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29FF80A7"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ins w:id="0" w:author="Richard Wen" w:date="2024-05-25T20:59:00Z">
        <w:r w:rsidR="00FC4A6A">
          <w:rPr>
            <w:sz w:val="24"/>
            <w:szCs w:val="24"/>
          </w:rPr>
          <w:t xml:space="preserve"> Richard Wen</w:t>
        </w:r>
      </w:ins>
      <w:ins w:id="1" w:author="Richard Wen" w:date="2024-05-25T21:00:00Z">
        <w:r w:rsidR="005406E1" w:rsidRPr="00482225">
          <w:rPr>
            <w:sz w:val="24"/>
            <w:szCs w:val="24"/>
            <w:vertAlign w:val="superscript"/>
          </w:rPr>
          <w:t>1,2</w:t>
        </w:r>
        <w:r w:rsidR="00FC4A6A">
          <w:rPr>
            <w:sz w:val="24"/>
            <w:szCs w:val="24"/>
          </w:rPr>
          <w:t>,</w:t>
        </w:r>
      </w:ins>
      <w:r>
        <w:rPr>
          <w:sz w:val="24"/>
          <w:szCs w:val="24"/>
        </w:rPr>
        <w:t xml:space="preserve"> Brice </w:t>
      </w:r>
      <w:ins w:id="2" w:author="Richard Wen" w:date="2024-05-25T21:00:00Z">
        <w:r w:rsidR="0094273D">
          <w:rPr>
            <w:sz w:val="24"/>
            <w:szCs w:val="24"/>
          </w:rPr>
          <w:t>Batomen</w:t>
        </w:r>
      </w:ins>
      <w:del w:id="3" w:author="Richard Wen" w:date="2024-05-25T21:00:00Z">
        <w:r w:rsidDel="0094273D">
          <w:rPr>
            <w:sz w:val="24"/>
            <w:szCs w:val="24"/>
          </w:rPr>
          <w:delText>Kuimi</w:delText>
        </w:r>
      </w:del>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40BBF273" w:rsidR="000B529D" w:rsidRDefault="000B529D" w:rsidP="000B529D">
      <w:pPr>
        <w:rPr>
          <w:sz w:val="24"/>
          <w:szCs w:val="24"/>
        </w:rPr>
      </w:pPr>
      <w:r>
        <w:rPr>
          <w:sz w:val="24"/>
          <w:szCs w:val="24"/>
        </w:rPr>
        <w:t xml:space="preserve">Address Correspondence </w:t>
      </w:r>
      <w:commentRangeStart w:id="4"/>
      <w:r>
        <w:rPr>
          <w:sz w:val="24"/>
          <w:szCs w:val="24"/>
        </w:rPr>
        <w:t>to</w:t>
      </w:r>
      <w:commentRangeEnd w:id="4"/>
      <w:r w:rsidR="00B21EDC">
        <w:rPr>
          <w:rStyle w:val="CommentReference"/>
        </w:rPr>
        <w:commentReference w:id="4"/>
      </w:r>
      <w:r>
        <w:rPr>
          <w:sz w:val="24"/>
          <w:szCs w:val="24"/>
        </w:rPr>
        <w:t xml:space="preserve">: </w:t>
      </w:r>
      <w:ins w:id="5" w:author="Richard Wen" w:date="2024-05-25T21:00:00Z">
        <w:r w:rsidR="00691BB2">
          <w:rPr>
            <w:sz w:val="24"/>
            <w:szCs w:val="24"/>
          </w:rPr>
          <w:t>Richard Wen</w:t>
        </w:r>
      </w:ins>
      <w:ins w:id="6" w:author="Richard Wen" w:date="2024-05-25T21:01:00Z">
        <w:r w:rsidR="00691BB2">
          <w:rPr>
            <w:sz w:val="24"/>
            <w:szCs w:val="24"/>
          </w:rPr>
          <w:t xml:space="preserve"> (richard.wen@utoronto.ca)</w:t>
        </w:r>
      </w:ins>
    </w:p>
    <w:p w14:paraId="383E54B4" w14:textId="556FA18A" w:rsidR="00B21EDC" w:rsidRDefault="00B21EDC" w:rsidP="000B529D">
      <w:pPr>
        <w:rPr>
          <w:sz w:val="24"/>
          <w:szCs w:val="24"/>
        </w:rPr>
        <w:sectPr w:rsidR="00B21EDC">
          <w:footerReference w:type="default" r:id="rId12"/>
          <w:pgSz w:w="12240" w:h="15840"/>
          <w:pgMar w:top="1440" w:right="1440" w:bottom="1440" w:left="1440" w:header="708" w:footer="708" w:gutter="0"/>
          <w:cols w:space="708"/>
          <w:docGrid w:linePitch="360"/>
        </w:sectPr>
      </w:pPr>
    </w:p>
    <w:p w14:paraId="0A4D3051" w14:textId="77777777" w:rsidR="009F36C2" w:rsidRDefault="009F36C2" w:rsidP="009F36C2">
      <w:pPr>
        <w:rPr>
          <w:ins w:id="7" w:author="Richard Wen" w:date="2024-05-26T02:51:00Z"/>
          <w:b/>
          <w:bCs/>
          <w:sz w:val="24"/>
          <w:szCs w:val="24"/>
        </w:rPr>
      </w:pPr>
      <w:ins w:id="8" w:author="Richard Wen" w:date="2024-05-26T02:51:00Z">
        <w:r>
          <w:rPr>
            <w:b/>
            <w:bCs/>
            <w:sz w:val="24"/>
            <w:szCs w:val="24"/>
          </w:rPr>
          <w:lastRenderedPageBreak/>
          <w:t>ABSTRACT</w:t>
        </w:r>
      </w:ins>
    </w:p>
    <w:p w14:paraId="4E435031" w14:textId="77777777" w:rsidR="009F36C2" w:rsidRDefault="009F36C2" w:rsidP="009F36C2">
      <w:pPr>
        <w:rPr>
          <w:ins w:id="9" w:author="Richard Wen" w:date="2024-05-26T02:51:00Z"/>
          <w:b/>
          <w:bCs/>
          <w:sz w:val="24"/>
          <w:szCs w:val="24"/>
        </w:rPr>
      </w:pPr>
      <w:ins w:id="10" w:author="Richard Wen" w:date="2024-05-26T02:51:00Z">
        <w:r>
          <w:rPr>
            <w:b/>
            <w:bCs/>
            <w:sz w:val="24"/>
            <w:szCs w:val="24"/>
          </w:rPr>
          <w:t>Introduction</w:t>
        </w:r>
      </w:ins>
    </w:p>
    <w:p w14:paraId="07684D8F" w14:textId="77777777" w:rsidR="009F36C2" w:rsidRDefault="009F36C2" w:rsidP="009F36C2">
      <w:pPr>
        <w:rPr>
          <w:ins w:id="11" w:author="Richard Wen" w:date="2024-05-26T02:51:00Z"/>
          <w:sz w:val="24"/>
          <w:szCs w:val="24"/>
        </w:rPr>
      </w:pPr>
      <w:ins w:id="12" w:author="Richard Wen" w:date="2024-05-26T02:51:00Z">
        <w:r w:rsidRPr="0005277A">
          <w:rPr>
            <w:sz w:val="24"/>
            <w:szCs w:val="24"/>
          </w:rPr>
          <w:t xml:space="preserve">Municipalities continue to prioritize cycling as a means of mobility within urban centers, </w:t>
        </w:r>
        <w:r>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Pr>
            <w:sz w:val="24"/>
            <w:szCs w:val="24"/>
          </w:rPr>
          <w:t xml:space="preserve">related to </w:t>
        </w:r>
        <w:r w:rsidRPr="0005277A">
          <w:rPr>
            <w:sz w:val="24"/>
            <w:szCs w:val="24"/>
          </w:rPr>
          <w:t>transportation safety and</w:t>
        </w:r>
        <w:r>
          <w:rPr>
            <w:sz w:val="24"/>
            <w:szCs w:val="24"/>
          </w:rPr>
          <w:t xml:space="preserve"> equitable access persist</w:t>
        </w:r>
        <w:r w:rsidRPr="0005277A">
          <w:rPr>
            <w:sz w:val="24"/>
            <w:szCs w:val="24"/>
          </w:rPr>
          <w:t xml:space="preserve">. The COVID-19 pandemic has further highlighted these </w:t>
        </w:r>
        <w:r>
          <w:rPr>
            <w:sz w:val="24"/>
            <w:szCs w:val="24"/>
          </w:rPr>
          <w:t>issues</w:t>
        </w:r>
        <w:r w:rsidRPr="0005277A">
          <w:rPr>
            <w:sz w:val="24"/>
            <w:szCs w:val="24"/>
          </w:rPr>
          <w:t xml:space="preserve">, </w:t>
        </w:r>
        <w:r>
          <w:rPr>
            <w:sz w:val="24"/>
            <w:szCs w:val="24"/>
          </w:rPr>
          <w:t>requiring</w:t>
        </w:r>
        <w:r w:rsidRPr="0005277A">
          <w:rPr>
            <w:sz w:val="24"/>
            <w:szCs w:val="24"/>
          </w:rPr>
          <w:t xml:space="preserve"> adaptive strategies to safely accommodate increasing ridership </w:t>
        </w:r>
        <w:r>
          <w:rPr>
            <w:sz w:val="24"/>
            <w:szCs w:val="24"/>
          </w:rPr>
          <w:t xml:space="preserve">and promote accessibility. This research aimed to evaluate and verify cycling infrastructure trends in Vancouver, Calgary, and Toronto from 2009 to 2022 to better understand municipal responses to changing public health contexts and urban mobility patterns. </w:t>
        </w:r>
      </w:ins>
    </w:p>
    <w:p w14:paraId="47740DB0" w14:textId="77777777" w:rsidR="009F36C2" w:rsidRDefault="009F36C2" w:rsidP="009F36C2">
      <w:pPr>
        <w:rPr>
          <w:ins w:id="13" w:author="Richard Wen" w:date="2024-05-26T02:51:00Z"/>
          <w:b/>
          <w:bCs/>
          <w:sz w:val="24"/>
          <w:szCs w:val="24"/>
        </w:rPr>
      </w:pPr>
      <w:ins w:id="14" w:author="Richard Wen" w:date="2024-05-26T02:51:00Z">
        <w:r>
          <w:rPr>
            <w:b/>
            <w:bCs/>
            <w:sz w:val="24"/>
            <w:szCs w:val="24"/>
          </w:rPr>
          <w:t>Methods</w:t>
        </w:r>
      </w:ins>
    </w:p>
    <w:p w14:paraId="4A3DEF41" w14:textId="77777777" w:rsidR="009F36C2" w:rsidRPr="00A4013C" w:rsidRDefault="009F36C2" w:rsidP="009F36C2">
      <w:pPr>
        <w:rPr>
          <w:ins w:id="15" w:author="Richard Wen" w:date="2024-05-26T02:51:00Z"/>
          <w:sz w:val="24"/>
          <w:szCs w:val="24"/>
        </w:rPr>
      </w:pPr>
      <w:ins w:id="16" w:author="Richard Wen" w:date="2024-05-26T02:51:00Z">
        <w:r>
          <w:rPr>
            <w:sz w:val="24"/>
            <w:szCs w:val="24"/>
          </w:rPr>
          <w:t xml:space="preserve">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 and verified using a combination of municipal data sources, grey literature, and historical street view imagery. A standardized criterion, modified from Can-BICS, allowed for the comparability of results across municipalities and facilitated the creation of descriptive analyses related to annual changes in dedicated infrastructure. </w:t>
        </w:r>
      </w:ins>
    </w:p>
    <w:p w14:paraId="4510740B" w14:textId="77777777" w:rsidR="009F36C2" w:rsidRDefault="009F36C2" w:rsidP="009F36C2">
      <w:pPr>
        <w:rPr>
          <w:ins w:id="17" w:author="Richard Wen" w:date="2024-05-26T02:51:00Z"/>
          <w:b/>
          <w:bCs/>
          <w:sz w:val="24"/>
          <w:szCs w:val="24"/>
        </w:rPr>
      </w:pPr>
      <w:ins w:id="18" w:author="Richard Wen" w:date="2024-05-26T02:51:00Z">
        <w:r>
          <w:rPr>
            <w:b/>
            <w:bCs/>
            <w:sz w:val="24"/>
            <w:szCs w:val="24"/>
          </w:rPr>
          <w:t>Results</w:t>
        </w:r>
      </w:ins>
    </w:p>
    <w:p w14:paraId="2340A543" w14:textId="77777777" w:rsidR="009F36C2" w:rsidRDefault="009F36C2" w:rsidP="009F36C2">
      <w:pPr>
        <w:rPr>
          <w:ins w:id="19" w:author="Richard Wen" w:date="2024-05-26T02:51:00Z"/>
          <w:sz w:val="24"/>
          <w:szCs w:val="24"/>
        </w:rPr>
      </w:pPr>
      <w:ins w:id="20" w:author="Richard Wen" w:date="2024-05-26T02:51:00Z">
        <w:r>
          <w:rPr>
            <w:sz w:val="24"/>
            <w:szCs w:val="24"/>
          </w:rPr>
          <w:t xml:space="preserve">From 2009 to 2022, there was a 200%, 1100% and 220% increase in dedicated on-street cycling infrastructure for Vancouver, Calgary, and Toronto, respectively. </w:t>
        </w:r>
        <w:r w:rsidRPr="00B849A1">
          <w:rPr>
            <w:sz w:val="24"/>
            <w:szCs w:val="24"/>
          </w:rPr>
          <w:t xml:space="preserve">Among the key findings was the marked acceleration of infrastructure development </w:t>
        </w:r>
        <w:r>
          <w:rPr>
            <w:sz w:val="24"/>
            <w:szCs w:val="24"/>
          </w:rPr>
          <w:t xml:space="preserve">in Calgary and Toronto since the start of the COVID-19 pandemic, where the highest yearly rate of infrastructure installations for both cities occurred during this time (1 km and over 6 km of new infrastructure per 1000 centerline-km of roadway, respectively). </w:t>
        </w:r>
      </w:ins>
    </w:p>
    <w:p w14:paraId="0210B7F6" w14:textId="77777777" w:rsidR="009F36C2" w:rsidRDefault="009F36C2" w:rsidP="009F36C2">
      <w:pPr>
        <w:rPr>
          <w:ins w:id="21" w:author="Richard Wen" w:date="2024-05-26T02:51:00Z"/>
          <w:b/>
          <w:bCs/>
          <w:sz w:val="24"/>
          <w:szCs w:val="24"/>
        </w:rPr>
      </w:pPr>
      <w:ins w:id="22" w:author="Richard Wen" w:date="2024-05-26T02:51:00Z">
        <w:r>
          <w:rPr>
            <w:b/>
            <w:bCs/>
            <w:sz w:val="24"/>
            <w:szCs w:val="24"/>
          </w:rPr>
          <w:t>Conclusion</w:t>
        </w:r>
      </w:ins>
    </w:p>
    <w:p w14:paraId="566E09D2" w14:textId="77777777" w:rsidR="009F36C2" w:rsidRDefault="009F36C2" w:rsidP="009F36C2">
      <w:pPr>
        <w:rPr>
          <w:ins w:id="23" w:author="Richard Wen" w:date="2024-05-26T02:51:00Z"/>
          <w:sz w:val="24"/>
          <w:szCs w:val="24"/>
        </w:rPr>
      </w:pPr>
      <w:ins w:id="24" w:author="Richard Wen" w:date="2024-05-26T02:51:00Z">
        <w:r w:rsidRPr="00376600">
          <w:rPr>
            <w:sz w:val="24"/>
            <w:szCs w:val="24"/>
          </w:rPr>
          <w:t>The COVID-19 pandemic has notably spurred an upward trend in infrastructure development, especially in Calgary and Toronto, in response to changing mobility patterns and evolving public health needs.</w:t>
        </w:r>
      </w:ins>
    </w:p>
    <w:p w14:paraId="2CF560AD" w14:textId="77777777" w:rsidR="009F36C2" w:rsidRDefault="009F36C2">
      <w:pPr>
        <w:rPr>
          <w:ins w:id="25" w:author="Richard Wen" w:date="2024-05-26T02:51:00Z"/>
          <w:b/>
          <w:bCs/>
          <w:sz w:val="24"/>
          <w:szCs w:val="24"/>
        </w:rPr>
      </w:pPr>
      <w:ins w:id="26" w:author="Richard Wen" w:date="2024-05-26T02:51:00Z">
        <w:r>
          <w:rPr>
            <w:b/>
            <w:bCs/>
            <w:sz w:val="24"/>
            <w:szCs w:val="24"/>
          </w:rPr>
          <w:br w:type="page"/>
        </w:r>
      </w:ins>
    </w:p>
    <w:p w14:paraId="69C00395" w14:textId="35D44F5D" w:rsidR="000B529D" w:rsidRDefault="000B529D" w:rsidP="000B529D">
      <w:pPr>
        <w:rPr>
          <w:b/>
          <w:bCs/>
          <w:sz w:val="24"/>
          <w:szCs w:val="24"/>
        </w:rPr>
      </w:pPr>
      <w:r w:rsidRPr="00E517CF">
        <w:rPr>
          <w:b/>
          <w:bCs/>
          <w:sz w:val="24"/>
          <w:szCs w:val="24"/>
        </w:rPr>
        <w:lastRenderedPageBreak/>
        <w:t>INTRODUCTION</w:t>
      </w:r>
    </w:p>
    <w:p w14:paraId="6582F603" w14:textId="2F47E4A1"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w:t>
      </w:r>
      <w:r w:rsidR="005C69F2">
        <w:t xml:space="preserve"> </w:t>
      </w:r>
      <w:r w:rsidRPr="00645EF1">
        <w:t>effectiveness, accessibility, and positive impact on users' health</w:t>
      </w:r>
      <w:r w:rsidR="00122008">
        <w:t xml:space="preserve"> </w:t>
      </w:r>
      <w:r w:rsidR="00122008">
        <w:fldChar w:fldCharType="begin"/>
      </w:r>
      <w:r w:rsidR="003163FC">
        <w:instrText xml:space="preserve"> ADDIN ZOTERO_ITEM CSL_CITATION {"citationID":"fIFE8jNN","properties":{"formattedCitation":"(1)","plainCitation":"(1)","noteIndex":0},"citationItems":[{"id":"sgKTIxR4/K1Vj8hqK","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3163FC">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3163FC">
        <w:instrText xml:space="preserve"> ADDIN ZOTERO_ITEM CSL_CITATION {"citationID":"6jYuy5Ho","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3163FC">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3163FC">
        <w:instrText xml:space="preserve"> ADDIN ZOTERO_ITEM CSL_CITATION {"citationID":"JY4cPWXq","properties":{"formattedCitation":"(3,4)","plainCitation":"(3,4)","noteIndex":0},"citationItems":[{"id":"sgKTIxR4/VRhXZZjz","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sgKTIxR4/LJx0bfui","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3163FC">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w:t>
      </w:r>
      <w:commentRangeStart w:id="27"/>
      <w:commentRangeStart w:id="28"/>
      <w:r w:rsidR="004D7D26">
        <w:t>abilities</w:t>
      </w:r>
      <w:ins w:id="29" w:author="Richard Wen" w:date="2024-05-26T03:14:00Z">
        <w:r w:rsidR="00A21DD1">
          <w:t xml:space="preserve"> </w:t>
        </w:r>
        <w:r w:rsidR="00A21DD1">
          <w:fldChar w:fldCharType="begin"/>
        </w:r>
      </w:ins>
      <w:ins w:id="30" w:author="Richard Wen" w:date="2024-05-26T03:21:00Z">
        <w:r w:rsidR="00066C8F">
          <w:instrText xml:space="preserve"> ADDIN ZOTERO_ITEM CSL_CITATION {"citationID":"BbdifQZ3","properties":{"formattedCitation":"(5)","plainCitation":"(5)","noteIndex":0},"citationItems":[{"id":2742,"uris":["http://zotero.org/users/6749620/items/DGRCYE65"],"itemData":{"id":2742,"type":"article-journal","abstract":"This article examines cycling trends over time, as well as differences in cy- cling levels, policies, and programs among different Canadian provinces and metropolitan areas. Some policies and measures have been quite successful and innovative, providing valuable lessons for other countries about how best to increase cycling while improving its safety. While Canadian cities have been more successful than American cities at promoting cycling as a mode of transport, they fall far short of European cities. As noted in the conclusion of this article, there are two key differences that help explain the much higher levels of cycling in Europe: more compact land-use patterns leading to shorter trip distances and a wide range of policies discouraging car use by making it more expensive or more difficult.","container-title":"Berkeley Planning Journal","DOI":"10.5070/BP319111491","issue":"1","language":"en","source":"escholarship.org","title":"Sustainable Transport in Canadian Cities: Cycling Trends and Policies","title-short":"Sustainable Transport in Canadian Cities","URL":"https://escholarship.org/uc/item/0rr0t06s","volume":"19","author":[{"family":"Pucher","given":"John"},{"family":"Buehler","given":"Ralph"}],"accessed":{"date-parts":[["2024",5,26]]},"issued":{"date-parts":[["2006"]]},"citation-key":"pucherSustainableTransportCanadian2006"}}],"schema":"https://github.com/citation-style-language/schema/raw/master/csl-citation.json"} </w:instrText>
        </w:r>
      </w:ins>
      <w:r w:rsidR="00A21DD1">
        <w:fldChar w:fldCharType="separate"/>
      </w:r>
      <w:ins w:id="31" w:author="Richard Wen" w:date="2024-05-26T03:21:00Z">
        <w:r w:rsidR="00066C8F">
          <w:rPr>
            <w:noProof/>
          </w:rPr>
          <w:t>(5)</w:t>
        </w:r>
      </w:ins>
      <w:ins w:id="32" w:author="Richard Wen" w:date="2024-05-26T03:14:00Z">
        <w:r w:rsidR="00A21DD1">
          <w:fldChar w:fldCharType="end"/>
        </w:r>
      </w:ins>
      <w:r w:rsidR="004D7D26">
        <w:t xml:space="preserve">. </w:t>
      </w:r>
      <w:commentRangeEnd w:id="27"/>
      <w:r w:rsidR="00F419F2">
        <w:rPr>
          <w:rStyle w:val="CommentReference"/>
        </w:rPr>
        <w:commentReference w:id="27"/>
      </w:r>
      <w:commentRangeEnd w:id="28"/>
      <w:r w:rsidR="00B8606F">
        <w:rPr>
          <w:rStyle w:val="CommentReference"/>
        </w:rPr>
        <w:commentReference w:id="28"/>
      </w:r>
    </w:p>
    <w:p w14:paraId="31A13A13" w14:textId="0370862D"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w:t>
      </w:r>
      <w:commentRangeStart w:id="33"/>
      <w:commentRangeStart w:id="34"/>
      <w:r w:rsidR="00645EF1" w:rsidRPr="00645EF1">
        <w:t xml:space="preserve">Vision Zero strives to eliminate all severe and fatal road transportation injuries while promoting healthy and equitable mobility for </w:t>
      </w:r>
      <w:r w:rsidR="00E0298F">
        <w:t>all</w:t>
      </w:r>
      <w:ins w:id="35" w:author="Richard Wen" w:date="2024-05-26T03:24:00Z">
        <w:r w:rsidR="009B61E6">
          <w:t>, which unlike traditional approaches</w:t>
        </w:r>
      </w:ins>
      <w:ins w:id="36" w:author="Richard Wen" w:date="2024-05-26T03:26:00Z">
        <w:r w:rsidR="009B61E6">
          <w:t xml:space="preserve"> that place </w:t>
        </w:r>
      </w:ins>
      <w:ins w:id="37" w:author="Richard Wen" w:date="2024-05-26T03:27:00Z">
        <w:r w:rsidR="009B61E6">
          <w:t>burdens of safety</w:t>
        </w:r>
      </w:ins>
      <w:ins w:id="38" w:author="Richard Wen" w:date="2024-05-26T03:26:00Z">
        <w:r w:rsidR="009B61E6">
          <w:t xml:space="preserve"> on road users</w:t>
        </w:r>
      </w:ins>
      <w:ins w:id="39" w:author="Richard Wen" w:date="2024-05-26T03:24:00Z">
        <w:r w:rsidR="009B61E6">
          <w:t>,</w:t>
        </w:r>
      </w:ins>
      <w:ins w:id="40" w:author="Richard Wen" w:date="2024-05-26T03:27:00Z">
        <w:r w:rsidR="009B61E6">
          <w:t xml:space="preserve"> </w:t>
        </w:r>
      </w:ins>
      <w:ins w:id="41" w:author="Richard Wen" w:date="2024-05-26T03:28:00Z">
        <w:r w:rsidR="009B61E6">
          <w:t>focuses on accepting human error and</w:t>
        </w:r>
      </w:ins>
      <w:ins w:id="42" w:author="Richard Wen" w:date="2024-05-26T03:25:00Z">
        <w:r w:rsidR="009B61E6">
          <w:t xml:space="preserve"> designing safe road systems that</w:t>
        </w:r>
      </w:ins>
      <w:ins w:id="43" w:author="Richard Wen" w:date="2024-05-26T03:24:00Z">
        <w:r w:rsidR="009B61E6">
          <w:t xml:space="preserve"> consider traffic deaths to be preventable</w:t>
        </w:r>
      </w:ins>
      <w:r w:rsidR="008239C3">
        <w:t xml:space="preserve"> </w:t>
      </w:r>
      <w:r w:rsidR="008239C3">
        <w:fldChar w:fldCharType="begin"/>
      </w:r>
      <w:ins w:id="44" w:author="Richard Wen" w:date="2024-05-26T03:23:00Z">
        <w:r w:rsidR="00066C8F">
          <w:instrText xml:space="preserve"> ADDIN ZOTERO_ITEM CSL_CITATION {"citationID":"4Te2d85a","properties":{"formattedCitation":"(6\\uc0\\u8211{}8)","plainCitation":"(6–8)","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id":2744,"uris":["http://zotero.org/users/6749620/items/2VL5IGAP"],"itemData":{"id":2744,"type":"webpage","title":"Vision Zero map – Parachute","URL":"https://parachute.ca/en/program/vision-zero/vision-zero-map/","author":[{"literal":"Parachute"}],"accessed":{"date-parts":[["2024",5,26]]},"issued":{"date-parts":[["2023"]]},"citation-key":"parachuteVisionZeroMap2023"}},{"id":2746,"uris":["http://zotero.org/users/6749620/items/R4CTPNQ4"],"itemData":{"id":2746,"type":"article-journal","container-title":"International Journal of Injury Control and Safety Promotion","DOI":"10.1080/17457300.2011.635213","ISSN":"1745-7300, 1745-7319","issue":"2","journalAbbreviation":"International Journal of Injury Control and Safety Promotion","language":"en","page":"171-179","source":"DOI.org (Crossref)","title":"Vision Zero – a road safety policy innovation","volume":"19","author":[{"family":"Belin","given":"Matts-Åke"},{"family":"Tillgren","given":"Per"},{"family":"Vedung","given":"Evert"}],"issued":{"date-parts":[["2012",6]]},"citation-key":"belinVisionZeroRoad2012"}}],"schema":"https://github.com/citation-style-language/schema/raw/master/csl-citation.json"} </w:instrText>
        </w:r>
      </w:ins>
      <w:del w:id="45" w:author="Richard Wen" w:date="2024-05-26T03:15:00Z">
        <w:r w:rsidR="003163FC" w:rsidDel="00A21DD1">
          <w:delInstrText xml:space="preserve"> ADDIN ZOTERO_ITEM CSL_CITATION {"citationID":"Hb0ItkvP","properties":{"formattedCitation":"(5)","plainCitation":"(5)","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delInstrText>
        </w:r>
      </w:del>
      <w:r w:rsidR="008239C3">
        <w:fldChar w:fldCharType="separate"/>
      </w:r>
      <w:ins w:id="46" w:author="Richard Wen" w:date="2024-05-26T03:23:00Z">
        <w:r w:rsidR="00066C8F" w:rsidRPr="00066C8F">
          <w:rPr>
            <w:rFonts w:ascii="Calibri" w:hAnsi="Calibri" w:cs="Calibri"/>
            <w:kern w:val="0"/>
            <w:lang w:val="en-US"/>
            <w:rPrChange w:id="47" w:author="Richard Wen" w:date="2024-05-26T03:23:00Z">
              <w:rPr>
                <w:rFonts w:ascii="Times New Roman" w:hAnsi="Times New Roman" w:cs="Times New Roman"/>
                <w:kern w:val="0"/>
                <w:lang w:val="en-US"/>
              </w:rPr>
            </w:rPrChange>
          </w:rPr>
          <w:t>(6–8)</w:t>
        </w:r>
      </w:ins>
      <w:del w:id="48" w:author="Richard Wen" w:date="2024-05-26T03:15:00Z">
        <w:r w:rsidR="003163FC" w:rsidRPr="00066C8F" w:rsidDel="00A21DD1">
          <w:rPr>
            <w:rFonts w:ascii="Calibri" w:hAnsi="Calibri" w:cs="Calibri"/>
          </w:rPr>
          <w:delText>(5)</w:delText>
        </w:r>
      </w:del>
      <w:r w:rsidR="008239C3">
        <w:fldChar w:fldCharType="end"/>
      </w:r>
      <w:r w:rsidR="008239C3">
        <w:t xml:space="preserve">. </w:t>
      </w:r>
      <w:commentRangeEnd w:id="33"/>
      <w:r w:rsidR="00F419F2">
        <w:rPr>
          <w:rStyle w:val="CommentReference"/>
        </w:rPr>
        <w:commentReference w:id="33"/>
      </w:r>
      <w:commentRangeEnd w:id="34"/>
      <w:r w:rsidR="00E85656">
        <w:rPr>
          <w:rStyle w:val="CommentReference"/>
        </w:rPr>
        <w:commentReference w:id="34"/>
      </w:r>
      <w:r w:rsidR="00873E74">
        <w:t>Despite investments in cycling infrastructure to meet these goals</w:t>
      </w:r>
      <w:r w:rsidR="00F419F2">
        <w:t xml:space="preserve"> for cyclists</w:t>
      </w:r>
      <w:r w:rsidR="00873E74">
        <w:t xml:space="preserve">, the challenge of road safety persists as a pressing public health concern </w:t>
      </w:r>
      <w:r w:rsidR="00873E74" w:rsidRPr="00645EF1">
        <w:t xml:space="preserve">as </w:t>
      </w:r>
      <w:commentRangeStart w:id="49"/>
      <w:commentRangeStart w:id="50"/>
      <w:commentRangeStart w:id="51"/>
      <w:commentRangeStart w:id="52"/>
      <w:r w:rsidR="00873E74" w:rsidRPr="00645EF1">
        <w:t xml:space="preserve">transport injuries continue to have an immense human and economic burden </w:t>
      </w:r>
      <w:r w:rsidR="00873E74">
        <w:fldChar w:fldCharType="begin"/>
      </w:r>
      <w:ins w:id="53" w:author="Richard Wen" w:date="2024-05-26T03:23:00Z">
        <w:r w:rsidR="00066C8F">
          <w:instrText xml:space="preserve"> ADDIN ZOTERO_ITEM CSL_CITATION {"citationID":"b3wTBitZ","properties":{"formattedCitation":"(9)","plainCitation":"(9)","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ins>
      <w:del w:id="54" w:author="Richard Wen" w:date="2024-05-26T03:15:00Z">
        <w:r w:rsidR="003163FC" w:rsidDel="00A21DD1">
          <w:delInstrText xml:space="preserve"> ADDIN ZOTERO_ITEM CSL_CITATION {"citationID":"b3wTBitZ","properties":{"formattedCitation":"(6)","plainCitation":"(6)","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delInstrText>
        </w:r>
      </w:del>
      <w:r w:rsidR="00873E74">
        <w:fldChar w:fldCharType="separate"/>
      </w:r>
      <w:ins w:id="55" w:author="Richard Wen" w:date="2024-05-26T03:23:00Z">
        <w:r w:rsidR="00066C8F">
          <w:rPr>
            <w:rFonts w:ascii="Calibri" w:hAnsi="Calibri" w:cs="Calibri"/>
          </w:rPr>
          <w:t>(9)</w:t>
        </w:r>
      </w:ins>
      <w:del w:id="56" w:author="Richard Wen" w:date="2024-05-26T03:15:00Z">
        <w:r w:rsidR="003163FC" w:rsidRPr="00066C8F" w:rsidDel="00A21DD1">
          <w:rPr>
            <w:rFonts w:ascii="Calibri" w:hAnsi="Calibri" w:cs="Calibri"/>
          </w:rPr>
          <w:delText>(6)</w:delText>
        </w:r>
      </w:del>
      <w:r w:rsidR="00873E74">
        <w:fldChar w:fldCharType="end"/>
      </w:r>
      <w:ins w:id="57" w:author="Richard Wen" w:date="2024-05-26T03:37:00Z">
        <w:r w:rsidR="009914C7">
          <w:t>. For example, in Toronto, Ontario,</w:t>
        </w:r>
      </w:ins>
      <w:ins w:id="58" w:author="Richard Wen" w:date="2024-05-26T03:30:00Z">
        <w:r w:rsidR="00E85656">
          <w:t xml:space="preserve"> </w:t>
        </w:r>
      </w:ins>
      <w:ins w:id="59" w:author="Richard Wen" w:date="2024-05-26T03:47:00Z">
        <w:r w:rsidR="0035236D">
          <w:t>858</w:t>
        </w:r>
      </w:ins>
      <w:ins w:id="60" w:author="Richard Wen" w:date="2024-05-26T03:35:00Z">
        <w:r w:rsidR="009914C7">
          <w:t xml:space="preserve"> </w:t>
        </w:r>
      </w:ins>
      <w:ins w:id="61" w:author="Richard Wen" w:date="2024-05-26T03:36:00Z">
        <w:r w:rsidR="009914C7">
          <w:t>cyclists</w:t>
        </w:r>
      </w:ins>
      <w:ins w:id="62" w:author="Richard Wen" w:date="2024-05-26T03:37:00Z">
        <w:r w:rsidR="009914C7">
          <w:t xml:space="preserve"> suffered injuries (</w:t>
        </w:r>
      </w:ins>
      <w:ins w:id="63" w:author="Richard Wen" w:date="2024-05-26T03:48:00Z">
        <w:r w:rsidR="0035236D">
          <w:t>812</w:t>
        </w:r>
      </w:ins>
      <w:ins w:id="64" w:author="Richard Wen" w:date="2024-05-26T03:38:00Z">
        <w:r w:rsidR="009914C7">
          <w:t xml:space="preserve"> and 4</w:t>
        </w:r>
      </w:ins>
      <w:ins w:id="65" w:author="Richard Wen" w:date="2024-05-26T03:48:00Z">
        <w:r w:rsidR="0035236D">
          <w:t>6</w:t>
        </w:r>
      </w:ins>
      <w:ins w:id="66" w:author="Richard Wen" w:date="2024-05-26T03:37:00Z">
        <w:r w:rsidR="009914C7">
          <w:t xml:space="preserve"> major</w:t>
        </w:r>
      </w:ins>
      <w:ins w:id="67" w:author="Richard Wen" w:date="2024-05-26T03:38:00Z">
        <w:r w:rsidR="009914C7">
          <w:t xml:space="preserve"> and fatal</w:t>
        </w:r>
      </w:ins>
      <w:ins w:id="68" w:author="Richard Wen" w:date="2024-05-26T03:37:00Z">
        <w:r w:rsidR="009914C7">
          <w:t xml:space="preserve"> injuries</w:t>
        </w:r>
      </w:ins>
      <w:ins w:id="69" w:author="Richard Wen" w:date="2024-05-26T03:38:00Z">
        <w:r w:rsidR="009914C7">
          <w:t xml:space="preserve"> respectively)</w:t>
        </w:r>
      </w:ins>
      <w:ins w:id="70" w:author="Richard Wen" w:date="2024-05-26T03:36:00Z">
        <w:r w:rsidR="009914C7">
          <w:t xml:space="preserve"> between 2006 to 202</w:t>
        </w:r>
      </w:ins>
      <w:ins w:id="71" w:author="Richard Wen" w:date="2024-05-26T03:37:00Z">
        <w:r w:rsidR="009914C7">
          <w:t>3</w:t>
        </w:r>
      </w:ins>
      <w:ins w:id="72" w:author="Richard Wen" w:date="2024-05-26T03:48:00Z">
        <w:r w:rsidR="0035236D">
          <w:t xml:space="preserve"> </w:t>
        </w:r>
        <w:r w:rsidR="0035236D">
          <w:fldChar w:fldCharType="begin"/>
        </w:r>
      </w:ins>
      <w:ins w:id="73" w:author="Richard Wen" w:date="2024-05-26T03:50:00Z">
        <w:r w:rsidR="0035236D">
          <w:instrText xml:space="preserve"> ADDIN ZOTERO_ITEM CSL_CITATION {"citationID":"mCG9B6Hl","properties":{"formattedCitation":"(10)","plainCitation":"(10)","noteIndex":0},"citationItems":[{"id":2750,"uris":["http://zotero.org/users/6749620/items/DM4LR2BE"],"itemData":{"id":2750,"type":"webpage","abstract":"Cyclists Related KSI","language":"en-ca","title":"Cyclists KSI Collisions","URL":"https://data.torontopolice.on.ca/pages/cyclists","author":[{"literal":"Toronto Police Service"}],"accessed":{"date-parts":[["2024",5,26]]},"issued":{"date-parts":[["2023"]]},"citation-key":"torontopoliceserviceCyclistsKSICollisions2023"}}],"schema":"https://github.com/citation-style-language/schema/raw/master/csl-citation.json"} </w:instrText>
        </w:r>
      </w:ins>
      <w:r w:rsidR="0035236D">
        <w:fldChar w:fldCharType="separate"/>
      </w:r>
      <w:ins w:id="74" w:author="Richard Wen" w:date="2024-05-26T03:49:00Z">
        <w:r w:rsidR="0035236D">
          <w:rPr>
            <w:noProof/>
          </w:rPr>
          <w:t>(10)</w:t>
        </w:r>
      </w:ins>
      <w:ins w:id="75" w:author="Richard Wen" w:date="2024-05-26T03:48:00Z">
        <w:r w:rsidR="0035236D">
          <w:fldChar w:fldCharType="end"/>
        </w:r>
        <w:r w:rsidR="0035236D">
          <w:t>, which can cost</w:t>
        </w:r>
      </w:ins>
      <w:ins w:id="76" w:author="Richard Wen" w:date="2024-05-26T03:49:00Z">
        <w:r w:rsidR="0035236D">
          <w:t xml:space="preserve"> over </w:t>
        </w:r>
      </w:ins>
      <w:ins w:id="77" w:author="Richard Wen" w:date="2024-05-26T03:50:00Z">
        <w:r w:rsidR="0035236D">
          <w:t>$</w:t>
        </w:r>
      </w:ins>
      <w:ins w:id="78" w:author="Richard Wen" w:date="2024-05-26T03:49:00Z">
        <w:r w:rsidR="0035236D">
          <w:t xml:space="preserve">60 million </w:t>
        </w:r>
      </w:ins>
      <w:ins w:id="79" w:author="Richard Wen" w:date="2024-05-26T03:50:00Z">
        <w:r w:rsidR="0035236D">
          <w:t xml:space="preserve">each year </w:t>
        </w:r>
        <w:r w:rsidR="0035236D">
          <w:fldChar w:fldCharType="begin"/>
        </w:r>
        <w:r w:rsidR="0035236D">
          <w:instrText xml:space="preserve"> ADDIN ZOTERO_ITEM CSL_CITATION {"citationID":"QPilrmdu","properties":{"formattedCitation":"(11)","plainCitation":"(11)","noteIndex":0},"citationItems":[{"id":2749,"uris":["http://zotero.org/users/6749620/items/DL3NBUUN"],"itemData":{"id":2749,"type":"book","source":"Google Scholar","title":"Road to health: improving walking and cycling in Toronto","title-short":"Road to health","author":[{"family":"Toronto (Ont.)","given":""},{"family":"Health","given":"Toronto Public"}],"issued":{"date-parts":[["2012"]]},"citation-key":"torontoont.RoadHealthImproving2012"}}],"schema":"https://github.com/citation-style-language/schema/raw/master/csl-citation.json"} </w:instrText>
        </w:r>
      </w:ins>
      <w:r w:rsidR="0035236D">
        <w:fldChar w:fldCharType="separate"/>
      </w:r>
      <w:ins w:id="80" w:author="Richard Wen" w:date="2024-05-26T03:50:00Z">
        <w:r w:rsidR="0035236D">
          <w:rPr>
            <w:noProof/>
          </w:rPr>
          <w:t>(11)</w:t>
        </w:r>
        <w:r w:rsidR="0035236D">
          <w:fldChar w:fldCharType="end"/>
        </w:r>
      </w:ins>
      <w:r w:rsidR="00873E74" w:rsidRPr="00645EF1">
        <w:t>.</w:t>
      </w:r>
      <w:r w:rsidR="00873E74">
        <w:t xml:space="preserve"> </w:t>
      </w:r>
      <w:commentRangeEnd w:id="49"/>
      <w:r w:rsidR="00F419F2">
        <w:rPr>
          <w:rStyle w:val="CommentReference"/>
        </w:rPr>
        <w:commentReference w:id="49"/>
      </w:r>
      <w:commentRangeEnd w:id="50"/>
      <w:r w:rsidR="001B0E12">
        <w:rPr>
          <w:rStyle w:val="CommentReference"/>
        </w:rPr>
        <w:commentReference w:id="50"/>
      </w:r>
      <w:commentRangeEnd w:id="51"/>
      <w:r w:rsidR="00D333D9">
        <w:rPr>
          <w:rStyle w:val="CommentReference"/>
        </w:rPr>
        <w:commentReference w:id="51"/>
      </w:r>
      <w:commentRangeEnd w:id="52"/>
      <w:r w:rsidR="00F10F73">
        <w:rPr>
          <w:rStyle w:val="CommentReference"/>
        </w:rPr>
        <w:commentReference w:id="52"/>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3163FC">
        <w:instrText xml:space="preserve"> ADDIN ZOTERO_ITEM CSL_CITATION {"citationID":"jLLHfrM0","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3163FC">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ins w:id="81" w:author="Richard Wen" w:date="2024-05-26T03:50:00Z">
        <w:r w:rsidR="0035236D">
          <w:instrText xml:space="preserve"> ADDIN ZOTERO_ITEM CSL_CITATION {"citationID":"lbf6pu6o","properties":{"formattedCitation":"(12)","plainCitation":"(12)","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ins>
      <w:del w:id="82" w:author="Richard Wen" w:date="2024-05-26T03:15:00Z">
        <w:r w:rsidR="003163FC" w:rsidDel="00A21DD1">
          <w:delInstrText xml:space="preserve"> ADDIN ZOTERO_ITEM CSL_CITATION {"citationID":"lbf6pu6o","properties":{"formattedCitation":"(7)","plainCitation":"(7)","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delInstrText>
        </w:r>
      </w:del>
      <w:r w:rsidR="003232BB">
        <w:fldChar w:fldCharType="separate"/>
      </w:r>
      <w:ins w:id="83" w:author="Richard Wen" w:date="2024-05-26T03:50:00Z">
        <w:r w:rsidR="0035236D">
          <w:rPr>
            <w:rFonts w:ascii="Calibri" w:hAnsi="Calibri" w:cs="Calibri"/>
          </w:rPr>
          <w:t>(12)</w:t>
        </w:r>
      </w:ins>
      <w:del w:id="84" w:author="Richard Wen" w:date="2024-05-26T03:15:00Z">
        <w:r w:rsidR="003163FC" w:rsidRPr="0035236D" w:rsidDel="00A21DD1">
          <w:rPr>
            <w:rFonts w:ascii="Calibri" w:hAnsi="Calibri" w:cs="Calibri"/>
          </w:rPr>
          <w:delText>(7)</w:delText>
        </w:r>
      </w:del>
      <w:r w:rsidR="003232BB">
        <w:fldChar w:fldCharType="end"/>
      </w:r>
      <w:r w:rsidR="003232BB">
        <w:t xml:space="preserve">. </w:t>
      </w:r>
    </w:p>
    <w:p w14:paraId="3AADED50" w14:textId="3B37F9F0" w:rsidR="00D41909" w:rsidRDefault="009E2747" w:rsidP="00D41909">
      <w:pPr>
        <w:ind w:firstLine="720"/>
      </w:pPr>
      <w:commentRangeStart w:id="85"/>
      <w:commentRangeStart w:id="86"/>
      <w:commentRangeStart w:id="87"/>
      <w:commentRangeStart w:id="88"/>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communities</w:t>
      </w:r>
      <w:ins w:id="89" w:author="Richard Wen" w:date="2024-05-26T03:52:00Z">
        <w:r w:rsidR="00F10F73">
          <w:t xml:space="preserve"> </w:t>
        </w:r>
        <w:r w:rsidR="00F10F73">
          <w:fldChar w:fldCharType="begin"/>
        </w:r>
        <w:r w:rsidR="00F10F73">
          <w:instrText xml:space="preserve"> ADDIN ZOTERO_ITEM CSL_CITATION {"citationID":"mlbH0sEg","properties":{"formattedCitation":"(13)","plainCitation":"(13)","noteIndex":0},"citationItems":[{"id":2752,"uris":["http://zotero.org/users/6749620/items/962MH8AE"],"itemData":{"id":2752,"type":"article-journal","container-title":"Multimodal Transportation","issue":"2","note":"publisher: Elsevier","page":"100067","source":"Google Scholar","title":"Frequent public transit users views and attitudes toward cycling in Canada in the context of the COVID-19 pandemic","volume":"2","author":[{"family":"Batomen","given":"Brice"},{"family":"Cloutier","given":"Marie-Soleil"},{"family":"Palm","given":"Matthew"},{"family":"Widener","given":"Michael"},{"family":"Farber","given":"Steven"},{"family":"Bondy","given":"Susan J."},{"family":"Di Ruggiero","given":"Erica"}],"issued":{"date-parts":[["2023"]]},"citation-key":"batomenFrequentPublicTransit2023"}}],"schema":"https://github.com/citation-style-language/schema/raw/master/csl-citation.json"} </w:instrText>
        </w:r>
      </w:ins>
      <w:r w:rsidR="00F10F73">
        <w:fldChar w:fldCharType="separate"/>
      </w:r>
      <w:ins w:id="90" w:author="Richard Wen" w:date="2024-05-26T03:52:00Z">
        <w:r w:rsidR="00F10F73">
          <w:rPr>
            <w:noProof/>
          </w:rPr>
          <w:t>(13)</w:t>
        </w:r>
        <w:r w:rsidR="00F10F73">
          <w:fldChar w:fldCharType="end"/>
        </w:r>
      </w:ins>
      <w:r>
        <w:t xml:space="preserve">. </w:t>
      </w:r>
      <w:commentRangeEnd w:id="85"/>
      <w:r w:rsidR="00F419F2">
        <w:rPr>
          <w:rStyle w:val="CommentReference"/>
        </w:rPr>
        <w:commentReference w:id="85"/>
      </w:r>
      <w:commentRangeEnd w:id="86"/>
      <w:r w:rsidR="001B0E12">
        <w:rPr>
          <w:rStyle w:val="CommentReference"/>
        </w:rPr>
        <w:commentReference w:id="86"/>
      </w:r>
      <w:commentRangeEnd w:id="87"/>
      <w:r w:rsidR="00D333D9">
        <w:rPr>
          <w:rStyle w:val="CommentReference"/>
        </w:rPr>
        <w:commentReference w:id="87"/>
      </w:r>
      <w:commentRangeEnd w:id="88"/>
      <w:r w:rsidR="00F10F73">
        <w:rPr>
          <w:rStyle w:val="CommentReference"/>
        </w:rPr>
        <w:commentReference w:id="88"/>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ins w:id="91" w:author="Richard Wen" w:date="2024-05-26T03:52:00Z">
        <w:r w:rsidR="00F10F73">
          <w:instrText xml:space="preserve"> ADDIN ZOTERO_ITEM CSL_CITATION {"citationID":"PaykZEv6","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92" w:author="Richard Wen" w:date="2024-05-26T03:15:00Z">
        <w:r w:rsidR="003163FC" w:rsidDel="00A21DD1">
          <w:delInstrText xml:space="preserve"> ADDIN ZOTERO_ITEM CSL_CITATION {"citationID":"PaykZEv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E40527">
        <w:fldChar w:fldCharType="separate"/>
      </w:r>
      <w:ins w:id="93" w:author="Richard Wen" w:date="2024-05-26T03:52:00Z">
        <w:r w:rsidR="00F10F73">
          <w:rPr>
            <w:rFonts w:ascii="Calibri" w:hAnsi="Calibri" w:cs="Calibri"/>
          </w:rPr>
          <w:t>(14)</w:t>
        </w:r>
      </w:ins>
      <w:del w:id="94" w:author="Richard Wen" w:date="2024-05-26T03:15:00Z">
        <w:r w:rsidR="003163FC" w:rsidRPr="00F10F73" w:rsidDel="00A21DD1">
          <w:rPr>
            <w:rFonts w:ascii="Calibri" w:hAnsi="Calibri" w:cs="Calibri"/>
          </w:rPr>
          <w:delText>(8)</w:delText>
        </w:r>
      </w:del>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ins w:id="95" w:author="Richard Wen" w:date="2024-05-26T03:52:00Z">
        <w:r w:rsidR="00F10F73">
          <w:instrText xml:space="preserve"> ADDIN ZOTERO_ITEM CSL_CITATION {"citationID":"sAo7k6t4","properties":{"formattedCitation":"(15)","plainCitation":"(15)","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ins>
      <w:del w:id="96" w:author="Richard Wen" w:date="2024-05-26T03:15:00Z">
        <w:r w:rsidR="003163FC" w:rsidDel="00A21DD1">
          <w:delInstrText xml:space="preserve"> ADDIN ZOTERO_ITEM CSL_CITATION {"citationID":"sAo7k6t4","properties":{"formattedCitation":"(9)","plainCitation":"(9)","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delInstrText>
        </w:r>
      </w:del>
      <w:r w:rsidR="00897425">
        <w:fldChar w:fldCharType="separate"/>
      </w:r>
      <w:ins w:id="97" w:author="Richard Wen" w:date="2024-05-26T03:52:00Z">
        <w:r w:rsidR="00F10F73">
          <w:rPr>
            <w:rFonts w:ascii="Calibri" w:hAnsi="Calibri" w:cs="Calibri"/>
          </w:rPr>
          <w:t>(15)</w:t>
        </w:r>
      </w:ins>
      <w:del w:id="98" w:author="Richard Wen" w:date="2024-05-26T03:15:00Z">
        <w:r w:rsidR="003163FC" w:rsidRPr="00F10F73" w:rsidDel="00A21DD1">
          <w:rPr>
            <w:rFonts w:ascii="Calibri" w:hAnsi="Calibri" w:cs="Calibri"/>
          </w:rPr>
          <w:delText>(9)</w:delText>
        </w:r>
      </w:del>
      <w:r w:rsidR="00897425">
        <w:fldChar w:fldCharType="end"/>
      </w:r>
      <w:r w:rsidR="00897425">
        <w:t>.</w:t>
      </w:r>
      <w:r w:rsidR="00603F53">
        <w:t xml:space="preserve"> </w:t>
      </w:r>
    </w:p>
    <w:p w14:paraId="49FA9FB0" w14:textId="19C27C73" w:rsidR="00122008" w:rsidRDefault="00603F53" w:rsidP="00D41909">
      <w:pPr>
        <w:ind w:firstLine="720"/>
      </w:pPr>
      <w:commentRangeStart w:id="99"/>
      <w:commentRangeStart w:id="100"/>
      <w:commentRangeStart w:id="101"/>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ins w:id="102" w:author="Richard Wen" w:date="2024-05-26T03:52:00Z">
        <w:r w:rsidR="00F10F73">
          <w:instrText xml:space="preserve"> ADDIN ZOTERO_ITEM CSL_CITATION {"citationID":"5GORtOIS","properties":{"formattedCitation":"(16)","plainCitation":"(16)","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ins>
      <w:del w:id="103" w:author="Richard Wen" w:date="2024-05-26T03:15:00Z">
        <w:r w:rsidR="003163FC" w:rsidDel="00A21DD1">
          <w:delInstrText xml:space="preserve"> ADDIN ZOTERO_ITEM CSL_CITATION {"citationID":"5GORtOIS","properties":{"formattedCitation":"(10)","plainCitation":"(10)","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delInstrText>
        </w:r>
      </w:del>
      <w:r w:rsidR="009A333F">
        <w:fldChar w:fldCharType="separate"/>
      </w:r>
      <w:ins w:id="104" w:author="Richard Wen" w:date="2024-05-26T03:52:00Z">
        <w:r w:rsidR="00F10F73">
          <w:rPr>
            <w:rFonts w:ascii="Calibri" w:hAnsi="Calibri" w:cs="Calibri"/>
          </w:rPr>
          <w:t>(16)</w:t>
        </w:r>
      </w:ins>
      <w:del w:id="105" w:author="Richard Wen" w:date="2024-05-26T03:15:00Z">
        <w:r w:rsidR="003163FC" w:rsidRPr="00F10F73" w:rsidDel="00A21DD1">
          <w:rPr>
            <w:rFonts w:ascii="Calibri" w:hAnsi="Calibri" w:cs="Calibri"/>
          </w:rPr>
          <w:delText>(10)</w:delText>
        </w:r>
      </w:del>
      <w:r w:rsidR="009A333F">
        <w:fldChar w:fldCharType="end"/>
      </w:r>
      <w:r w:rsidR="009A333F">
        <w:t xml:space="preserve">. </w:t>
      </w:r>
      <w:commentRangeEnd w:id="99"/>
      <w:r w:rsidR="001A127F">
        <w:rPr>
          <w:rStyle w:val="CommentReference"/>
        </w:rPr>
        <w:commentReference w:id="99"/>
      </w:r>
      <w:commentRangeEnd w:id="100"/>
      <w:r w:rsidR="003A29B5">
        <w:rPr>
          <w:rStyle w:val="CommentReference"/>
        </w:rPr>
        <w:commentReference w:id="100"/>
      </w:r>
      <w:commentRangeEnd w:id="101"/>
      <w:r w:rsidR="00D333D9">
        <w:rPr>
          <w:rStyle w:val="CommentReference"/>
        </w:rPr>
        <w:commentReference w:id="101"/>
      </w:r>
      <w:commentRangeStart w:id="106"/>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ins w:id="107" w:author="Richard Wen" w:date="2024-05-26T03:52:00Z">
        <w:r w:rsidR="00F10F73">
          <w:rPr>
            <w:rFonts w:eastAsia="Times New Roman" w:cstheme="minorHAnsi"/>
            <w:lang w:eastAsia="en-CA"/>
          </w:rPr>
          <w:instrText xml:space="preserve"> ADDIN ZOTERO_ITEM CSL_CITATION {"citationID":"OTe0U4iN","properties":{"formattedCitation":"(17,18)","plainCitation":"(17,18)","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ins>
      <w:del w:id="108" w:author="Richard Wen" w:date="2024-05-26T03:15:00Z">
        <w:r w:rsidR="003163FC" w:rsidDel="00A21DD1">
          <w:rPr>
            <w:rFonts w:eastAsia="Times New Roman" w:cstheme="minorHAnsi"/>
            <w:lang w:eastAsia="en-CA"/>
          </w:rPr>
          <w:delInstrText xml:space="preserve"> ADDIN ZOTERO_ITEM CSL_CITATION {"citationID":"OTe0U4iN","properties":{"formattedCitation":"(11,12)","plainCitation":"(11,12)","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delInstrText>
        </w:r>
      </w:del>
      <w:r w:rsidR="009A333F" w:rsidRPr="00355AD2">
        <w:rPr>
          <w:rFonts w:eastAsia="Times New Roman" w:cstheme="minorHAnsi"/>
          <w:lang w:eastAsia="en-CA"/>
        </w:rPr>
        <w:fldChar w:fldCharType="separate"/>
      </w:r>
      <w:ins w:id="109" w:author="Richard Wen" w:date="2024-05-26T03:52:00Z">
        <w:r w:rsidR="00F10F73">
          <w:rPr>
            <w:rFonts w:ascii="Calibri" w:hAnsi="Calibri" w:cs="Calibri"/>
          </w:rPr>
          <w:t>(17,18)</w:t>
        </w:r>
      </w:ins>
      <w:del w:id="110" w:author="Richard Wen" w:date="2024-05-26T03:15:00Z">
        <w:r w:rsidR="003163FC" w:rsidRPr="00F10F73" w:rsidDel="00A21DD1">
          <w:rPr>
            <w:rFonts w:ascii="Calibri" w:hAnsi="Calibri" w:cs="Calibri"/>
          </w:rPr>
          <w:delText>(11,12)</w:delText>
        </w:r>
      </w:del>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ins w:id="111" w:author="Richard Wen" w:date="2024-05-26T03:52:00Z">
        <w:r w:rsidR="00F10F73">
          <w:instrText xml:space="preserve"> ADDIN ZOTERO_ITEM CSL_CITATION {"citationID":"m5yIWfg6","properties":{"formattedCitation":"(19)","plainCitation":"(19)","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ins>
      <w:del w:id="112" w:author="Richard Wen" w:date="2024-05-26T03:15:00Z">
        <w:r w:rsidR="003163FC" w:rsidDel="00A21DD1">
          <w:delInstrText xml:space="preserve"> ADDIN ZOTERO_ITEM CSL_CITATION {"citationID":"m5yIWfg6","properties":{"formattedCitation":"(13)","plainCitation":"(13)","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delInstrText>
        </w:r>
      </w:del>
      <w:r w:rsidR="009A333F">
        <w:fldChar w:fldCharType="separate"/>
      </w:r>
      <w:ins w:id="113" w:author="Richard Wen" w:date="2024-05-26T03:52:00Z">
        <w:r w:rsidR="00F10F73">
          <w:rPr>
            <w:rFonts w:ascii="Calibri" w:hAnsi="Calibri" w:cs="Calibri"/>
          </w:rPr>
          <w:t>(19)</w:t>
        </w:r>
      </w:ins>
      <w:del w:id="114" w:author="Richard Wen" w:date="2024-05-26T03:15:00Z">
        <w:r w:rsidR="003163FC" w:rsidRPr="00F10F73" w:rsidDel="00A21DD1">
          <w:rPr>
            <w:rFonts w:ascii="Calibri" w:hAnsi="Calibri" w:cs="Calibri"/>
          </w:rPr>
          <w:delText>(13)</w:delText>
        </w:r>
      </w:del>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commentRangeEnd w:id="106"/>
      <w:r w:rsidR="001A127F">
        <w:rPr>
          <w:rStyle w:val="CommentReference"/>
        </w:rPr>
        <w:commentReference w:id="106"/>
      </w:r>
      <w:ins w:id="115" w:author="Richard Wen [2]" w:date="2024-05-21T15:10:00Z">
        <w:r w:rsidR="007431D8" w:rsidRPr="007431D8">
          <w:t xml:space="preserve"> </w:t>
        </w:r>
        <w:r w:rsidR="007431D8">
          <w:t xml:space="preserve">In addition, the accuracy and verification of city open data needs to be considered as there is possibility of inconsistent, misclassified, or missing cycling infrastructure data </w:t>
        </w:r>
        <w:r w:rsidR="007431D8">
          <w:fldChar w:fldCharType="begin"/>
        </w:r>
      </w:ins>
      <w:ins w:id="116" w:author="Richard Wen" w:date="2024-05-26T03:52:00Z">
        <w:r w:rsidR="00F10F73">
          <w:instrText xml:space="preserve"> ADDIN ZOTERO_ITEM CSL_CITATION {"citationID":"gVxOswYT","properties":{"formattedCitation":"(20,21)","plainCitation":"(20,21)","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ins>
      <w:ins w:id="117" w:author="Richard Wen [2]" w:date="2024-05-21T15:10:00Z">
        <w:del w:id="118" w:author="Richard Wen" w:date="2024-05-26T03:15:00Z">
          <w:r w:rsidR="007431D8" w:rsidDel="00A21DD1">
            <w:del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delInstrText>
          </w:r>
        </w:del>
        <w:r w:rsidR="007431D8">
          <w:fldChar w:fldCharType="separate"/>
        </w:r>
      </w:ins>
      <w:ins w:id="119" w:author="Richard Wen" w:date="2024-05-26T03:52:00Z">
        <w:r w:rsidR="00F10F73">
          <w:rPr>
            <w:noProof/>
          </w:rPr>
          <w:t>(20,21)</w:t>
        </w:r>
      </w:ins>
      <w:ins w:id="120" w:author="Richard Wen [2]" w:date="2024-05-21T15:10:00Z">
        <w:del w:id="121" w:author="Richard Wen" w:date="2024-05-26T03:15:00Z">
          <w:r w:rsidR="007431D8" w:rsidRPr="00F10F73" w:rsidDel="00A21DD1">
            <w:rPr>
              <w:noProof/>
            </w:rPr>
            <w:delText>(14,15)</w:delText>
          </w:r>
        </w:del>
        <w:r w:rsidR="007431D8">
          <w:fldChar w:fldCharType="end"/>
        </w:r>
        <w:r w:rsidR="007431D8">
          <w:t>.</w:t>
        </w:r>
      </w:ins>
    </w:p>
    <w:p w14:paraId="7DA879EA" w14:textId="211396C5" w:rsidR="007E7A9D" w:rsidRDefault="00B10E54" w:rsidP="00D64727">
      <w:pPr>
        <w:ind w:firstLine="720"/>
      </w:pPr>
      <w:r>
        <w:lastRenderedPageBreak/>
        <w:t>In light of these considerations and the unique challenges presented by the COVID-19 pandemic,</w:t>
      </w:r>
      <w:r w:rsidR="00EC7AD0">
        <w:t xml:space="preserve"> </w:t>
      </w:r>
      <w:r w:rsidR="00E01C0D">
        <w:t xml:space="preserve">the </w:t>
      </w:r>
      <w:ins w:id="122" w:author="Richard Wen" w:date="2024-05-26T03:55:00Z">
        <w:r w:rsidR="007A749A">
          <w:t>objective</w:t>
        </w:r>
      </w:ins>
      <w:del w:id="123" w:author="Richard Wen" w:date="2024-05-26T03:55:00Z">
        <w:r w:rsidR="00E01C0D" w:rsidDel="007A749A">
          <w:delText>focus</w:delText>
        </w:r>
      </w:del>
      <w:r w:rsidR="00E01C0D">
        <w:t xml:space="preserve"> of our research was </w:t>
      </w:r>
      <w:r w:rsidR="001A127F">
        <w:t xml:space="preserve">to </w:t>
      </w:r>
      <w:r w:rsidR="00E01C0D">
        <w:t>describ</w:t>
      </w:r>
      <w:r w:rsidR="001A127F">
        <w:t>e</w:t>
      </w:r>
      <w:r w:rsidR="007671A3">
        <w:t xml:space="preserve"> the trend in the implementation of</w:t>
      </w:r>
      <w:r>
        <w:t xml:space="preserve"> </w:t>
      </w:r>
      <w:proofErr w:type="gramStart"/>
      <w:ins w:id="124" w:author="Richard Wen [2]" w:date="2024-05-21T15:11:00Z">
        <w:r w:rsidR="00E21DF1">
          <w:t>manually-verified</w:t>
        </w:r>
        <w:proofErr w:type="gramEnd"/>
        <w:r w:rsidR="00E21DF1">
          <w:t xml:space="preserve"> </w:t>
        </w:r>
      </w:ins>
      <w:r>
        <w:t xml:space="preserve">on-street cycling infrastructure </w:t>
      </w:r>
      <w:r w:rsidR="00C872B1">
        <w:t>within Vancouver, Calgary, and Toronto from 2009</w:t>
      </w:r>
      <w:r w:rsidR="005C69F2">
        <w:t xml:space="preserve"> to </w:t>
      </w:r>
      <w:r w:rsidR="00C872B1">
        <w:t xml:space="preserve">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oad Users in Canada), a broader research effort funded by the Canadian Institutes of Health Research which aims to explore emerging challenges related to active transportation safety</w:t>
      </w:r>
      <w:r w:rsidR="003A29B5">
        <w:t xml:space="preserve"> in several urban centres across </w:t>
      </w:r>
      <w:commentRangeStart w:id="125"/>
      <w:commentRangeStart w:id="126"/>
      <w:commentRangeStart w:id="127"/>
      <w:r w:rsidR="003A29B5">
        <w:t>Canada</w:t>
      </w:r>
      <w:commentRangeEnd w:id="125"/>
      <w:r w:rsidR="00E23948">
        <w:rPr>
          <w:rStyle w:val="CommentReference"/>
        </w:rPr>
        <w:commentReference w:id="125"/>
      </w:r>
      <w:commentRangeEnd w:id="126"/>
      <w:r w:rsidR="00D333D9">
        <w:rPr>
          <w:rStyle w:val="CommentReference"/>
        </w:rPr>
        <w:commentReference w:id="126"/>
      </w:r>
      <w:commentRangeEnd w:id="127"/>
      <w:r w:rsidR="007A749A">
        <w:rPr>
          <w:rStyle w:val="CommentReference"/>
        </w:rPr>
        <w:commentReference w:id="127"/>
      </w:r>
      <w:ins w:id="128" w:author="Linda Rothman" w:date="2023-08-17T21:29:00Z">
        <w:r w:rsidR="003A29B5">
          <w:t>.</w:t>
        </w:r>
      </w:ins>
      <w:r w:rsidR="005542ED">
        <w:t xml:space="preserve"> </w:t>
      </w:r>
      <w:ins w:id="129" w:author="Richard Wen [2]" w:date="2024-05-25T18:37:00Z">
        <w:r w:rsidR="00D64727">
          <w:t xml:space="preserve">Although there have been past studies evaluating cycling infrastructure data in Canada </w:t>
        </w:r>
        <w:r w:rsidR="00D64727">
          <w:fldChar w:fldCharType="begin"/>
        </w:r>
      </w:ins>
      <w:ins w:id="130" w:author="Richard Wen" w:date="2024-05-26T03:52:00Z">
        <w:r w:rsidR="00F10F73">
          <w:instrText xml:space="preserve"> ADDIN ZOTERO_ITEM CSL_CITATION {"citationID":"CJ27PrDX","properties":{"formattedCitation":"(20\\uc0\\u8211{}23)","plainCitation":"(20–23)","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ins>
      <w:ins w:id="131" w:author="Richard Wen [2]" w:date="2024-05-25T18:37:00Z">
        <w:del w:id="132" w:author="Richard Wen" w:date="2024-05-26T03:15:00Z">
          <w:r w:rsidR="00D64727" w:rsidDel="00A21DD1">
            <w:delInstrText xml:space="preserve"> ADDIN ZOTERO_ITEM CSL_CITATION {"citationID":"CJ27PrDX","properties":{"formattedCitation":"(14\\uc0\\u8211{}17)","plainCitation":"(14–17)","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delInstrText>
          </w:r>
        </w:del>
        <w:r w:rsidR="00D64727">
          <w:fldChar w:fldCharType="separate"/>
        </w:r>
      </w:ins>
      <w:ins w:id="133" w:author="Richard Wen" w:date="2024-05-26T03:52:00Z">
        <w:r w:rsidR="00F10F73" w:rsidRPr="00F10F73">
          <w:rPr>
            <w:rFonts w:ascii="Calibri" w:cs="Calibri"/>
            <w:kern w:val="0"/>
            <w:lang w:val="en-US"/>
            <w:rPrChange w:id="134" w:author="Richard Wen" w:date="2024-05-26T03:52:00Z">
              <w:rPr>
                <w:rFonts w:ascii="Times New Roman" w:hAnsi="Times New Roman" w:cs="Times New Roman"/>
                <w:kern w:val="0"/>
                <w:lang w:val="en-US"/>
              </w:rPr>
            </w:rPrChange>
          </w:rPr>
          <w:t>(20–23)</w:t>
        </w:r>
      </w:ins>
      <w:ins w:id="135" w:author="Richard Wen [2]" w:date="2024-05-25T18:37:00Z">
        <w:del w:id="136" w:author="Richard Wen" w:date="2024-05-26T03:15:00Z">
          <w:r w:rsidR="00D64727" w:rsidRPr="00F10F73" w:rsidDel="00A21DD1">
            <w:rPr>
              <w:rFonts w:ascii="Calibri" w:cs="Calibri"/>
              <w:kern w:val="0"/>
              <w:lang w:val="en-US"/>
            </w:rPr>
            <w:delText>(14–17)</w:delText>
          </w:r>
        </w:del>
        <w:r w:rsidR="00D64727">
          <w:fldChar w:fldCharType="end"/>
        </w:r>
        <w:r w:rsidR="00D64727">
          <w:t xml:space="preserve"> and their associations with cycling safety </w:t>
        </w:r>
        <w:r w:rsidR="00D64727">
          <w:fldChar w:fldCharType="begin"/>
        </w:r>
      </w:ins>
      <w:ins w:id="137" w:author="Richard Wen" w:date="2024-05-26T03:52:00Z">
        <w:r w:rsidR="00F10F73">
          <w:instrText xml:space="preserve"> ADDIN ZOTERO_ITEM CSL_CITATION {"citationID":"rsBA2xYg","properties":{"formattedCitation":"(24\\uc0\\u8211{}26)","plainCitation":"(24–26)","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ins>
      <w:ins w:id="138" w:author="Richard Wen [2]" w:date="2024-05-25T18:37:00Z">
        <w:del w:id="139" w:author="Richard Wen" w:date="2024-05-26T03:15:00Z">
          <w:r w:rsidR="00D64727" w:rsidDel="00A21DD1">
            <w:delInstrText xml:space="preserve"> ADDIN ZOTERO_ITEM CSL_CITATION {"citationID":"rsBA2xYg","properties":{"formattedCitation":"(18\\uc0\\u8211{}20)","plainCitation":"(18–20)","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delInstrText>
          </w:r>
        </w:del>
        <w:r w:rsidR="00D64727">
          <w:fldChar w:fldCharType="separate"/>
        </w:r>
      </w:ins>
      <w:ins w:id="140" w:author="Richard Wen" w:date="2024-05-26T03:52:00Z">
        <w:r w:rsidR="00F10F73" w:rsidRPr="00F10F73">
          <w:rPr>
            <w:rFonts w:ascii="Calibri" w:cs="Calibri"/>
            <w:kern w:val="0"/>
            <w:lang w:val="en-US"/>
            <w:rPrChange w:id="141" w:author="Richard Wen" w:date="2024-05-26T03:52:00Z">
              <w:rPr>
                <w:rFonts w:ascii="Times New Roman" w:hAnsi="Times New Roman" w:cs="Times New Roman"/>
                <w:kern w:val="0"/>
                <w:lang w:val="en-US"/>
              </w:rPr>
            </w:rPrChange>
          </w:rPr>
          <w:t>(24–26)</w:t>
        </w:r>
      </w:ins>
      <w:ins w:id="142" w:author="Richard Wen [2]" w:date="2024-05-25T18:37:00Z">
        <w:del w:id="143" w:author="Richard Wen" w:date="2024-05-26T03:15:00Z">
          <w:r w:rsidR="00D64727" w:rsidRPr="00F10F73" w:rsidDel="00A21DD1">
            <w:rPr>
              <w:rFonts w:ascii="Calibri" w:cs="Calibri"/>
              <w:kern w:val="0"/>
              <w:lang w:val="en-US"/>
            </w:rPr>
            <w:delText>(18–20)</w:delText>
          </w:r>
        </w:del>
        <w:r w:rsidR="00D64727">
          <w:fldChar w:fldCharType="end"/>
        </w:r>
        <w:r w:rsidR="00D64727">
          <w:t xml:space="preserve">, accessibility </w:t>
        </w:r>
        <w:r w:rsidR="00D64727">
          <w:fldChar w:fldCharType="begin"/>
        </w:r>
      </w:ins>
      <w:ins w:id="144" w:author="Richard Wen" w:date="2024-05-26T03:52:00Z">
        <w:r w:rsidR="00F10F73">
          <w:instrText xml:space="preserve"> ADDIN ZOTERO_ITEM CSL_CITATION {"citationID":"mqtiQEel","properties":{"formattedCitation":"(27,28)","plainCitation":"(27,28)","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F10F73">
          <w:rPr>
            <w:rFonts w:ascii="Cambria Math" w:hAnsi="Cambria Math" w:cs="Cambria Math"/>
          </w:rPr>
          <w:instrText>∼</w:instrText>
        </w:r>
        <w:r w:rsidR="00F10F73">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ins>
      <w:ins w:id="145" w:author="Richard Wen [2]" w:date="2024-05-25T18:37:00Z">
        <w:del w:id="146" w:author="Richard Wen" w:date="2024-05-26T03:15:00Z">
          <w:r w:rsidR="00D64727" w:rsidDel="00A21DD1">
            <w:delInstrText xml:space="preserve"> ADDIN ZOTERO_ITEM CSL_CITATION {"citationID":"mqtiQEel","properties":{"formattedCitation":"(21,22)","plainCitation":"(21,22)","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delInstrText>
          </w:r>
          <w:r w:rsidR="00D64727" w:rsidDel="00A21DD1">
            <w:rPr>
              <w:rFonts w:ascii="Cambria Math" w:hAnsi="Cambria Math" w:cs="Cambria Math"/>
            </w:rPr>
            <w:delInstrText>∼</w:delInstrText>
          </w:r>
          <w:r w:rsidR="00D64727" w:rsidDel="00A21DD1">
            <w:del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delInstrText>
          </w:r>
        </w:del>
        <w:r w:rsidR="00D64727">
          <w:fldChar w:fldCharType="separate"/>
        </w:r>
      </w:ins>
      <w:ins w:id="147" w:author="Richard Wen" w:date="2024-05-26T03:52:00Z">
        <w:r w:rsidR="00F10F73">
          <w:rPr>
            <w:noProof/>
          </w:rPr>
          <w:t>(27,28)</w:t>
        </w:r>
      </w:ins>
      <w:ins w:id="148" w:author="Richard Wen [2]" w:date="2024-05-25T18:37:00Z">
        <w:del w:id="149" w:author="Richard Wen" w:date="2024-05-26T03:15:00Z">
          <w:r w:rsidR="00D64727" w:rsidRPr="00F10F73" w:rsidDel="00A21DD1">
            <w:rPr>
              <w:noProof/>
            </w:rPr>
            <w:delText>(21,22)</w:delText>
          </w:r>
        </w:del>
        <w:r w:rsidR="00D64727">
          <w:fldChar w:fldCharType="end"/>
        </w:r>
        <w:r w:rsidR="00D64727">
          <w:t xml:space="preserve">, and demand </w:t>
        </w:r>
        <w:r w:rsidR="00D64727">
          <w:fldChar w:fldCharType="begin"/>
        </w:r>
      </w:ins>
      <w:ins w:id="150" w:author="Richard Wen" w:date="2024-05-26T03:52:00Z">
        <w:r w:rsidR="00F10F73">
          <w:instrText xml:space="preserve"> ADDIN ZOTERO_ITEM CSL_CITATION {"citationID":"sBG6Q5KK","properties":{"formattedCitation":"(29\\uc0\\u8211{}33)","plainCitation":"(29–33)","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ins>
      <w:ins w:id="151" w:author="Richard Wen [2]" w:date="2024-05-25T18:37:00Z">
        <w:del w:id="152" w:author="Richard Wen" w:date="2024-05-26T03:15:00Z">
          <w:r w:rsidR="00D64727" w:rsidDel="00A21DD1">
            <w:delInstrText xml:space="preserve"> ADDIN ZOTERO_ITEM CSL_CITATION {"citationID":"sBG6Q5KK","properties":{"formattedCitation":"(23\\uc0\\u8211{}27)","plainCitation":"(23–27)","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delInstrText>
          </w:r>
        </w:del>
        <w:r w:rsidR="00D64727">
          <w:fldChar w:fldCharType="separate"/>
        </w:r>
      </w:ins>
      <w:ins w:id="153" w:author="Richard Wen" w:date="2024-05-26T03:52:00Z">
        <w:r w:rsidR="00F10F73" w:rsidRPr="00F10F73">
          <w:rPr>
            <w:rFonts w:ascii="Calibri" w:cs="Calibri"/>
            <w:kern w:val="0"/>
            <w:lang w:val="en-US"/>
            <w:rPrChange w:id="154" w:author="Richard Wen" w:date="2024-05-26T03:52:00Z">
              <w:rPr>
                <w:rFonts w:ascii="Times New Roman" w:hAnsi="Times New Roman" w:cs="Times New Roman"/>
                <w:kern w:val="0"/>
                <w:lang w:val="en-US"/>
              </w:rPr>
            </w:rPrChange>
          </w:rPr>
          <w:t>(29–33)</w:t>
        </w:r>
      </w:ins>
      <w:ins w:id="155" w:author="Richard Wen [2]" w:date="2024-05-25T18:37:00Z">
        <w:del w:id="156" w:author="Richard Wen" w:date="2024-05-26T03:15:00Z">
          <w:r w:rsidR="00D64727" w:rsidRPr="00F10F73" w:rsidDel="00A21DD1">
            <w:rPr>
              <w:rFonts w:ascii="Calibri" w:cs="Calibri"/>
              <w:kern w:val="0"/>
              <w:lang w:val="en-US"/>
            </w:rPr>
            <w:delText>(23–27)</w:delText>
          </w:r>
        </w:del>
        <w:r w:rsidR="00D64727">
          <w:fldChar w:fldCharType="end"/>
        </w:r>
        <w:r w:rsidR="00D64727">
          <w:t>, none, to the best of our knowledge, have focused on the verification and changes of dedicated cycling infrastructure across Canadian cities</w:t>
        </w:r>
      </w:ins>
      <w:ins w:id="157" w:author="Richard Wen" w:date="2024-05-26T03:55:00Z">
        <w:r w:rsidR="00BA3AA4">
          <w:t xml:space="preserve"> (Vancouver, Calgary, and Toronto)</w:t>
        </w:r>
      </w:ins>
      <w:ins w:id="158" w:author="Richard Wen [2]" w:date="2024-05-25T18:37:00Z">
        <w:r w:rsidR="00D64727">
          <w:t xml:space="preserve"> to date. Thus, we make the following research contributions: (1) a case study comparing changes in dedicated cycling infrastructure trends across three Canadian cities (Vancouver, Calgary, and Toronto) and (2) an approach for manual verification and correction of data containing cycling infrastructure installations and upgrades across time.</w:t>
        </w:r>
      </w:ins>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2F9C17C"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ins w:id="159" w:author="Richard Wen" w:date="2024-05-26T03:52:00Z">
        <w:r w:rsidR="00F10F73">
          <w:instrText xml:space="preserve"> ADDIN ZOTERO_ITEM CSL_CITATION {"citationID":"0gE1230G","properties":{"formattedCitation":"(34\\uc0\\u8211{}36)","plainCitation":"(34–36)","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ins>
      <w:del w:id="160" w:author="Richard Wen" w:date="2024-05-26T03:15:00Z">
        <w:r w:rsidR="003163FC" w:rsidDel="00A21DD1">
          <w:delInstrText xml:space="preserve"> ADDIN ZOTERO_ITEM CSL_CITATION {"citationID":"0gE1230G","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delInstrText>
        </w:r>
      </w:del>
      <w:r>
        <w:fldChar w:fldCharType="separate"/>
      </w:r>
      <w:ins w:id="161" w:author="Richard Wen" w:date="2024-05-26T03:52:00Z">
        <w:r w:rsidR="00F10F73" w:rsidRPr="00F10F73">
          <w:rPr>
            <w:rFonts w:ascii="Calibri" w:hAnsi="Calibri" w:cs="Calibri"/>
            <w:kern w:val="0"/>
            <w:lang w:val="en-US"/>
            <w:rPrChange w:id="162" w:author="Richard Wen" w:date="2024-05-26T03:52:00Z">
              <w:rPr>
                <w:rFonts w:ascii="Times New Roman" w:hAnsi="Times New Roman" w:cs="Times New Roman"/>
                <w:kern w:val="0"/>
                <w:lang w:val="en-US"/>
              </w:rPr>
            </w:rPrChange>
          </w:rPr>
          <w:t>(34–36)</w:t>
        </w:r>
      </w:ins>
      <w:del w:id="163" w:author="Richard Wen" w:date="2024-05-26T03:15:00Z">
        <w:r w:rsidR="003163FC" w:rsidRPr="00F10F73" w:rsidDel="00A21DD1">
          <w:rPr>
            <w:rFonts w:ascii="Calibri" w:hAnsi="Calibri" w:cs="Calibri"/>
            <w:kern w:val="0"/>
            <w:lang w:val="en-US"/>
          </w:rPr>
          <w:delText>(28–30)</w:delText>
        </w:r>
      </w:del>
      <w:r>
        <w:fldChar w:fldCharType="end"/>
      </w:r>
      <w:r w:rsidRPr="009D7C3C">
        <w:t>.</w:t>
      </w:r>
      <w:r w:rsidR="00B1094D">
        <w:t xml:space="preserve"> Within these datasets, c</w:t>
      </w:r>
      <w:r w:rsidR="002153CD">
        <w:t xml:space="preserve">ycling </w:t>
      </w:r>
      <w:commentRangeStart w:id="164"/>
      <w:commentRangeStart w:id="165"/>
      <w:r w:rsidR="001627BD" w:rsidRPr="00103922">
        <w:t xml:space="preserve">routes </w:t>
      </w:r>
      <w:commentRangeEnd w:id="164"/>
      <w:r w:rsidR="001627BD">
        <w:rPr>
          <w:rStyle w:val="CommentReference"/>
        </w:rPr>
        <w:commentReference w:id="164"/>
      </w:r>
      <w:commentRangeEnd w:id="165"/>
      <w:r w:rsidR="001627BD">
        <w:rPr>
          <w:rStyle w:val="CommentReference"/>
        </w:rPr>
        <w:commentReference w:id="165"/>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1A7A7479"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commentRangeStart w:id="166"/>
      <w:commentRangeStart w:id="167"/>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commentRangeEnd w:id="166"/>
      <w:r w:rsidR="001A127F">
        <w:rPr>
          <w:rStyle w:val="CommentReference"/>
        </w:rPr>
        <w:commentReference w:id="166"/>
      </w:r>
      <w:commentRangeEnd w:id="167"/>
      <w:r w:rsidR="003A29B5">
        <w:rPr>
          <w:rStyle w:val="CommentReference"/>
        </w:rPr>
        <w:commentReference w:id="167"/>
      </w:r>
      <w:r w:rsidR="000B4FCC">
        <w:t>.</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1C515D1B"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590CD6">
        <w:t>As</w:t>
      </w:r>
      <w:ins w:id="168" w:author="Brice Kuimi" w:date="2023-08-17T11:45:00Z">
        <w:r w:rsidR="001A127F">
          <w:t xml:space="preserve"> </w:t>
        </w:r>
      </w:ins>
      <w:r w:rsidR="001A127F">
        <w:t xml:space="preserve">each municipality has their </w:t>
      </w:r>
      <w:r w:rsidR="00E506BD">
        <w:t>own</w:t>
      </w:r>
      <w:ins w:id="169" w:author="Brice Kuimi" w:date="2023-08-17T11:45:00Z">
        <w:r w:rsidR="001A127F">
          <w:t xml:space="preserve"> </w:t>
        </w:r>
      </w:ins>
      <w:r w:rsidR="001A127F">
        <w:t xml:space="preserve">individual classification systems (see </w:t>
      </w:r>
      <w:r w:rsidR="001A127F" w:rsidRPr="00644A3E">
        <w:rPr>
          <w:b/>
          <w:bCs/>
          <w:i/>
          <w:iCs/>
        </w:rPr>
        <w:t>Appendix</w:t>
      </w:r>
      <w:r w:rsidR="001A127F">
        <w:rPr>
          <w:b/>
          <w:bCs/>
          <w:i/>
          <w:iCs/>
        </w:rPr>
        <w:t xml:space="preserve"> 2 </w:t>
      </w:r>
      <w:r w:rsidR="001A127F" w:rsidRPr="00644A3E">
        <w:t>for details</w:t>
      </w:r>
      <w:r w:rsidR="001A127F">
        <w:t>)</w:t>
      </w:r>
      <w:r w:rsidR="00590CD6">
        <w:t>, a</w:t>
      </w:r>
      <w:r w:rsidR="007D5E7E">
        <w:t xml:space="preserve"> standardized classification criterion was applied across cities, based on the Can-BICS classification system </w:t>
      </w:r>
      <w:r w:rsidR="007D5E7E">
        <w:fldChar w:fldCharType="begin"/>
      </w:r>
      <w:ins w:id="170" w:author="Richard Wen" w:date="2024-05-26T03:52:00Z">
        <w:r w:rsidR="00F10F73">
          <w:instrText xml:space="preserve"> ADDIN ZOTERO_ITEM CSL_CITATION {"citationID":"lnQJPWG6","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171" w:author="Richard Wen" w:date="2024-05-26T03:15:00Z">
        <w:r w:rsidR="003163FC" w:rsidDel="00A21DD1">
          <w:delInstrText xml:space="preserve"> ADDIN ZOTERO_ITEM CSL_CITATION {"citationID":"lnQJPWG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7D5E7E">
        <w:fldChar w:fldCharType="separate"/>
      </w:r>
      <w:ins w:id="172" w:author="Richard Wen" w:date="2024-05-26T03:52:00Z">
        <w:r w:rsidR="00F10F73">
          <w:rPr>
            <w:rFonts w:ascii="Calibri" w:hAnsi="Calibri" w:cs="Calibri"/>
          </w:rPr>
          <w:t>(14)</w:t>
        </w:r>
      </w:ins>
      <w:del w:id="173" w:author="Richard Wen" w:date="2024-05-26T03:15:00Z">
        <w:r w:rsidR="003163FC" w:rsidRPr="00F10F73" w:rsidDel="00A21DD1">
          <w:rPr>
            <w:rFonts w:ascii="Calibri" w:hAnsi="Calibri" w:cs="Calibri"/>
          </w:rPr>
          <w:delText>(8)</w:delText>
        </w:r>
      </w:del>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w:t>
      </w:r>
      <w:r w:rsidR="007D5E7E">
        <w:lastRenderedPageBreak/>
        <w:t xml:space="preserve">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ins w:id="174" w:author="Richard Wen" w:date="2024-05-26T03:52:00Z">
        <w:r w:rsidR="00F10F73">
          <w:instrText xml:space="preserve"> ADDIN ZOTERO_ITEM CSL_CITATION {"citationID":"Bc6VnfsX","properties":{"formattedCitation":"(37)","plainCitation":"(37)","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ins>
      <w:del w:id="175" w:author="Richard Wen" w:date="2024-05-26T03:15:00Z">
        <w:r w:rsidR="003163FC" w:rsidDel="00A21DD1">
          <w:delInstrText xml:space="preserve"> ADDIN ZOTERO_ITEM CSL_CITATION {"citationID":"Bc6VnfsX","properties":{"formattedCitation":"(31)","plainCitation":"(31)","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delInstrText>
        </w:r>
      </w:del>
      <w:r w:rsidR="00BF21B9">
        <w:fldChar w:fldCharType="separate"/>
      </w:r>
      <w:ins w:id="176" w:author="Richard Wen" w:date="2024-05-26T03:52:00Z">
        <w:r w:rsidR="00F10F73">
          <w:rPr>
            <w:rFonts w:ascii="Calibri" w:hAnsi="Calibri" w:cs="Calibri"/>
          </w:rPr>
          <w:t>(37)</w:t>
        </w:r>
      </w:ins>
      <w:del w:id="177" w:author="Richard Wen" w:date="2024-05-26T03:15:00Z">
        <w:r w:rsidR="003163FC" w:rsidRPr="00F10F73" w:rsidDel="00A21DD1">
          <w:rPr>
            <w:rFonts w:ascii="Calibri" w:hAnsi="Calibri" w:cs="Calibri"/>
          </w:rPr>
          <w:delText>(31)</w:delText>
        </w:r>
      </w:del>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t>Data Collection</w:t>
      </w:r>
    </w:p>
    <w:p w14:paraId="6EB9CA52" w14:textId="3F25AC6E" w:rsidR="00A57504" w:rsidRDefault="003A29B5" w:rsidP="00992CD9">
      <w:pPr>
        <w:ind w:firstLine="720"/>
      </w:pPr>
      <w:r>
        <w:t>C</w:t>
      </w:r>
      <w:r w:rsidR="00503E32" w:rsidRPr="00FA2130">
        <w:t>hanges to the infrastructure that occurred within the study period were documented, including details about the year of modification</w:t>
      </w:r>
      <w:r w:rsidR="00503E32">
        <w:t xml:space="preserve"> </w:t>
      </w:r>
      <w:r w:rsidR="00503E32" w:rsidRPr="00FA2130">
        <w:t>and the subsequent classification following those changes.</w:t>
      </w:r>
      <w:r w:rsidR="00503E32">
        <w:t xml:space="preserve"> An installation was defined as the introduction of dedicated cycling infrastructure on a roadway where no prior dedicated infrastructure existed within the study period.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w:t>
      </w:r>
      <w:ins w:id="178" w:author="Brice Kuimi" w:date="2023-08-17T12:01:00Z">
        <w:r w:rsidR="00503E32">
          <w:t xml:space="preserve"> </w:t>
        </w:r>
      </w:ins>
      <w:r w:rsidR="0031779F" w:rsidRPr="006B66D4">
        <w:t xml:space="preserve">Following the identification of eligible segments from municipal data, </w:t>
      </w:r>
      <w:r w:rsidR="0031779F">
        <w:t xml:space="preserve">a combination of imagery </w:t>
      </w:r>
      <w:r w:rsidR="009B5712">
        <w:t xml:space="preserve">services </w:t>
      </w:r>
      <w:r w:rsidR="0031779F">
        <w:t>and grey literature sources</w:t>
      </w:r>
      <w:ins w:id="179" w:author="Brice Kuimi" w:date="2023-08-17T12:02:00Z">
        <w:r w:rsidR="00503E32">
          <w:t xml:space="preserve"> </w:t>
        </w:r>
      </w:ins>
      <w:r w:rsidR="00992CD9">
        <w:t>(municipal</w:t>
      </w:r>
      <w:r w:rsidR="00503E32">
        <w:t xml:space="preserve"> government briefs, construction notices, news articles, and posts from community organizations) </w:t>
      </w:r>
      <w:r w:rsidR="0031779F">
        <w:t xml:space="preserve">was utilized to determine infrastructure </w:t>
      </w:r>
      <w:r w:rsidR="00503E32">
        <w:t xml:space="preserve">installation or modification </w:t>
      </w:r>
      <w:r w:rsidR="0031779F">
        <w:t xml:space="preserve">during the study period (2009-2022). </w:t>
      </w:r>
      <w:r w:rsidR="0031779F" w:rsidRPr="007D5E7E">
        <w:t xml:space="preserve">Segments were first examined at specific time points using Google Street View and Google Earth to </w:t>
      </w:r>
      <w:r w:rsidR="0031779F" w:rsidRPr="00E517CF">
        <w:t xml:space="preserve">classify both existing infrastructure and any </w:t>
      </w:r>
      <w:r w:rsidR="001B5FC8">
        <w:t>facilities</w:t>
      </w:r>
      <w:r w:rsidR="0031779F">
        <w:t xml:space="preserve"> </w:t>
      </w:r>
      <w:r w:rsidR="0031779F" w:rsidRPr="00E517CF">
        <w:t>that preceded an upgrade</w:t>
      </w:r>
      <w:ins w:id="180" w:author="Richard Wen" w:date="2024-05-25T21:20:00Z">
        <w:r w:rsidR="00992CD9">
          <w:t>.</w:t>
        </w:r>
        <w:r w:rsidR="00992CD9" w:rsidDel="00992CD9">
          <w:t xml:space="preserve"> </w:t>
        </w:r>
      </w:ins>
      <w:r w:rsidR="00992CD9">
        <w:t>M</w:t>
      </w:r>
      <w:r w:rsidR="004D3BEA">
        <w:t xml:space="preserve">oreover, this </w:t>
      </w:r>
      <w:ins w:id="181" w:author="Richard Wen" w:date="2024-05-26T01:45:00Z">
        <w:r w:rsidR="00E93485">
          <w:t>examination</w:t>
        </w:r>
      </w:ins>
      <w:ins w:id="182" w:author="Richard Wen" w:date="2024-05-26T01:50:00Z">
        <w:r w:rsidR="00CB7805">
          <w:t xml:space="preserve"> of</w:t>
        </w:r>
      </w:ins>
      <w:commentRangeStart w:id="183"/>
      <w:del w:id="184" w:author="Richard Wen" w:date="2024-05-26T01:50:00Z">
        <w:r w:rsidR="004D3BEA" w:rsidDel="00CB7805">
          <w:delText>s</w:delText>
        </w:r>
      </w:del>
      <w:del w:id="185" w:author="Richard Wen" w:date="2024-05-26T01:45:00Z">
        <w:r w:rsidR="004D3BEA" w:rsidDel="00E93485">
          <w:delText>can</w:delText>
        </w:r>
        <w:commentRangeEnd w:id="183"/>
        <w:r w:rsidDel="00E93485">
          <w:rPr>
            <w:rStyle w:val="CommentReference"/>
          </w:rPr>
          <w:commentReference w:id="183"/>
        </w:r>
        <w:r w:rsidR="004D3BEA" w:rsidDel="00E93485">
          <w:delText xml:space="preserve"> of</w:delText>
        </w:r>
      </w:del>
      <w:r w:rsidR="004D3BEA">
        <w:t xml:space="preserve"> infrastructure</w:t>
      </w:r>
      <w:del w:id="186" w:author="Richard Wen" w:date="2024-05-26T01:50:00Z">
        <w:r w:rsidR="004D3BEA" w:rsidDel="00DF1BFD">
          <w:delText xml:space="preserve"> trends</w:delText>
        </w:r>
      </w:del>
      <w:r w:rsidR="004D3BEA">
        <w:t xml:space="preserve">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7AE199F4" w:rsidR="003D24A1" w:rsidDel="003E00D5" w:rsidRDefault="00F50FAC" w:rsidP="00FA2130">
      <w:pPr>
        <w:ind w:firstLine="720"/>
        <w:rPr>
          <w:del w:id="187" w:author="Richard Wen" w:date="2024-05-26T03:56:00Z"/>
        </w:rPr>
      </w:pPr>
      <w:r>
        <w:t>Based on the collected data, the total length of each infrastructure type at the end of each study year</w:t>
      </w:r>
      <w:ins w:id="188" w:author="Brice Kuimi" w:date="2023-08-17T12:05:00Z">
        <w:r w:rsidR="00F60C7F" w:rsidRPr="00F60C7F">
          <w:t xml:space="preserve"> </w:t>
        </w:r>
        <w:r w:rsidR="00F60C7F">
          <w:t xml:space="preserve">was </w:t>
        </w:r>
      </w:ins>
      <w:ins w:id="189" w:author="Brice Kuimi" w:date="2023-08-17T12:06:00Z">
        <w:r w:rsidR="00F60C7F">
          <w:t>computed</w:t>
        </w:r>
      </w:ins>
      <w:r>
        <w:t xml:space="preserve">. </w:t>
      </w:r>
      <w:r w:rsidR="00250867">
        <w:t xml:space="preserve">Using the shapefiles </w:t>
      </w:r>
      <w:ins w:id="190" w:author="Brice Kuimi" w:date="2023-08-17T12:05:00Z">
        <w:r w:rsidR="00F60C7F">
          <w:t xml:space="preserve">downloaded </w:t>
        </w:r>
      </w:ins>
      <w:r w:rsidR="004A2E35">
        <w:t>from</w:t>
      </w:r>
      <w:r w:rsidR="00250867">
        <w:t xml:space="preserve"> each municipality</w:t>
      </w:r>
      <w:r w:rsidR="00FD750D">
        <w:t xml:space="preserve"> </w:t>
      </w:r>
      <w:ins w:id="191" w:author="Brice Kuimi" w:date="2023-08-17T12:05:00Z">
        <w:r w:rsidR="00F60C7F">
          <w:t>open data portal</w:t>
        </w:r>
      </w:ins>
      <w:r w:rsidR="00FD750D">
        <w:fldChar w:fldCharType="begin"/>
      </w:r>
      <w:ins w:id="192" w:author="Richard Wen" w:date="2024-05-26T03:52:00Z">
        <w:r w:rsidR="00F10F73">
          <w:instrText xml:space="preserve"> ADDIN ZOTERO_ITEM CSL_CITATION {"citationID":"TdA95FL0","properties":{"formattedCitation":"(34\\uc0\\u8211{}36)","plainCitation":"(34–36)","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ins>
      <w:del w:id="193" w:author="Richard Wen" w:date="2024-05-26T03:15:00Z">
        <w:r w:rsidR="003163FC" w:rsidDel="00A21DD1">
          <w:delInstrText xml:space="preserve"> ADDIN ZOTERO_ITEM CSL_CITATION {"citationID":"TdA95FL0","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delInstrText>
        </w:r>
      </w:del>
      <w:r w:rsidR="00FD750D">
        <w:fldChar w:fldCharType="separate"/>
      </w:r>
      <w:ins w:id="194" w:author="Richard Wen" w:date="2024-05-26T03:52:00Z">
        <w:r w:rsidR="00F10F73" w:rsidRPr="00F10F73">
          <w:rPr>
            <w:rFonts w:ascii="Calibri" w:hAnsi="Calibri" w:cs="Calibri"/>
            <w:kern w:val="0"/>
            <w:lang w:val="en-US"/>
            <w:rPrChange w:id="195" w:author="Richard Wen" w:date="2024-05-26T03:52:00Z">
              <w:rPr>
                <w:rFonts w:ascii="Times New Roman" w:hAnsi="Times New Roman" w:cs="Times New Roman"/>
                <w:kern w:val="0"/>
                <w:lang w:val="en-US"/>
              </w:rPr>
            </w:rPrChange>
          </w:rPr>
          <w:t>(34–36)</w:t>
        </w:r>
      </w:ins>
      <w:del w:id="196" w:author="Richard Wen" w:date="2024-05-26T03:15:00Z">
        <w:r w:rsidR="003163FC" w:rsidRPr="00F10F73" w:rsidDel="00A21DD1">
          <w:rPr>
            <w:rFonts w:ascii="Calibri" w:hAnsi="Calibri" w:cs="Calibri"/>
            <w:kern w:val="0"/>
            <w:lang w:val="en-US"/>
          </w:rPr>
          <w:delText>(28–30)</w:delText>
        </w:r>
      </w:del>
      <w:r w:rsidR="00FD750D">
        <w:fldChar w:fldCharType="end"/>
      </w:r>
      <w:r w:rsidR="00250867">
        <w:t>, t</w:t>
      </w:r>
      <w:r w:rsidR="00FA5F06" w:rsidRPr="00DD01DB">
        <w:t xml:space="preserve">he length of each route segment was calculated in </w:t>
      </w:r>
      <w:ins w:id="197" w:author="Richard Wen [2]" w:date="2024-05-25T18:39:00Z">
        <w:r w:rsidR="003F6910" w:rsidRPr="00DD01DB">
          <w:t xml:space="preserve">in </w:t>
        </w:r>
        <w:r w:rsidR="003F6910">
          <w:t xml:space="preserve">R using the sf package version 1.0-16 </w:t>
        </w:r>
        <w:r w:rsidR="003F6910">
          <w:fldChar w:fldCharType="begin"/>
        </w:r>
      </w:ins>
      <w:ins w:id="198" w:author="Richard Wen" w:date="2024-05-26T03:52:00Z">
        <w:r w:rsidR="00F10F73">
          <w:instrText xml:space="preserve"> ADDIN ZOTERO_ITEM CSL_CITATION {"citationID":"5JwCdBHk","properties":{"formattedCitation":"(38)","plainCitation":"(38)","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ins>
      <w:ins w:id="199" w:author="Richard Wen [2]" w:date="2024-05-25T18:39:00Z">
        <w:del w:id="200" w:author="Richard Wen" w:date="2024-05-26T03:15:00Z">
          <w:r w:rsidR="003F6910" w:rsidDel="00A21DD1">
            <w:delInstrText xml:space="preserve"> ADDIN ZOTERO_ITEM CSL_CITATION {"citationID":"5JwCdBHk","properties":{"formattedCitation":"(32)","plainCitation":"(32)","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delInstrText>
          </w:r>
        </w:del>
        <w:r w:rsidR="003F6910">
          <w:fldChar w:fldCharType="separate"/>
        </w:r>
      </w:ins>
      <w:ins w:id="201" w:author="Richard Wen" w:date="2024-05-26T03:52:00Z">
        <w:r w:rsidR="00F10F73">
          <w:rPr>
            <w:noProof/>
          </w:rPr>
          <w:t>(38)</w:t>
        </w:r>
      </w:ins>
      <w:ins w:id="202" w:author="Richard Wen [2]" w:date="2024-05-25T18:39:00Z">
        <w:del w:id="203" w:author="Richard Wen" w:date="2024-05-26T03:15:00Z">
          <w:r w:rsidR="003F6910" w:rsidRPr="00F10F73" w:rsidDel="00A21DD1">
            <w:rPr>
              <w:noProof/>
            </w:rPr>
            <w:delText>(32)</w:delText>
          </w:r>
        </w:del>
        <w:r w:rsidR="003F6910">
          <w:fldChar w:fldCharType="end"/>
        </w:r>
      </w:ins>
      <w:r w:rsidR="00250867">
        <w:t>.</w:t>
      </w:r>
      <w:r>
        <w:t xml:space="preserve"> The combined information on length, </w:t>
      </w:r>
      <w:del w:id="204" w:author="Richard Wen" w:date="2024-05-26T03:08:00Z">
        <w:r w:rsidDel="000765E0">
          <w:delText xml:space="preserve">infrastructure </w:delText>
        </w:r>
      </w:del>
      <w:ins w:id="205" w:author="Richard Wen" w:date="2024-05-26T03:08:00Z">
        <w:r w:rsidR="000765E0">
          <w:t xml:space="preserve">bikeway </w:t>
        </w:r>
      </w:ins>
      <w:r>
        <w:t xml:space="preserve">types during the study period, and their associated years of implementation were analyzed in </w:t>
      </w:r>
      <w:r w:rsidRPr="00DD01DB">
        <w:t>using R Version 4.</w:t>
      </w:r>
      <w:ins w:id="206" w:author="Richard Wen [2]" w:date="2024-05-25T18:39:00Z">
        <w:r w:rsidR="00400B55">
          <w:t>3</w:t>
        </w:r>
      </w:ins>
      <w:r w:rsidRPr="00DD01DB">
        <w:t>.</w:t>
      </w:r>
      <w:ins w:id="207" w:author="Richard Wen [2]" w:date="2024-05-25T18:39:00Z">
        <w:r w:rsidR="00400B55">
          <w:t>3</w:t>
        </w:r>
      </w:ins>
      <w:del w:id="208" w:author="Richard Wen [2]" w:date="2024-05-25T18:39:00Z">
        <w:r w:rsidRPr="00DD01DB" w:rsidDel="00400B55">
          <w:delText>1</w:delText>
        </w:r>
      </w:del>
      <w:r w:rsidRPr="00DD01DB">
        <w:t xml:space="preserve"> </w:t>
      </w:r>
      <w:r w:rsidRPr="00DD01DB">
        <w:fldChar w:fldCharType="begin"/>
      </w:r>
      <w:ins w:id="209" w:author="Richard Wen" w:date="2024-05-26T03:52:00Z">
        <w:r w:rsidR="00F10F73">
          <w:instrText xml:space="preserve"> ADDIN ZOTERO_ITEM CSL_CITATION {"citationID":"dlkWMc6o","properties":{"formattedCitation":"(39)","plainCitation":"(39)","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ins>
      <w:del w:id="210" w:author="Richard Wen" w:date="2024-05-26T03:15:00Z">
        <w:r w:rsidR="003163FC" w:rsidDel="00A21DD1">
          <w:delInstrText xml:space="preserve"> ADDIN ZOTERO_ITEM CSL_CITATION {"citationID":"dlkWMc6o","properties":{"formattedCitation":"(33)","plainCitation":"(33)","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delInstrText>
        </w:r>
      </w:del>
      <w:r w:rsidRPr="00DD01DB">
        <w:fldChar w:fldCharType="separate"/>
      </w:r>
      <w:ins w:id="211" w:author="Richard Wen" w:date="2024-05-26T03:52:00Z">
        <w:r w:rsidR="00F10F73">
          <w:rPr>
            <w:rFonts w:ascii="Calibri" w:hAnsi="Calibri" w:cs="Calibri"/>
          </w:rPr>
          <w:t>(39)</w:t>
        </w:r>
      </w:ins>
      <w:del w:id="212" w:author="Richard Wen" w:date="2024-05-26T03:15:00Z">
        <w:r w:rsidR="003163FC" w:rsidRPr="00F10F73" w:rsidDel="00A21DD1">
          <w:rPr>
            <w:rFonts w:ascii="Calibri" w:hAnsi="Calibri" w:cs="Calibri"/>
          </w:rPr>
          <w:delText>(33)</w:delText>
        </w:r>
      </w:del>
      <w:r w:rsidRPr="00DD01DB">
        <w:fldChar w:fldCharType="end"/>
      </w:r>
      <w:r w:rsidR="00932D0B">
        <w:t xml:space="preserve">. </w:t>
      </w:r>
      <w:r w:rsidR="00FA2130">
        <w:t xml:space="preserve">A series of functions were developed to calculate the yearly trends in the total length of each </w:t>
      </w:r>
      <w:commentRangeStart w:id="213"/>
      <w:r w:rsidR="00FA2130">
        <w:t>bikeway type</w:t>
      </w:r>
      <w:commentRangeEnd w:id="213"/>
      <w:r w:rsidR="00F60C7F">
        <w:rPr>
          <w:rStyle w:val="CommentReference"/>
        </w:rPr>
        <w:commentReference w:id="213"/>
      </w:r>
      <w:r w:rsidR="00FA2130">
        <w:t xml:space="preserve"> across each municipality. The </w:t>
      </w:r>
      <w:ins w:id="214" w:author="Richard Wen [2]" w:date="2024-05-25T18:39:00Z">
        <w:r w:rsidR="00400B55">
          <w:t>code</w:t>
        </w:r>
      </w:ins>
      <w:del w:id="215" w:author="Richard Wen [2]" w:date="2024-05-25T18:39:00Z">
        <w:r w:rsidR="00FA2130" w:rsidDel="00400B55">
          <w:delText>functions</w:delText>
        </w:r>
      </w:del>
      <w:r w:rsidR="00FA2130">
        <w:t xml:space="preserve">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w:t>
      </w:r>
      <w:commentRangeStart w:id="216"/>
      <w:r w:rsidR="00EE2133">
        <w:t>bikeway</w:t>
      </w:r>
      <w:ins w:id="217" w:author="Richard Wen" w:date="2024-05-26T03:08:00Z">
        <w:r w:rsidR="00662E61">
          <w:t>s</w:t>
        </w:r>
      </w:ins>
      <w:del w:id="218" w:author="Richard Wen" w:date="2024-05-26T03:08:00Z">
        <w:r w:rsidR="00EE2133" w:rsidDel="00662E61">
          <w:delText xml:space="preserve"> infrastructure</w:delText>
        </w:r>
      </w:del>
      <w:r w:rsidR="00EE2133">
        <w:t xml:space="preserve"> </w:t>
      </w:r>
      <w:commentRangeEnd w:id="216"/>
      <w:r w:rsidR="00F60C7F">
        <w:rPr>
          <w:rStyle w:val="CommentReference"/>
        </w:rPr>
        <w:commentReference w:id="216"/>
      </w:r>
      <w:r w:rsidR="00EE2133">
        <w:t xml:space="preserve">by road type. </w:t>
      </w:r>
      <w:r w:rsidR="003D24A1" w:rsidRPr="003D24A1">
        <w:t xml:space="preserve">Utilizing </w:t>
      </w:r>
      <w:ins w:id="219" w:author="Richard Wen" w:date="2024-05-25T21:33:00Z">
        <w:r w:rsidR="004754DA" w:rsidRPr="00DD01DB">
          <w:t>ArcGIS Pro</w:t>
        </w:r>
        <w:r w:rsidR="004754DA">
          <w:t xml:space="preserve"> Version 3.1.2</w:t>
        </w:r>
        <w:r w:rsidR="00F31D10">
          <w:t xml:space="preserve"> software</w:t>
        </w:r>
        <w:r w:rsidR="004754DA" w:rsidRPr="00DD01DB">
          <w:t xml:space="preserve"> </w:t>
        </w:r>
        <w:r w:rsidR="004754DA">
          <w:fldChar w:fldCharType="begin"/>
        </w:r>
      </w:ins>
      <w:ins w:id="220" w:author="Richard Wen" w:date="2024-05-26T03:52:00Z">
        <w:r w:rsidR="00F10F73">
          <w:instrText xml:space="preserve"> ADDIN ZOTERO_ITEM CSL_CITATION {"citationID":"6arWexem","properties":{"formattedCitation":"(40)","plainCitation":"(40)","noteIndex":0},"citationItems":[{"id":"sgKTIxR4/smxlOfuB","uris":["http://zotero.org/users/6166345/items/EUFH4WG6"],"itemData":{"id":2362,"type":"software","publisher":"ESRI","title":"ArcGIS Pro Mapping Software. Version 3.1.2","URL":"https://www.esri.com/en-us/home","version":"3.1.2","issued":{"date-parts":[["2023"]]}}}],"schema":"https://github.com/citation-style-language/schema/raw/master/csl-citation.json"} </w:instrText>
        </w:r>
      </w:ins>
      <w:ins w:id="221" w:author="Richard Wen" w:date="2024-05-25T21:33:00Z">
        <w:r w:rsidR="004754DA">
          <w:fldChar w:fldCharType="separate"/>
        </w:r>
      </w:ins>
      <w:ins w:id="222" w:author="Richard Wen" w:date="2024-05-26T03:52:00Z">
        <w:r w:rsidR="00F10F73">
          <w:rPr>
            <w:rFonts w:ascii="Calibri" w:hAnsi="Calibri" w:cs="Calibri"/>
          </w:rPr>
          <w:t>(40)</w:t>
        </w:r>
      </w:ins>
      <w:ins w:id="223" w:author="Richard Wen" w:date="2024-05-25T21:33:00Z">
        <w:r w:rsidR="004754DA">
          <w:fldChar w:fldCharType="end"/>
        </w:r>
        <w:r w:rsidR="004754DA">
          <w:t xml:space="preserve"> </w:t>
        </w:r>
      </w:ins>
      <w:r w:rsidR="003D24A1" w:rsidRPr="003D24A1">
        <w:t xml:space="preserv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r w:rsidR="00834E04">
        <w:t>considering</w:t>
      </w:r>
      <w:r w:rsidR="003D24A1">
        <w:t xml:space="preserve"> road types, which were classified as either arterial, collector, or local. </w:t>
      </w:r>
      <w:r w:rsidR="006A1A62">
        <w:t>Finally, we mapped</w:t>
      </w:r>
      <w:r w:rsidR="00BA1D99">
        <w:t xml:space="preserve"> </w:t>
      </w:r>
      <w:r w:rsidR="008F4DEE">
        <w:t>th</w:t>
      </w:r>
      <w:r w:rsidR="003A3F47">
        <w:t>e</w:t>
      </w:r>
      <w:r w:rsidR="008F4DEE" w:rsidRPr="008F4DEE">
        <w:t xml:space="preserve"> segments</w:t>
      </w:r>
      <w:r w:rsidR="003A29B5">
        <w:t xml:space="preserve"> identifying the location of new installations and infrastructure </w:t>
      </w:r>
      <w:r w:rsidR="00834E04">
        <w:t>since</w:t>
      </w:r>
      <w:r w:rsidR="003A29B5">
        <w:t xml:space="preserve"> 2020</w:t>
      </w:r>
      <w:ins w:id="224" w:author="Richard Wen [2]" w:date="2024-05-25T18:41:00Z">
        <w:r w:rsidR="00834E04">
          <w:t>.</w:t>
        </w:r>
      </w:ins>
    </w:p>
    <w:p w14:paraId="73F4967B" w14:textId="77777777" w:rsidR="000D00EC" w:rsidRDefault="000D00EC">
      <w:pPr>
        <w:ind w:firstLine="720"/>
        <w:pPrChange w:id="225" w:author="Richard Wen" w:date="2024-05-26T03:56:00Z">
          <w:pPr/>
        </w:pPrChange>
      </w:pPr>
    </w:p>
    <w:p w14:paraId="75D64F94" w14:textId="22505929" w:rsidR="000B529D" w:rsidRPr="00F97254" w:rsidRDefault="000B529D" w:rsidP="000B529D">
      <w:pPr>
        <w:rPr>
          <w:b/>
          <w:bCs/>
          <w:sz w:val="24"/>
          <w:szCs w:val="24"/>
        </w:rPr>
      </w:pPr>
      <w:r w:rsidRPr="00F97254">
        <w:rPr>
          <w:b/>
          <w:bCs/>
          <w:sz w:val="24"/>
          <w:szCs w:val="24"/>
        </w:rPr>
        <w:lastRenderedPageBreak/>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14EE4C96"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ins w:id="226" w:author="Richard Wen" w:date="2024-05-26T03:52:00Z">
        <w:r w:rsidR="00F10F73">
          <w:instrText xml:space="preserve"> ADDIN ZOTERO_ITEM CSL_CITATION {"citationID":"Ez9goHPo","properties":{"formattedCitation":"(34\\uc0\\u8211{}36)","plainCitation":"(34–36)","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ins>
      <w:del w:id="227" w:author="Richard Wen" w:date="2024-05-26T03:15:00Z">
        <w:r w:rsidR="003163FC" w:rsidDel="00A21DD1">
          <w:delInstrText xml:space="preserve"> ADDIN ZOTERO_ITEM CSL_CITATION {"citationID":"Ez9goHPo","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delInstrText>
        </w:r>
      </w:del>
      <w:r>
        <w:fldChar w:fldCharType="separate"/>
      </w:r>
      <w:ins w:id="228" w:author="Richard Wen" w:date="2024-05-26T03:52:00Z">
        <w:r w:rsidR="00F10F73" w:rsidRPr="00F10F73">
          <w:rPr>
            <w:rFonts w:ascii="Calibri" w:hAnsi="Calibri" w:cs="Calibri"/>
            <w:kern w:val="0"/>
            <w:lang w:val="en-US"/>
            <w:rPrChange w:id="229" w:author="Richard Wen" w:date="2024-05-26T03:52:00Z">
              <w:rPr>
                <w:rFonts w:ascii="Times New Roman" w:hAnsi="Times New Roman" w:cs="Times New Roman"/>
                <w:kern w:val="0"/>
                <w:lang w:val="en-US"/>
              </w:rPr>
            </w:rPrChange>
          </w:rPr>
          <w:t>(34–36)</w:t>
        </w:r>
      </w:ins>
      <w:del w:id="230" w:author="Richard Wen" w:date="2024-05-26T03:15:00Z">
        <w:r w:rsidR="003163FC" w:rsidRPr="00F10F73" w:rsidDel="00A21DD1">
          <w:rPr>
            <w:rFonts w:ascii="Calibri" w:hAnsi="Calibri" w:cs="Calibri"/>
            <w:kern w:val="0"/>
            <w:lang w:val="en-US"/>
          </w:rPr>
          <w:delText>(28–30)</w:delText>
        </w:r>
      </w:del>
      <w:r>
        <w:fldChar w:fldCharType="end"/>
      </w:r>
      <w:r>
        <w:t xml:space="preserve"> and Statistics Canada </w:t>
      </w:r>
      <w:r>
        <w:fldChar w:fldCharType="begin"/>
      </w:r>
      <w:ins w:id="231" w:author="Richard Wen" w:date="2024-05-26T03:52:00Z">
        <w:r w:rsidR="00F10F73">
          <w:instrText xml:space="preserve"> ADDIN ZOTERO_ITEM CSL_CITATION {"citationID":"Tp5dnww3","properties":{"formattedCitation":"(41)","plainCitation":"(41)","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ins>
      <w:del w:id="232" w:author="Richard Wen" w:date="2024-05-26T03:10:00Z">
        <w:r w:rsidR="003163FC" w:rsidDel="00D2496A">
          <w:delInstrText xml:space="preserve"> ADDIN ZOTERO_ITEM CSL_CITATION {"citationID":"Tp5dnww3","properties":{"formattedCitation":"(34)","plainCitation":"(34)","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delInstrText>
        </w:r>
      </w:del>
      <w:r>
        <w:fldChar w:fldCharType="separate"/>
      </w:r>
      <w:ins w:id="233" w:author="Richard Wen" w:date="2024-05-26T03:52:00Z">
        <w:r w:rsidR="00F10F73">
          <w:rPr>
            <w:rFonts w:ascii="Calibri" w:hAnsi="Calibri" w:cs="Calibri"/>
          </w:rPr>
          <w:t>(41)</w:t>
        </w:r>
      </w:ins>
      <w:del w:id="234" w:author="Richard Wen" w:date="2024-05-26T03:10:00Z">
        <w:r w:rsidR="003163FC" w:rsidRPr="00F10F73" w:rsidDel="00D2496A">
          <w:rPr>
            <w:rFonts w:ascii="Calibri" w:hAnsi="Calibri" w:cs="Calibri"/>
          </w:rPr>
          <w:delText>(34)</w:delText>
        </w:r>
      </w:del>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ins w:id="235" w:author="Richard Wen" w:date="2024-05-26T04:02:00Z">
        <w:r w:rsidR="00C41F5F">
          <w:t xml:space="preserve">, analysed prior to </w:t>
        </w:r>
      </w:ins>
      <w:ins w:id="236" w:author="Richard Wen" w:date="2024-05-26T04:03:00Z">
        <w:r w:rsidR="00C41F5F">
          <w:t>manual</w:t>
        </w:r>
      </w:ins>
      <w:ins w:id="237" w:author="Richard Wen" w:date="2024-05-26T04:02:00Z">
        <w:r w:rsidR="00C41F5F">
          <w:t xml:space="preserve"> verification</w:t>
        </w:r>
      </w:ins>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238"/>
      <w:commentRangeStart w:id="239"/>
      <w:commentRangeStart w:id="240"/>
      <w:commentRangeStart w:id="241"/>
      <w:commentRangeStart w:id="242"/>
      <w:r w:rsidRPr="00D62886">
        <w:t>Calgary</w:t>
      </w:r>
      <w:commentRangeEnd w:id="238"/>
      <w:r>
        <w:rPr>
          <w:rStyle w:val="CommentReference"/>
        </w:rPr>
        <w:commentReference w:id="238"/>
      </w:r>
      <w:commentRangeEnd w:id="239"/>
      <w:r>
        <w:rPr>
          <w:rStyle w:val="CommentReference"/>
        </w:rPr>
        <w:commentReference w:id="239"/>
      </w:r>
      <w:commentRangeEnd w:id="240"/>
      <w:r>
        <w:rPr>
          <w:rStyle w:val="CommentReference"/>
        </w:rPr>
        <w:commentReference w:id="240"/>
      </w:r>
      <w:commentRangeEnd w:id="241"/>
      <w:r w:rsidR="0019715A">
        <w:rPr>
          <w:rStyle w:val="CommentReference"/>
        </w:rPr>
        <w:commentReference w:id="241"/>
      </w:r>
      <w:commentRangeEnd w:id="242"/>
      <w:r w:rsidR="001C3F69">
        <w:rPr>
          <w:rStyle w:val="CommentReference"/>
        </w:rPr>
        <w:commentReference w:id="242"/>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E1F2DED" w:rsidR="00F017BC" w:rsidRPr="00F017BC" w:rsidRDefault="00D62886" w:rsidP="00994A3F">
      <w:pPr>
        <w:ind w:firstLine="720"/>
      </w:pPr>
      <w:r>
        <w:t xml:space="preserve">Finally, </w:t>
      </w:r>
      <w:r w:rsidR="006D1BC0" w:rsidRPr="006D1BC0">
        <w:t xml:space="preserve">Toronto, the most populous municipality in the study, </w:t>
      </w:r>
      <w:r w:rsidR="005C69F2">
        <w:t>has</w:t>
      </w:r>
      <w:r w:rsidR="006D1BC0" w:rsidRPr="006D1BC0">
        <w:t xml:space="preserve">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506"/>
        <w:gridCol w:w="2109"/>
        <w:gridCol w:w="1351"/>
        <w:gridCol w:w="1164"/>
        <w:gridCol w:w="2220"/>
      </w:tblGrid>
      <w:tr w:rsidR="00807DAC" w:rsidRPr="009A5D79" w14:paraId="618DA6DC" w14:textId="77777777" w:rsidTr="00D3759A">
        <w:tc>
          <w:tcPr>
            <w:tcW w:w="4531" w:type="dxa"/>
            <w:gridSpan w:val="2"/>
            <w:shd w:val="clear" w:color="auto" w:fill="2F5496" w:themeFill="accent1" w:themeFillShade="BF"/>
          </w:tcPr>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EC03A3F" w14:textId="77777777" w:rsidR="00157BAB" w:rsidRDefault="00877BB3" w:rsidP="00533347">
            <w:pPr>
              <w:jc w:val="center"/>
              <w:rPr>
                <w:ins w:id="243" w:author="Richard Wen [2]" w:date="2024-05-21T15:15:00Z"/>
                <w:b/>
                <w:bCs/>
                <w:sz w:val="18"/>
                <w:szCs w:val="18"/>
              </w:rPr>
            </w:pPr>
            <w:commentRangeStart w:id="244"/>
            <w:commentRangeStart w:id="245"/>
            <w:ins w:id="246" w:author="Brice Kuimi" w:date="2023-08-17T12:40:00Z">
              <w:del w:id="247" w:author="Richard Wen [2]" w:date="2024-05-21T15:08:00Z">
                <w:r w:rsidDel="00FE7CDD">
                  <w:rPr>
                    <w:b/>
                    <w:bCs/>
                    <w:sz w:val="18"/>
                    <w:szCs w:val="18"/>
                  </w:rPr>
                  <w:delText>M</w:delText>
                </w:r>
              </w:del>
            </w:ins>
            <w:del w:id="248" w:author="Richard Wen [2]" w:date="2024-05-21T15:08:00Z">
              <w:r w:rsidR="00157BAB" w:rsidDel="00FE7CDD">
                <w:rPr>
                  <w:b/>
                  <w:bCs/>
                  <w:sz w:val="18"/>
                  <w:szCs w:val="18"/>
                </w:rPr>
                <w:delText>Demographics</w:delText>
              </w:r>
            </w:del>
            <w:ins w:id="249" w:author="Richard Wen [2]" w:date="2024-05-21T15:08:00Z">
              <w:r w:rsidR="00FE7CDD">
                <w:rPr>
                  <w:b/>
                  <w:bCs/>
                  <w:sz w:val="18"/>
                  <w:szCs w:val="18"/>
                </w:rPr>
                <w:t>Demographics</w:t>
              </w:r>
            </w:ins>
          </w:p>
          <w:p w14:paraId="56111317" w14:textId="2278BBD6" w:rsidR="000A7152" w:rsidRPr="0005527B" w:rsidRDefault="000A7152" w:rsidP="00533347">
            <w:pPr>
              <w:jc w:val="center"/>
              <w:rPr>
                <w:b/>
                <w:bCs/>
                <w:sz w:val="18"/>
                <w:szCs w:val="18"/>
              </w:rPr>
            </w:pPr>
            <w:ins w:id="250" w:author="Richard Wen [2]" w:date="2024-05-21T15:15:00Z">
              <w:r>
                <w:rPr>
                  <w:b/>
                  <w:bCs/>
                  <w:sz w:val="18"/>
                  <w:szCs w:val="18"/>
                </w:rPr>
                <w:t>(2021)</w:t>
              </w:r>
            </w:ins>
          </w:p>
        </w:tc>
        <w:tc>
          <w:tcPr>
            <w:tcW w:w="2507" w:type="dxa"/>
          </w:tcPr>
          <w:p w14:paraId="681631FE" w14:textId="09372C56" w:rsidR="00157BAB" w:rsidRPr="0005527B" w:rsidRDefault="00157BAB" w:rsidP="00533347">
            <w:pPr>
              <w:jc w:val="right"/>
              <w:rPr>
                <w:sz w:val="18"/>
                <w:szCs w:val="18"/>
              </w:rPr>
            </w:pPr>
            <w:commentRangeStart w:id="251"/>
            <w:r>
              <w:rPr>
                <w:sz w:val="18"/>
                <w:szCs w:val="18"/>
              </w:rPr>
              <w:t>Population</w:t>
            </w:r>
            <w:del w:id="252" w:author="Richard Wen" w:date="2024-05-26T03:58:00Z">
              <w:r w:rsidDel="00E74588">
                <w:rPr>
                  <w:sz w:val="18"/>
                  <w:szCs w:val="18"/>
                </w:rPr>
                <w:delText xml:space="preserve"> (202</w:delText>
              </w:r>
              <w:r w:rsidR="007E1DEB" w:rsidDel="00E74588">
                <w:rPr>
                  <w:sz w:val="18"/>
                  <w:szCs w:val="18"/>
                </w:rPr>
                <w:delText>1</w:delText>
              </w:r>
              <w:r w:rsidDel="00E74588">
                <w:rPr>
                  <w:sz w:val="18"/>
                  <w:szCs w:val="18"/>
                </w:rPr>
                <w:delText>)</w:delText>
              </w:r>
            </w:del>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commentRangeEnd w:id="251"/>
            <w:r w:rsidR="00877BB3">
              <w:rPr>
                <w:rStyle w:val="CommentReference"/>
              </w:rPr>
              <w:commentReference w:id="251"/>
            </w:r>
            <w:r w:rsidR="0019715A">
              <w:rPr>
                <w:rStyle w:val="CommentReference"/>
              </w:rPr>
              <w:commentReference w:id="244"/>
            </w:r>
            <w:r w:rsidR="007724D2">
              <w:rPr>
                <w:rStyle w:val="CommentReference"/>
              </w:rPr>
              <w:commentReference w:id="245"/>
            </w:r>
          </w:p>
        </w:tc>
      </w:tr>
      <w:commentRangeEnd w:id="244"/>
      <w:commentRangeEnd w:id="245"/>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253"/>
            <w:commentRangeStart w:id="254"/>
            <w:commentRangeStart w:id="255"/>
            <w:r>
              <w:rPr>
                <w:sz w:val="18"/>
                <w:szCs w:val="18"/>
              </w:rPr>
              <w:t>Area (</w:t>
            </w:r>
            <w:r w:rsidRPr="00157BAB">
              <w:rPr>
                <w:sz w:val="18"/>
                <w:szCs w:val="18"/>
              </w:rPr>
              <w:t>km²</w:t>
            </w:r>
            <w:r>
              <w:rPr>
                <w:sz w:val="18"/>
                <w:szCs w:val="18"/>
              </w:rPr>
              <w:t>)</w:t>
            </w:r>
            <w:commentRangeEnd w:id="253"/>
            <w:r>
              <w:rPr>
                <w:rStyle w:val="CommentReference"/>
              </w:rPr>
              <w:commentReference w:id="253"/>
            </w:r>
            <w:commentRangeEnd w:id="254"/>
            <w:r>
              <w:rPr>
                <w:rStyle w:val="CommentReference"/>
              </w:rPr>
              <w:commentReference w:id="254"/>
            </w:r>
            <w:commentRangeEnd w:id="255"/>
            <w:r w:rsidR="006A1A62">
              <w:rPr>
                <w:rStyle w:val="CommentReference"/>
              </w:rPr>
              <w:commentReference w:id="255"/>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30451BDA" w:rsidR="000B529D" w:rsidRPr="0005527B" w:rsidRDefault="001E0E1C" w:rsidP="00533347">
            <w:pPr>
              <w:jc w:val="center"/>
              <w:rPr>
                <w:sz w:val="18"/>
                <w:szCs w:val="18"/>
              </w:rPr>
            </w:pPr>
            <w:r w:rsidRPr="0005527B">
              <w:rPr>
                <w:sz w:val="18"/>
                <w:szCs w:val="18"/>
              </w:rPr>
              <w:t>(</w:t>
            </w:r>
            <w:ins w:id="256" w:author="Richard Wen [2]" w:date="2024-05-21T15:15:00Z">
              <w:r w:rsidR="000A7152">
                <w:rPr>
                  <w:sz w:val="18"/>
                  <w:szCs w:val="18"/>
                </w:rPr>
                <w:t xml:space="preserve">2022, </w:t>
              </w:r>
            </w:ins>
            <w:commentRangeStart w:id="257"/>
            <w:commentRangeStart w:id="258"/>
            <w:del w:id="259" w:author="Richard Wen" w:date="2024-05-25T21:35:00Z">
              <w:r w:rsidRPr="0005527B" w:rsidDel="004F30A8">
                <w:rPr>
                  <w:sz w:val="18"/>
                  <w:szCs w:val="18"/>
                </w:rPr>
                <w:delText>c-km</w:delText>
              </w:r>
            </w:del>
            <w:commentRangeEnd w:id="257"/>
            <w:proofErr w:type="spellStart"/>
            <w:ins w:id="260" w:author="Richard Wen" w:date="2024-05-25T21:35:00Z">
              <w:r w:rsidR="004F30A8">
                <w:rPr>
                  <w:sz w:val="18"/>
                  <w:szCs w:val="18"/>
                </w:rPr>
                <w:t>cen</w:t>
              </w:r>
              <w:proofErr w:type="spellEnd"/>
              <w:r w:rsidR="004F30A8">
                <w:rPr>
                  <w:sz w:val="18"/>
                  <w:szCs w:val="18"/>
                </w:rPr>
                <w:t>-km</w:t>
              </w:r>
            </w:ins>
            <w:r>
              <w:rPr>
                <w:rStyle w:val="CommentReference"/>
              </w:rPr>
              <w:commentReference w:id="257"/>
            </w:r>
            <w:commentRangeEnd w:id="258"/>
            <w:r>
              <w:rPr>
                <w:rStyle w:val="CommentReference"/>
              </w:rPr>
              <w:commentReference w:id="258"/>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042CDF51" w:rsidR="000B529D" w:rsidRPr="0005527B" w:rsidRDefault="000B529D" w:rsidP="00533347">
            <w:pPr>
              <w:jc w:val="right"/>
              <w:rPr>
                <w:b/>
                <w:bCs/>
                <w:sz w:val="18"/>
                <w:szCs w:val="18"/>
              </w:rPr>
            </w:pPr>
            <w:r w:rsidRPr="0005527B">
              <w:rPr>
                <w:b/>
                <w:bCs/>
                <w:sz w:val="18"/>
                <w:szCs w:val="18"/>
              </w:rPr>
              <w:t>7,931.</w:t>
            </w:r>
            <w:r w:rsidR="008C4DE9">
              <w:rPr>
                <w:b/>
                <w:bCs/>
                <w:sz w:val="18"/>
                <w:szCs w:val="18"/>
              </w:rPr>
              <w:t>3</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64A3B15" w:rsidR="00807DAC" w:rsidRPr="0005527B" w:rsidRDefault="00807DAC" w:rsidP="00807DAC">
            <w:pPr>
              <w:jc w:val="center"/>
              <w:rPr>
                <w:sz w:val="18"/>
                <w:szCs w:val="18"/>
              </w:rPr>
            </w:pPr>
            <w:r w:rsidRPr="0005527B">
              <w:rPr>
                <w:sz w:val="18"/>
                <w:szCs w:val="18"/>
              </w:rPr>
              <w:t>(</w:t>
            </w:r>
            <w:ins w:id="261" w:author="Richard Wen [2]" w:date="2024-05-21T15:15:00Z">
              <w:r w:rsidR="000A7152">
                <w:rPr>
                  <w:sz w:val="18"/>
                  <w:szCs w:val="18"/>
                </w:rPr>
                <w:t xml:space="preserve">2022, </w:t>
              </w:r>
            </w:ins>
            <w:del w:id="262" w:author="Richard Wen" w:date="2024-05-25T21:35:00Z">
              <w:r w:rsidRPr="0005527B" w:rsidDel="004F30A8">
                <w:rPr>
                  <w:sz w:val="18"/>
                  <w:szCs w:val="18"/>
                </w:rPr>
                <w:delText>c-km</w:delText>
              </w:r>
            </w:del>
            <w:proofErr w:type="spellStart"/>
            <w:ins w:id="263" w:author="Richard Wen" w:date="2024-05-25T21:35:00Z">
              <w:r w:rsidR="004F30A8">
                <w:rPr>
                  <w:sz w:val="18"/>
                  <w:szCs w:val="18"/>
                </w:rPr>
                <w:t>cen</w:t>
              </w:r>
              <w:proofErr w:type="spellEnd"/>
              <w:r w:rsidR="004F30A8">
                <w:rPr>
                  <w:sz w:val="18"/>
                  <w:szCs w:val="18"/>
                </w:rPr>
                <w:t>-km</w:t>
              </w:r>
            </w:ins>
            <w:r w:rsidRPr="0005527B">
              <w:rPr>
                <w:sz w:val="18"/>
                <w:szCs w:val="18"/>
              </w:rPr>
              <w:t>)</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w:t>
            </w:r>
            <w:del w:id="264" w:author="Richard Wen" w:date="2024-05-26T04:00:00Z">
              <w:r w:rsidRPr="0005527B" w:rsidDel="002D01E0">
                <w:rPr>
                  <w:sz w:val="18"/>
                  <w:szCs w:val="18"/>
                </w:rPr>
                <w:delText>.0</w:delText>
              </w:r>
            </w:del>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commentRangeStart w:id="265"/>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commentRangeEnd w:id="265"/>
            <w:r w:rsidR="008C4DE9">
              <w:rPr>
                <w:rStyle w:val="CommentReference"/>
              </w:rPr>
              <w:commentReference w:id="265"/>
            </w:r>
            <w:r w:rsidRPr="00807DAC">
              <w:rPr>
                <w:i/>
                <w:iCs/>
                <w:sz w:val="18"/>
                <w:szCs w:val="18"/>
              </w:rPr>
              <w: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w:t>
            </w:r>
            <w:del w:id="266" w:author="Richard Wen" w:date="2024-05-26T04:00:00Z">
              <w:r w:rsidRPr="0005527B" w:rsidDel="002D01E0">
                <w:rPr>
                  <w:sz w:val="18"/>
                  <w:szCs w:val="18"/>
                </w:rPr>
                <w:delText>.0</w:delText>
              </w:r>
            </w:del>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901BF8" w:rsidRPr="009A5D79" w14:paraId="11A2D15D" w14:textId="77777777" w:rsidTr="00D3759A">
        <w:trPr>
          <w:trHeight w:val="300"/>
          <w:ins w:id="267" w:author="Richard Wen" w:date="2024-05-25T21:36:00Z"/>
        </w:trPr>
        <w:tc>
          <w:tcPr>
            <w:tcW w:w="2024" w:type="dxa"/>
            <w:vMerge/>
          </w:tcPr>
          <w:p w14:paraId="49A4B177" w14:textId="77777777" w:rsidR="00901BF8" w:rsidRPr="0005527B" w:rsidRDefault="00901BF8" w:rsidP="00533347">
            <w:pPr>
              <w:rPr>
                <w:ins w:id="268" w:author="Richard Wen" w:date="2024-05-25T21:36:00Z"/>
                <w:b/>
                <w:bCs/>
                <w:sz w:val="18"/>
                <w:szCs w:val="18"/>
              </w:rPr>
            </w:pPr>
          </w:p>
        </w:tc>
        <w:tc>
          <w:tcPr>
            <w:tcW w:w="2507" w:type="dxa"/>
          </w:tcPr>
          <w:p w14:paraId="4E38FBD8" w14:textId="021C0185" w:rsidR="00901BF8" w:rsidRPr="0005527B" w:rsidRDefault="00901BF8" w:rsidP="00533347">
            <w:pPr>
              <w:jc w:val="right"/>
              <w:rPr>
                <w:ins w:id="269" w:author="Richard Wen" w:date="2024-05-25T21:36:00Z"/>
                <w:sz w:val="18"/>
                <w:szCs w:val="18"/>
              </w:rPr>
            </w:pPr>
            <w:ins w:id="270" w:author="Richard Wen" w:date="2024-05-25T21:36:00Z">
              <w:r>
                <w:rPr>
                  <w:sz w:val="18"/>
                  <w:szCs w:val="18"/>
                </w:rPr>
                <w:t>Local Street Bikeways (On-Street)</w:t>
              </w:r>
            </w:ins>
          </w:p>
        </w:tc>
        <w:tc>
          <w:tcPr>
            <w:tcW w:w="1701" w:type="dxa"/>
          </w:tcPr>
          <w:p w14:paraId="7B227098" w14:textId="7A9AC19F" w:rsidR="00901BF8" w:rsidRPr="0005527B" w:rsidRDefault="00B84F3E" w:rsidP="00533347">
            <w:pPr>
              <w:jc w:val="right"/>
              <w:rPr>
                <w:ins w:id="271" w:author="Richard Wen" w:date="2024-05-25T21:36:00Z"/>
                <w:sz w:val="18"/>
                <w:szCs w:val="18"/>
              </w:rPr>
            </w:pPr>
            <w:ins w:id="272" w:author="Richard Wen" w:date="2024-05-26T02:53:00Z">
              <w:r>
                <w:rPr>
                  <w:sz w:val="18"/>
                  <w:szCs w:val="18"/>
                </w:rPr>
                <w:t>175.</w:t>
              </w:r>
            </w:ins>
            <w:ins w:id="273" w:author="Richard Wen" w:date="2024-05-26T02:54:00Z">
              <w:r>
                <w:rPr>
                  <w:sz w:val="18"/>
                  <w:szCs w:val="18"/>
                </w:rPr>
                <w:t>8</w:t>
              </w:r>
            </w:ins>
          </w:p>
        </w:tc>
        <w:tc>
          <w:tcPr>
            <w:tcW w:w="1560" w:type="dxa"/>
          </w:tcPr>
          <w:p w14:paraId="73468355" w14:textId="420DA1DF" w:rsidR="00901BF8" w:rsidRPr="00444EB1" w:rsidRDefault="00444EB1" w:rsidP="00533347">
            <w:pPr>
              <w:jc w:val="right"/>
              <w:rPr>
                <w:ins w:id="274" w:author="Richard Wen" w:date="2024-05-25T21:36:00Z"/>
                <w:sz w:val="18"/>
                <w:szCs w:val="18"/>
                <w:vertAlign w:val="superscript"/>
                <w:rPrChange w:id="275" w:author="Richard Wen" w:date="2024-05-25T21:37:00Z">
                  <w:rPr>
                    <w:ins w:id="276" w:author="Richard Wen" w:date="2024-05-25T21:36:00Z"/>
                    <w:sz w:val="18"/>
                    <w:szCs w:val="18"/>
                  </w:rPr>
                </w:rPrChange>
              </w:rPr>
            </w:pPr>
            <w:ins w:id="277" w:author="Richard Wen" w:date="2024-05-25T21:36:00Z">
              <w:r>
                <w:rPr>
                  <w:sz w:val="18"/>
                  <w:szCs w:val="18"/>
                </w:rPr>
                <w:t>N/A</w:t>
              </w:r>
            </w:ins>
            <w:ins w:id="278" w:author="Richard Wen" w:date="2024-05-25T21:37:00Z">
              <w:r>
                <w:rPr>
                  <w:sz w:val="18"/>
                  <w:szCs w:val="18"/>
                  <w:vertAlign w:val="superscript"/>
                </w:rPr>
                <w:t>c</w:t>
              </w:r>
            </w:ins>
          </w:p>
        </w:tc>
        <w:tc>
          <w:tcPr>
            <w:tcW w:w="1558" w:type="dxa"/>
          </w:tcPr>
          <w:p w14:paraId="73294757" w14:textId="115B9A70" w:rsidR="00901BF8" w:rsidRPr="00444EB1" w:rsidRDefault="00444EB1" w:rsidP="00533347">
            <w:pPr>
              <w:jc w:val="right"/>
              <w:rPr>
                <w:ins w:id="279" w:author="Richard Wen" w:date="2024-05-25T21:36:00Z"/>
                <w:sz w:val="18"/>
                <w:szCs w:val="18"/>
                <w:vertAlign w:val="superscript"/>
                <w:rPrChange w:id="280" w:author="Richard Wen" w:date="2024-05-25T21:37:00Z">
                  <w:rPr>
                    <w:ins w:id="281" w:author="Richard Wen" w:date="2024-05-25T21:36:00Z"/>
                    <w:sz w:val="18"/>
                    <w:szCs w:val="18"/>
                  </w:rPr>
                </w:rPrChange>
              </w:rPr>
            </w:pPr>
            <w:ins w:id="282" w:author="Richard Wen" w:date="2024-05-25T21:36:00Z">
              <w:r>
                <w:rPr>
                  <w:sz w:val="18"/>
                  <w:szCs w:val="18"/>
                </w:rPr>
                <w:t>N/A</w:t>
              </w:r>
            </w:ins>
            <w:ins w:id="283" w:author="Richard Wen" w:date="2024-05-25T21:37:00Z">
              <w:r>
                <w:rPr>
                  <w:sz w:val="18"/>
                  <w:szCs w:val="18"/>
                  <w:vertAlign w:val="superscript"/>
                </w:rPr>
                <w:t>c</w:t>
              </w:r>
            </w:ins>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23EED1E7" w:rsidR="00807DAC" w:rsidRPr="0005527B" w:rsidRDefault="00807DAC" w:rsidP="00533347">
            <w:pPr>
              <w:jc w:val="right"/>
              <w:rPr>
                <w:sz w:val="18"/>
                <w:szCs w:val="18"/>
              </w:rPr>
            </w:pPr>
            <w:commentRangeStart w:id="284"/>
            <w:r w:rsidRPr="0005527B">
              <w:rPr>
                <w:b/>
                <w:bCs/>
                <w:sz w:val="18"/>
                <w:szCs w:val="18"/>
              </w:rPr>
              <w:t>342</w:t>
            </w:r>
            <w:del w:id="285" w:author="Richard Wen" w:date="2024-05-26T04:01:00Z">
              <w:r w:rsidRPr="0005527B" w:rsidDel="002729B3">
                <w:rPr>
                  <w:b/>
                  <w:bCs/>
                  <w:sz w:val="18"/>
                  <w:szCs w:val="18"/>
                </w:rPr>
                <w:delText>.1</w:delText>
              </w:r>
            </w:del>
            <w:commentRangeEnd w:id="284"/>
            <w:r w:rsidR="008C4DE9">
              <w:rPr>
                <w:rStyle w:val="CommentReference"/>
              </w:rPr>
              <w:commentReference w:id="284"/>
            </w:r>
            <w:ins w:id="286" w:author="Brice Kuimi" w:date="2023-08-17T12:45:00Z">
              <w:del w:id="287" w:author="Richard Wen" w:date="2024-05-26T03:59:00Z">
                <w:r w:rsidR="008C4DE9" w:rsidDel="00D74295">
                  <w:rPr>
                    <w:b/>
                    <w:bCs/>
                    <w:sz w:val="18"/>
                    <w:szCs w:val="18"/>
                  </w:rPr>
                  <w:delText>p</w:delText>
                </w:r>
              </w:del>
            </w:ins>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53288FA7" w:rsidR="00807DAC" w:rsidRPr="0005527B" w:rsidRDefault="00807DAC" w:rsidP="00533347">
            <w:pPr>
              <w:jc w:val="right"/>
              <w:rPr>
                <w:b/>
                <w:bCs/>
                <w:sz w:val="18"/>
                <w:szCs w:val="18"/>
              </w:rPr>
            </w:pPr>
            <w:r w:rsidRPr="0005527B">
              <w:rPr>
                <w:b/>
                <w:bCs/>
                <w:sz w:val="18"/>
                <w:szCs w:val="18"/>
              </w:rPr>
              <w:t>755.</w:t>
            </w:r>
            <w:ins w:id="288" w:author="Richard Wen" w:date="2024-05-26T04:00:00Z">
              <w:r w:rsidR="006A5E83">
                <w:rPr>
                  <w:b/>
                  <w:bCs/>
                  <w:sz w:val="18"/>
                  <w:szCs w:val="18"/>
                </w:rPr>
                <w:t>7</w:t>
              </w:r>
            </w:ins>
            <w:commentRangeStart w:id="289"/>
            <w:del w:id="290" w:author="Richard Wen" w:date="2024-05-26T04:00:00Z">
              <w:r w:rsidRPr="0005527B" w:rsidDel="006A5E83">
                <w:rPr>
                  <w:b/>
                  <w:bCs/>
                  <w:sz w:val="18"/>
                  <w:szCs w:val="18"/>
                </w:rPr>
                <w:delText>8</w:delText>
              </w:r>
            </w:del>
            <w:commentRangeEnd w:id="289"/>
            <w:r w:rsidR="008C4DE9">
              <w:rPr>
                <w:rStyle w:val="CommentReference"/>
              </w:rPr>
              <w:commentReference w:id="289"/>
            </w:r>
          </w:p>
        </w:tc>
      </w:tr>
      <w:tr w:rsidR="00807DAC" w:rsidRPr="009A5D79" w14:paraId="6CC20D48" w14:textId="77777777" w:rsidTr="00D3759A">
        <w:trPr>
          <w:trHeight w:val="300"/>
        </w:trPr>
        <w:tc>
          <w:tcPr>
            <w:tcW w:w="2024" w:type="dxa"/>
          </w:tcPr>
          <w:p w14:paraId="34BB2FEB" w14:textId="77777777" w:rsidR="00FF14D4" w:rsidRDefault="00CD402B" w:rsidP="00D008DF">
            <w:pPr>
              <w:jc w:val="center"/>
              <w:rPr>
                <w:ins w:id="291" w:author="Richard Wen" w:date="2024-05-26T03:58:00Z"/>
                <w:b/>
                <w:bCs/>
                <w:sz w:val="18"/>
                <w:szCs w:val="18"/>
              </w:rPr>
            </w:pPr>
            <w:r>
              <w:rPr>
                <w:b/>
                <w:bCs/>
                <w:sz w:val="18"/>
                <w:szCs w:val="18"/>
              </w:rPr>
              <w:t>Cycling Route Coverage</w:t>
            </w:r>
          </w:p>
          <w:p w14:paraId="1A1D4A82" w14:textId="13656AB4" w:rsidR="00807DAC" w:rsidRPr="0005527B" w:rsidRDefault="00CD402B" w:rsidP="00D008DF">
            <w:pPr>
              <w:jc w:val="center"/>
              <w:rPr>
                <w:b/>
                <w:bCs/>
                <w:sz w:val="18"/>
                <w:szCs w:val="18"/>
              </w:rPr>
            </w:pPr>
            <w:del w:id="292" w:author="Richard Wen" w:date="2024-05-26T03:58:00Z">
              <w:r w:rsidDel="00FF14D4">
                <w:rPr>
                  <w:b/>
                  <w:bCs/>
                  <w:sz w:val="18"/>
                  <w:szCs w:val="18"/>
                </w:rPr>
                <w:delText xml:space="preserve"> </w:delText>
              </w:r>
            </w:del>
            <w:r w:rsidRPr="00D008DF">
              <w:rPr>
                <w:sz w:val="18"/>
                <w:szCs w:val="18"/>
              </w:rPr>
              <w:t xml:space="preserve">(by </w:t>
            </w:r>
            <w:del w:id="293" w:author="Richard Wen" w:date="2024-05-25T21:35:00Z">
              <w:r w:rsidRPr="00D008DF" w:rsidDel="004F30A8">
                <w:rPr>
                  <w:sz w:val="18"/>
                  <w:szCs w:val="18"/>
                </w:rPr>
                <w:delText>c-km</w:delText>
              </w:r>
            </w:del>
            <w:proofErr w:type="spellStart"/>
            <w:ins w:id="294" w:author="Richard Wen" w:date="2024-05-25T21:35:00Z">
              <w:r w:rsidR="004F30A8">
                <w:rPr>
                  <w:sz w:val="18"/>
                  <w:szCs w:val="18"/>
                </w:rPr>
                <w:t>cen</w:t>
              </w:r>
              <w:proofErr w:type="spellEnd"/>
              <w:r w:rsidR="004F30A8">
                <w:rPr>
                  <w:sz w:val="18"/>
                  <w:szCs w:val="18"/>
                </w:rPr>
                <w:t>-km</w:t>
              </w:r>
            </w:ins>
            <w:r w:rsidRPr="00D008DF">
              <w:rPr>
                <w:sz w:val="18"/>
                <w:szCs w:val="18"/>
              </w:rPr>
              <w:t>)</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745A6F59" w:rsidR="00693CF2" w:rsidRDefault="00693CF2" w:rsidP="00533347">
            <w:pPr>
              <w:rPr>
                <w:sz w:val="18"/>
                <w:szCs w:val="18"/>
              </w:rPr>
            </w:pPr>
            <w:del w:id="295" w:author="Richard Wen" w:date="2024-05-25T21:35:00Z">
              <w:r w:rsidDel="004F30A8">
                <w:rPr>
                  <w:sz w:val="18"/>
                  <w:szCs w:val="18"/>
                </w:rPr>
                <w:delText>c-km</w:delText>
              </w:r>
            </w:del>
            <w:proofErr w:type="spellStart"/>
            <w:ins w:id="296" w:author="Richard Wen" w:date="2024-05-25T21:35:00Z">
              <w:r w:rsidR="004F30A8">
                <w:rPr>
                  <w:sz w:val="18"/>
                  <w:szCs w:val="18"/>
                </w:rPr>
                <w:t>cen</w:t>
              </w:r>
              <w:proofErr w:type="spellEnd"/>
              <w:r w:rsidR="004F30A8">
                <w:rPr>
                  <w:sz w:val="18"/>
                  <w:szCs w:val="18"/>
                </w:rPr>
                <w:t>-km</w:t>
              </w:r>
            </w:ins>
            <w:r>
              <w:rPr>
                <w:sz w:val="18"/>
                <w:szCs w:val="18"/>
              </w:rPr>
              <w:t>: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0D6169BF" w14:textId="77777777" w:rsidR="00444EB1" w:rsidRDefault="000B529D" w:rsidP="00533347">
            <w:pPr>
              <w:rPr>
                <w:ins w:id="297" w:author="Richard Wen" w:date="2024-05-25T21:37:00Z"/>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prior to the exclusion of misclassified segments.</w:t>
            </w:r>
          </w:p>
          <w:p w14:paraId="3E23E412" w14:textId="3EBFF19C" w:rsidR="00551982" w:rsidRPr="00693CF2" w:rsidRDefault="00444EB1" w:rsidP="00533347">
            <w:pPr>
              <w:rPr>
                <w:i/>
                <w:iCs/>
                <w:sz w:val="18"/>
                <w:szCs w:val="18"/>
              </w:rPr>
            </w:pPr>
            <w:ins w:id="298" w:author="Richard Wen" w:date="2024-05-25T21:37:00Z">
              <w:r>
                <w:rPr>
                  <w:i/>
                  <w:iCs/>
                  <w:sz w:val="18"/>
                  <w:szCs w:val="18"/>
                </w:rPr>
                <w:t xml:space="preserve">c: </w:t>
              </w:r>
            </w:ins>
            <w:ins w:id="299" w:author="Richard Wen" w:date="2024-05-25T21:40:00Z">
              <w:r w:rsidR="003A0AF1">
                <w:rPr>
                  <w:i/>
                  <w:iCs/>
                  <w:sz w:val="18"/>
                  <w:szCs w:val="18"/>
                </w:rPr>
                <w:t xml:space="preserve">Local Street Bikeways are not included in totals. </w:t>
              </w:r>
            </w:ins>
            <w:ins w:id="300" w:author="Richard Wen" w:date="2024-05-25T21:37:00Z">
              <w:r>
                <w:rPr>
                  <w:i/>
                  <w:iCs/>
                  <w:sz w:val="18"/>
                  <w:szCs w:val="18"/>
                </w:rPr>
                <w:t>Based on the C</w:t>
              </w:r>
            </w:ins>
            <w:ins w:id="301" w:author="Richard Wen" w:date="2024-05-25T21:39:00Z">
              <w:r w:rsidR="00F7675C">
                <w:rPr>
                  <w:i/>
                  <w:iCs/>
                  <w:sz w:val="18"/>
                  <w:szCs w:val="18"/>
                </w:rPr>
                <w:t>an</w:t>
              </w:r>
            </w:ins>
            <w:ins w:id="302" w:author="Richard Wen" w:date="2024-05-25T21:37:00Z">
              <w:r>
                <w:rPr>
                  <w:i/>
                  <w:iCs/>
                  <w:sz w:val="18"/>
                  <w:szCs w:val="18"/>
                </w:rPr>
                <w:t>-BICS classification, Calgary d</w:t>
              </w:r>
            </w:ins>
            <w:ins w:id="303" w:author="Richard Wen" w:date="2024-05-25T21:38:00Z">
              <w:r>
                <w:rPr>
                  <w:i/>
                  <w:iCs/>
                  <w:sz w:val="18"/>
                  <w:szCs w:val="18"/>
                </w:rPr>
                <w:t xml:space="preserve">oes not have infrastructure fitting the defined Local Street Bikeways. Similarly, </w:t>
              </w:r>
            </w:ins>
            <w:ins w:id="304" w:author="Richard Wen" w:date="2024-05-25T21:37:00Z">
              <w:r>
                <w:rPr>
                  <w:i/>
                  <w:iCs/>
                  <w:sz w:val="18"/>
                  <w:szCs w:val="18"/>
                </w:rPr>
                <w:t>Toronto does not have Local Street Bikeways</w:t>
              </w:r>
            </w:ins>
            <w:ins w:id="305" w:author="Richard Wen" w:date="2024-05-25T21:38:00Z">
              <w:r>
                <w:rPr>
                  <w:i/>
                  <w:iCs/>
                  <w:sz w:val="18"/>
                  <w:szCs w:val="18"/>
                </w:rPr>
                <w:t xml:space="preserve"> according to the</w:t>
              </w:r>
              <w:r w:rsidR="004D1925">
                <w:rPr>
                  <w:i/>
                  <w:iCs/>
                  <w:sz w:val="18"/>
                  <w:szCs w:val="18"/>
                </w:rPr>
                <w:t xml:space="preserve"> C</w:t>
              </w:r>
            </w:ins>
            <w:ins w:id="306" w:author="Richard Wen" w:date="2024-05-25T21:39:00Z">
              <w:r w:rsidR="00F7675C">
                <w:rPr>
                  <w:i/>
                  <w:iCs/>
                  <w:sz w:val="18"/>
                  <w:szCs w:val="18"/>
                </w:rPr>
                <w:t>an</w:t>
              </w:r>
            </w:ins>
            <w:ins w:id="307" w:author="Richard Wen" w:date="2024-05-25T21:38:00Z">
              <w:r w:rsidR="004D1925">
                <w:rPr>
                  <w:i/>
                  <w:iCs/>
                  <w:sz w:val="18"/>
                  <w:szCs w:val="18"/>
                </w:rPr>
                <w:t>-BICS</w:t>
              </w:r>
              <w:r>
                <w:rPr>
                  <w:i/>
                  <w:iCs/>
                  <w:sz w:val="18"/>
                  <w:szCs w:val="18"/>
                </w:rPr>
                <w:t xml:space="preserve"> definition</w:t>
              </w:r>
            </w:ins>
            <w:ins w:id="308" w:author="Richard Wen" w:date="2024-05-25T21:37:00Z">
              <w:r>
                <w:rPr>
                  <w:i/>
                  <w:iCs/>
                  <w:sz w:val="18"/>
                  <w:szCs w:val="18"/>
                </w:rPr>
                <w:t>.</w:t>
              </w:r>
            </w:ins>
            <w:del w:id="309" w:author="Richard Wen" w:date="2024-05-25T21:40:00Z">
              <w:r w:rsidR="00E836A3" w:rsidDel="003A0AF1">
                <w:rPr>
                  <w:i/>
                  <w:iCs/>
                  <w:sz w:val="18"/>
                  <w:szCs w:val="18"/>
                </w:rPr>
                <w:delText xml:space="preserve"> </w:delText>
              </w:r>
            </w:del>
          </w:p>
        </w:tc>
      </w:tr>
    </w:tbl>
    <w:p w14:paraId="1CEC6402" w14:textId="58BFF9C5" w:rsidR="000B529D" w:rsidDel="00817978" w:rsidRDefault="000B529D" w:rsidP="00817978">
      <w:pPr>
        <w:spacing w:after="0" w:line="240" w:lineRule="auto"/>
        <w:rPr>
          <w:del w:id="310" w:author="Richard Wen" w:date="2024-05-26T03:12:00Z"/>
          <w:sz w:val="24"/>
          <w:szCs w:val="24"/>
        </w:rPr>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w:t>
      </w:r>
      <w:ins w:id="311" w:author="Richard Wen" w:date="2024-05-25T23:09:00Z">
        <w:r w:rsidR="00716B29">
          <w:t>downloaded</w:t>
        </w:r>
      </w:ins>
      <w:del w:id="312" w:author="Richard Wen" w:date="2024-05-25T23:09:00Z">
        <w:r w:rsidDel="00716B29">
          <w:delText>sourced</w:delText>
        </w:r>
      </w:del>
      <w:r>
        <w:t xml:space="preserve"> from municipally maintained open datasets, with </w:t>
      </w:r>
      <w:r>
        <w:lastRenderedPageBreak/>
        <w:t xml:space="preserve">records last </w:t>
      </w:r>
      <w:ins w:id="313" w:author="Richard Wen" w:date="2024-05-25T23:09:00Z">
        <w:r w:rsidR="00716B29">
          <w:t>downloaded</w:t>
        </w:r>
      </w:ins>
      <w:del w:id="314" w:author="Richard Wen" w:date="2024-05-25T23:09:00Z">
        <w:r w:rsidDel="00716B29">
          <w:delText>updated</w:delText>
        </w:r>
      </w:del>
      <w:r>
        <w:t xml:space="preserve"> between June 2022 and August 2023. </w:t>
      </w:r>
      <w:commentRangeStart w:id="315"/>
      <w:commentRangeStart w:id="316"/>
      <w:commentRangeStart w:id="317"/>
      <w:r w:rsidR="001E0E1C">
        <w:t>Analysed prior to</w:t>
      </w:r>
      <w:ins w:id="318" w:author="Richard Wen" w:date="2024-05-26T04:03:00Z">
        <w:r w:rsidR="00C41F5F">
          <w:t xml:space="preserve"> manual </w:t>
        </w:r>
      </w:ins>
      <w:del w:id="319" w:author="Richard Wen" w:date="2024-05-26T04:03:00Z">
        <w:r w:rsidR="001E0E1C" w:rsidDel="00C41F5F">
          <w:delText xml:space="preserve"> </w:delText>
        </w:r>
      </w:del>
      <w:ins w:id="320" w:author="Richard Wen" w:date="2024-05-26T04:03:00Z">
        <w:r w:rsidR="00C41F5F">
          <w:t>verification</w:t>
        </w:r>
      </w:ins>
      <w:del w:id="321" w:author="Richard Wen" w:date="2024-05-26T04:03:00Z">
        <w:r w:rsidR="001E0E1C" w:rsidDel="00C41F5F">
          <w:delText>the exclusion of misclassifications</w:delText>
        </w:r>
        <w:commentRangeEnd w:id="315"/>
        <w:r w:rsidR="008C4DE9" w:rsidDel="00C41F5F">
          <w:rPr>
            <w:rStyle w:val="CommentReference"/>
          </w:rPr>
          <w:commentReference w:id="315"/>
        </w:r>
        <w:commentRangeEnd w:id="316"/>
        <w:r w:rsidR="00E23948" w:rsidDel="00C41F5F">
          <w:rPr>
            <w:rStyle w:val="CommentReference"/>
          </w:rPr>
          <w:commentReference w:id="316"/>
        </w:r>
      </w:del>
      <w:commentRangeEnd w:id="317"/>
      <w:r w:rsidR="00255D63">
        <w:rPr>
          <w:rStyle w:val="CommentReference"/>
        </w:rPr>
        <w:commentReference w:id="317"/>
      </w:r>
      <w:r w:rsidR="001E0E1C">
        <w:t xml:space="preserve">. </w:t>
      </w:r>
      <w:r w:rsidR="007449A2">
        <w:t>M</w:t>
      </w:r>
      <w:r>
        <w:t>ethodology</w:t>
      </w:r>
      <w:ins w:id="322" w:author="Richard Wen" w:date="2024-05-25T23:09:00Z">
        <w:r w:rsidR="00F42148">
          <w:t xml:space="preserve"> and detailed download dates</w:t>
        </w:r>
      </w:ins>
      <w:r>
        <w:t xml:space="preserve">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Del="00817978" w:rsidRDefault="000B529D" w:rsidP="000B529D">
      <w:pPr>
        <w:rPr>
          <w:del w:id="323" w:author="Richard Wen" w:date="2024-05-26T03:12:00Z"/>
          <w:sz w:val="24"/>
          <w:szCs w:val="24"/>
        </w:rPr>
      </w:pPr>
    </w:p>
    <w:p w14:paraId="60268C1D" w14:textId="77777777" w:rsidR="00167977" w:rsidDel="003E00D5" w:rsidRDefault="00167977">
      <w:pPr>
        <w:spacing w:after="0" w:line="240" w:lineRule="auto"/>
        <w:rPr>
          <w:del w:id="324" w:author="Richard Wen" w:date="2024-05-26T03:56:00Z"/>
          <w:sz w:val="24"/>
          <w:szCs w:val="24"/>
        </w:rPr>
        <w:pPrChange w:id="325" w:author="Richard Wen" w:date="2024-05-26T03:12:00Z">
          <w:pPr/>
        </w:pPrChange>
      </w:pPr>
    </w:p>
    <w:p w14:paraId="1276DB5D" w14:textId="39442A17" w:rsidR="00817978" w:rsidRDefault="00817978">
      <w:pPr>
        <w:rPr>
          <w:ins w:id="326" w:author="Richard Wen" w:date="2024-05-26T03:12:00Z"/>
          <w:b/>
          <w:bCs/>
          <w:i/>
          <w:iCs/>
          <w:sz w:val="24"/>
          <w:szCs w:val="24"/>
        </w:rPr>
      </w:pPr>
    </w:p>
    <w:p w14:paraId="34EE588C" w14:textId="771241E5" w:rsidR="000B529D" w:rsidRPr="00D3759A" w:rsidRDefault="00A50AD2" w:rsidP="000B529D">
      <w:pPr>
        <w:rPr>
          <w:b/>
          <w:bCs/>
          <w:i/>
          <w:iCs/>
          <w:sz w:val="24"/>
          <w:szCs w:val="24"/>
        </w:rPr>
      </w:pPr>
      <w:r>
        <w:rPr>
          <w:b/>
          <w:bCs/>
          <w:i/>
          <w:iCs/>
          <w:sz w:val="24"/>
          <w:szCs w:val="24"/>
        </w:rPr>
        <w:t xml:space="preserve">Eligibility </w:t>
      </w:r>
      <w:r w:rsidR="00AD5B1E">
        <w:rPr>
          <w:b/>
          <w:bCs/>
          <w:i/>
          <w:iCs/>
          <w:sz w:val="24"/>
          <w:szCs w:val="24"/>
        </w:rPr>
        <w:t>and Inclusions</w:t>
      </w:r>
    </w:p>
    <w:p w14:paraId="765A709F" w14:textId="7D939444"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w:t>
      </w:r>
      <w:ins w:id="327" w:author="Richard Wen" w:date="2024-05-25T23:09:00Z">
        <w:r w:rsidR="00832E7B">
          <w:t>6</w:t>
        </w:r>
      </w:ins>
      <w:del w:id="328" w:author="Richard Wen" w:date="2024-05-25T23:09:00Z">
        <w:r w:rsidR="00004653" w:rsidRPr="00004653" w:rsidDel="00832E7B">
          <w:delText>4</w:delText>
        </w:r>
      </w:del>
      <w:r w:rsidR="00004653" w:rsidRPr="00004653">
        <w:t xml:space="preserve"> segments in Vancouver's cycling network (</w:t>
      </w:r>
      <w:r w:rsidR="009872CD">
        <w:t xml:space="preserve">total length: </w:t>
      </w:r>
      <w:r w:rsidR="00004653" w:rsidRPr="00004653">
        <w:t>34</w:t>
      </w:r>
      <w:ins w:id="329" w:author="Richard Wen" w:date="2024-05-25T23:10:00Z">
        <w:r w:rsidR="005752D9">
          <w:t>1.7</w:t>
        </w:r>
      </w:ins>
      <w:del w:id="330" w:author="Richard Wen" w:date="2024-05-25T23:10:00Z">
        <w:r w:rsidR="00004653" w:rsidRPr="00004653" w:rsidDel="005752D9">
          <w:delText>2</w:delText>
        </w:r>
      </w:del>
      <w:r w:rsidR="00004653" w:rsidRPr="00004653">
        <w:t xml:space="preserve"> km), </w:t>
      </w:r>
      <w:ins w:id="331" w:author="Richard Wen" w:date="2024-05-26T01:21:00Z">
        <w:r w:rsidR="00063564">
          <w:t>3152</w:t>
        </w:r>
      </w:ins>
      <w:del w:id="332" w:author="Richard Wen" w:date="2024-05-26T01:21:00Z">
        <w:r w:rsidR="00004653" w:rsidRPr="00004653" w:rsidDel="00063564">
          <w:delText>7</w:delText>
        </w:r>
        <w:r w:rsidR="00004653" w:rsidDel="00063564">
          <w:delText>8</w:delText>
        </w:r>
        <w:r w:rsidR="00004653" w:rsidRPr="00004653" w:rsidDel="00063564">
          <w:delText>0</w:delText>
        </w:r>
      </w:del>
      <w:r w:rsidR="00004653" w:rsidRPr="00004653">
        <w:t xml:space="preserve"> segments </w:t>
      </w:r>
      <w:r w:rsidR="00004653">
        <w:t>(</w:t>
      </w:r>
      <w:ins w:id="333" w:author="Richard Wen" w:date="2024-05-26T01:21:00Z">
        <w:r w:rsidR="00063564">
          <w:t>251.6</w:t>
        </w:r>
      </w:ins>
      <w:del w:id="334" w:author="Richard Wen" w:date="2024-05-26T01:21:00Z">
        <w:r w:rsidR="00004653" w:rsidDel="00063564">
          <w:delText>71</w:delText>
        </w:r>
      </w:del>
      <w:r w:rsidR="00004653">
        <w:t xml:space="preserve"> km) </w:t>
      </w:r>
      <w:r w:rsidR="00004653" w:rsidRPr="00004653">
        <w:t xml:space="preserve">were extracted by filtering for </w:t>
      </w:r>
      <w:ins w:id="335" w:author="Richard Wen" w:date="2024-05-26T01:22:00Z">
        <w:r w:rsidR="00063564">
          <w:t xml:space="preserve">local street bikeways (Vancouver only),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336" w:author="Richard Wen" w:date="2024-05-26T01:22:00Z">
        <w:r w:rsidR="00473921">
          <w:t>3118</w:t>
        </w:r>
      </w:ins>
      <w:del w:id="337" w:author="Richard Wen" w:date="2024-05-26T01:22:00Z">
        <w:r w:rsidR="00004653" w:rsidRPr="00004653" w:rsidDel="00473921">
          <w:delText>745</w:delText>
        </w:r>
      </w:del>
      <w:r w:rsidR="00004653" w:rsidRPr="00004653">
        <w:t xml:space="preserve"> segments </w:t>
      </w:r>
      <w:r w:rsidR="00004653">
        <w:t>(</w:t>
      </w:r>
      <w:ins w:id="338" w:author="Richard Wen" w:date="2024-05-26T01:22:00Z">
        <w:r w:rsidR="00473921">
          <w:t>247.1</w:t>
        </w:r>
      </w:ins>
      <w:del w:id="339" w:author="Richard Wen" w:date="2024-05-26T01:22:00Z">
        <w:r w:rsidR="00F87182" w:rsidDel="00473921">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ins w:id="340" w:author="Richard Wen" w:date="2024-05-25T23:12:00Z">
        <w:r w:rsidR="005752D9">
          <w:t>4</w:t>
        </w:r>
      </w:ins>
      <w:del w:id="341" w:author="Richard Wen" w:date="2024-05-25T23:12:00Z">
        <w:r w:rsidR="00180A82" w:rsidDel="005752D9">
          <w:delText>5</w:delText>
        </w:r>
      </w:del>
      <w:r w:rsidR="00004653" w:rsidRPr="00004653">
        <w:t xml:space="preserve"> were found to be ineligible.</w:t>
      </w:r>
      <w:r w:rsidR="00180A82">
        <w:t xml:space="preserve"> </w:t>
      </w:r>
      <w:r w:rsidR="00BB0E89">
        <w:t xml:space="preserve">Of these </w:t>
      </w:r>
      <w:r w:rsidR="009872CD">
        <w:t>3</w:t>
      </w:r>
      <w:ins w:id="342" w:author="Richard Wen" w:date="2024-05-26T01:22:00Z">
        <w:r w:rsidR="003860FB">
          <w:t>4</w:t>
        </w:r>
      </w:ins>
      <w:del w:id="343" w:author="Richard Wen" w:date="2024-05-26T01:22:00Z">
        <w:r w:rsidR="009872CD" w:rsidDel="003860FB">
          <w:delText>5</w:delText>
        </w:r>
      </w:del>
      <w:r w:rsidR="009872CD">
        <w:t xml:space="preserve"> </w:t>
      </w:r>
      <w:r w:rsidR="00BB0E89">
        <w:t xml:space="preserve">excluded segments, </w:t>
      </w:r>
      <w:commentRangeStart w:id="344"/>
      <w:commentRangeStart w:id="345"/>
      <w:r w:rsidR="00180A82">
        <w:t>49% were mixed-use pedestrian paths,</w:t>
      </w:r>
      <w:ins w:id="346" w:author="Richard Wen" w:date="2024-05-26T01:23:00Z">
        <w:r w:rsidR="00F62850">
          <w:t xml:space="preserve"> 20% were local shared paths,</w:t>
        </w:r>
      </w:ins>
      <w:r w:rsidR="00180A82">
        <w:t xml:space="preserve"> and 31% were off-road cycling paths</w:t>
      </w:r>
      <w:commentRangeEnd w:id="344"/>
      <w:r w:rsidR="008C4DE9">
        <w:rPr>
          <w:rStyle w:val="CommentReference"/>
        </w:rPr>
        <w:commentReference w:id="344"/>
      </w:r>
      <w:commentRangeEnd w:id="345"/>
      <w:r w:rsidR="001D702B">
        <w:rPr>
          <w:rStyle w:val="CommentReference"/>
        </w:rPr>
        <w:commentReference w:id="345"/>
      </w:r>
      <w:r>
        <w:t xml:space="preserve">. </w:t>
      </w:r>
      <w:commentRangeStart w:id="347"/>
      <w:commentRangeStart w:id="348"/>
      <w:commentRangeStart w:id="349"/>
      <w:commentRangeStart w:id="350"/>
      <w:commentRangeEnd w:id="347"/>
      <w:r>
        <w:rPr>
          <w:rStyle w:val="CommentReference"/>
        </w:rPr>
        <w:commentReference w:id="347"/>
      </w:r>
      <w:commentRangeEnd w:id="348"/>
      <w:r>
        <w:rPr>
          <w:rStyle w:val="CommentReference"/>
        </w:rPr>
        <w:commentReference w:id="348"/>
      </w:r>
      <w:commentRangeEnd w:id="349"/>
      <w:r w:rsidR="00E23948">
        <w:rPr>
          <w:rStyle w:val="CommentReference"/>
        </w:rPr>
        <w:commentReference w:id="349"/>
      </w:r>
      <w:commentRangeEnd w:id="350"/>
      <w:r w:rsidR="007724D2">
        <w:rPr>
          <w:rStyle w:val="CommentReference"/>
        </w:rPr>
        <w:commentReference w:id="350"/>
      </w:r>
    </w:p>
    <w:p w14:paraId="3321D773" w14:textId="2CECD7D1"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351" w:author="Richard Wen" w:date="2024-05-26T01:25:00Z">
        <w:r w:rsidR="006D1698">
          <w:t>9</w:t>
        </w:r>
      </w:ins>
      <w:del w:id="352" w:author="Richard Wen" w:date="2024-05-26T01:25:00Z">
        <w:r w:rsidR="001403A0" w:rsidRPr="001403A0" w:rsidDel="006D1698">
          <w:delText>6</w:delText>
        </w:r>
      </w:del>
      <w:r w:rsidR="001403A0" w:rsidRPr="001403A0">
        <w:t xml:space="preserve"> segments (5</w:t>
      </w:r>
      <w:r>
        <w:t>7</w:t>
      </w:r>
      <w:ins w:id="353" w:author="Richard Wen" w:date="2024-05-26T01:25:00Z">
        <w:r w:rsidR="006D1698">
          <w:t>1.8</w:t>
        </w:r>
      </w:ins>
      <w:del w:id="354" w:author="Richard Wen" w:date="2024-05-26T01:25:00Z">
        <w:r w:rsidDel="006D1698">
          <w:delText>0</w:delText>
        </w:r>
      </w:del>
      <w:r w:rsidR="001403A0" w:rsidRPr="001403A0">
        <w:t xml:space="preserve"> km)</w:t>
      </w:r>
      <w:r w:rsidR="00BB0E89">
        <w:t xml:space="preserve">, from which </w:t>
      </w:r>
      <w:r w:rsidR="001403A0" w:rsidRPr="001403A0">
        <w:t>78</w:t>
      </w:r>
      <w:ins w:id="355" w:author="Richard Wen" w:date="2024-05-26T01:25:00Z">
        <w:r w:rsidR="006D1698">
          <w:t>4</w:t>
        </w:r>
      </w:ins>
      <w:del w:id="356" w:author="Richard Wen" w:date="2024-05-26T01:25:00Z">
        <w:r w:rsidR="001403A0" w:rsidRPr="001403A0" w:rsidDel="006D1698">
          <w:delText>2</w:delText>
        </w:r>
      </w:del>
      <w:r>
        <w:t xml:space="preserve"> </w:t>
      </w:r>
      <w:r w:rsidR="001403A0" w:rsidRPr="001403A0">
        <w:t>(8</w:t>
      </w:r>
      <w:ins w:id="357" w:author="Richard Wen" w:date="2024-05-26T01:25:00Z">
        <w:r w:rsidR="006D1698">
          <w:t>7.1</w:t>
        </w:r>
      </w:ins>
      <w:del w:id="358" w:author="Richard Wen" w:date="2024-05-26T01:25:00Z">
        <w:r w:rsidDel="006D169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w:t>
      </w:r>
      <w:ins w:id="359" w:author="Richard Wen" w:date="2024-05-26T01:26:00Z">
        <w:r w:rsidR="00271F48">
          <w:t>2</w:t>
        </w:r>
      </w:ins>
      <w:del w:id="360" w:author="Richard Wen" w:date="2024-05-26T01:26:00Z">
        <w:r w:rsidR="00F93D94" w:rsidRPr="00F93D94" w:rsidDel="00271F48">
          <w:delText>0</w:delText>
        </w:r>
      </w:del>
      <w:r w:rsidR="00F93D94" w:rsidRPr="00F93D94">
        <w:t xml:space="preserve"> segments (85</w:t>
      </w:r>
      <w:ins w:id="361" w:author="Richard Wen" w:date="2024-05-26T01:26:00Z">
        <w:r w:rsidR="00271F48">
          <w:t>.5</w:t>
        </w:r>
      </w:ins>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ins w:id="362" w:author="Richard Wen" w:date="2024-05-26T01:59:00Z">
        <w:r w:rsidR="00D76C39">
          <w:t xml:space="preserve">, 25% were mixed use routes, and </w:t>
        </w:r>
      </w:ins>
      <w:ins w:id="363" w:author="Richard Wen" w:date="2024-05-26T02:00:00Z">
        <w:r w:rsidR="00D76C39">
          <w:t>28% were inactive temporary infrastructure</w:t>
        </w:r>
      </w:ins>
      <w:r w:rsidR="00711B42">
        <w:t>.</w:t>
      </w:r>
      <w:r w:rsidR="0008425E">
        <w:t xml:space="preserve"> </w:t>
      </w:r>
    </w:p>
    <w:p w14:paraId="678B51D8" w14:textId="0DFF55B7" w:rsidR="00167977" w:rsidRDefault="00F93D94" w:rsidP="001B2482">
      <w:pPr>
        <w:ind w:firstLine="720"/>
      </w:pPr>
      <w:r>
        <w:t>Lastly, for Toronto, the data consisted of 1323 segments (75</w:t>
      </w:r>
      <w:ins w:id="364" w:author="Richard Wen" w:date="2024-05-26T01:26:00Z">
        <w:r w:rsidR="00892E59">
          <w:t>5</w:t>
        </w:r>
      </w:ins>
      <w:del w:id="365" w:author="Richard Wen" w:date="2024-05-26T01:26:00Z">
        <w:r w:rsidR="00F87182" w:rsidDel="00892E59">
          <w:delText>6</w:delText>
        </w:r>
      </w:del>
      <w:r>
        <w:t xml:space="preserve"> km)</w:t>
      </w:r>
      <w:r w:rsidR="001B2482">
        <w:t xml:space="preserve">, of which 331 segments </w:t>
      </w:r>
      <w:r w:rsidR="001B2482" w:rsidRPr="000F2050">
        <w:t>(205</w:t>
      </w:r>
      <w:ins w:id="366" w:author="Richard Wen" w:date="2024-05-26T01:26:00Z">
        <w:r w:rsidR="00892E59">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367" w:author="Richard Wen" w:date="2024-05-26T01:26:00Z">
        <w:r w:rsidR="00892E59">
          <w:t>4</w:t>
        </w:r>
      </w:ins>
      <w:del w:id="368" w:author="Richard Wen" w:date="2024-05-26T01:26:00Z">
        <w:r w:rsidR="001B2482" w:rsidDel="00892E59">
          <w:delText>3</w:delText>
        </w:r>
      </w:del>
      <w:r w:rsidR="001B2482">
        <w:t>.</w:t>
      </w:r>
      <w:ins w:id="369" w:author="Richard Wen" w:date="2024-05-26T01:26:00Z">
        <w:r w:rsidR="00892E59">
          <w:t>3</w:t>
        </w:r>
      </w:ins>
      <w:del w:id="370" w:author="Richard Wen" w:date="2024-05-26T01:26:00Z">
        <w:r w:rsidR="001B2482" w:rsidDel="00892E59">
          <w:delText>5</w:delText>
        </w:r>
      </w:del>
      <w:r w:rsidR="001B2482">
        <w:t xml:space="preserve"> km) </w:t>
      </w:r>
      <w:r w:rsidR="001B2482" w:rsidRPr="001B2482">
        <w:t xml:space="preserve">were confirmed for inclusion, with all five excluded segments being on-street routes shared with motor vehicles. </w:t>
      </w:r>
    </w:p>
    <w:p w14:paraId="0762AD18" w14:textId="2ABA7F72" w:rsidR="00A50AD2" w:rsidRDefault="00731C77" w:rsidP="00A50AD2">
      <w:pPr>
        <w:jc w:val="center"/>
      </w:pPr>
      <w:ins w:id="371" w:author="Richard Wen" w:date="2024-05-26T03:07:00Z">
        <w:r>
          <w:rPr>
            <w:noProof/>
          </w:rPr>
          <w:drawing>
            <wp:inline distT="0" distB="0" distL="0" distR="0" wp14:anchorId="667A30E8" wp14:editId="22261C39">
              <wp:extent cx="4732043" cy="3493477"/>
              <wp:effectExtent l="0" t="0" r="5080" b="0"/>
              <wp:docPr id="3408599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59979" name="Picture 6"/>
                      <pic:cNvPicPr/>
                    </pic:nvPicPr>
                    <pic:blipFill>
                      <a:blip r:embed="rId13">
                        <a:extLst>
                          <a:ext uri="{28A0092B-C50C-407E-A947-70E740481C1C}">
                            <a14:useLocalDpi xmlns:a14="http://schemas.microsoft.com/office/drawing/2010/main" val="0"/>
                          </a:ext>
                        </a:extLst>
                      </a:blip>
                      <a:srcRect t="4517" b="4517"/>
                      <a:stretch>
                        <a:fillRect/>
                      </a:stretch>
                    </pic:blipFill>
                    <pic:spPr bwMode="auto">
                      <a:xfrm>
                        <a:off x="0" y="0"/>
                        <a:ext cx="4767707" cy="3519807"/>
                      </a:xfrm>
                      <a:prstGeom prst="rect">
                        <a:avLst/>
                      </a:prstGeom>
                      <a:ln>
                        <a:noFill/>
                      </a:ln>
                      <a:extLst>
                        <a:ext uri="{53640926-AAD7-44D8-BBD7-CCE9431645EC}">
                          <a14:shadowObscured xmlns:a14="http://schemas.microsoft.com/office/drawing/2010/main"/>
                        </a:ext>
                      </a:extLst>
                    </pic:spPr>
                  </pic:pic>
                </a:graphicData>
              </a:graphic>
            </wp:inline>
          </w:drawing>
        </w:r>
      </w:ins>
      <w:commentRangeStart w:id="372"/>
      <w:commentRangeStart w:id="373"/>
      <w:commentRangeStart w:id="374"/>
      <w:commentRangeEnd w:id="374"/>
      <w:r w:rsidR="00D45E5D">
        <w:rPr>
          <w:rStyle w:val="CommentReference"/>
        </w:rPr>
        <w:commentReference w:id="374"/>
      </w:r>
      <w:commentRangeEnd w:id="372"/>
      <w:r w:rsidR="00E23948">
        <w:rPr>
          <w:rStyle w:val="CommentReference"/>
        </w:rPr>
        <w:commentReference w:id="372"/>
      </w:r>
      <w:commentRangeEnd w:id="373"/>
      <w:r w:rsidR="007724D2">
        <w:rPr>
          <w:rStyle w:val="CommentReference"/>
        </w:rPr>
        <w:commentReference w:id="373"/>
      </w:r>
    </w:p>
    <w:p w14:paraId="16C80654" w14:textId="2D34586B" w:rsidR="00A50AD2" w:rsidRPr="002E2127" w:rsidDel="00620E79" w:rsidRDefault="00AD5B1E" w:rsidP="001A15D6">
      <w:pPr>
        <w:rPr>
          <w:del w:id="375" w:author="Richard Wen" w:date="2024-05-26T04:15:00Z"/>
        </w:rPr>
      </w:pPr>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Del="00620E79" w:rsidRDefault="009269F9" w:rsidP="001A15D6">
      <w:pPr>
        <w:rPr>
          <w:del w:id="376" w:author="Richard Wen" w:date="2024-05-26T04:15:00Z"/>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r>
        <w:rPr>
          <w:b/>
          <w:bCs/>
          <w:i/>
          <w:iCs/>
          <w:sz w:val="24"/>
          <w:szCs w:val="24"/>
        </w:rPr>
        <w:lastRenderedPageBreak/>
        <w:t>Classification of Installation and Upgrade Years</w:t>
      </w:r>
    </w:p>
    <w:p w14:paraId="56DD7733" w14:textId="586BF9D7"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In Vancouver, among segments</w:t>
      </w:r>
      <w:r w:rsidR="00741AA5">
        <w:t xml:space="preserve"> installed or updated </w:t>
      </w:r>
      <w:r w:rsidR="009F4164">
        <w:t>during</w:t>
      </w:r>
      <w:r w:rsidR="00566BFB" w:rsidRPr="00566BFB">
        <w:t xml:space="preserve"> the study period (n = 25</w:t>
      </w:r>
      <w:ins w:id="377" w:author="Richard Wen" w:date="2024-05-26T01:55:00Z">
        <w:r w:rsidR="00E7277C">
          <w:t>1</w:t>
        </w:r>
      </w:ins>
      <w:del w:id="378" w:author="Richard Wen" w:date="2024-05-26T01:55:00Z">
        <w:r w:rsidR="00566BFB" w:rsidRPr="00566BFB" w:rsidDel="00E7277C">
          <w:delText>2</w:delText>
        </w:r>
      </w:del>
      <w:r w:rsidR="00566BFB" w:rsidRPr="00566BFB">
        <w:t>), 83</w:t>
      </w:r>
      <w:ins w:id="379" w:author="Richard Wen" w:date="2024-05-26T01:55:00Z">
        <w:r w:rsidR="00E7277C">
          <w:t>.3</w:t>
        </w:r>
      </w:ins>
      <w:r w:rsidR="00566BFB" w:rsidRPr="00566BFB">
        <w:t>% accurately matched the city's provided installation years, and 9</w:t>
      </w:r>
      <w:ins w:id="380" w:author="Richard Wen" w:date="2024-05-26T01:55:00Z">
        <w:r w:rsidR="00E7277C">
          <w:t>7.2</w:t>
        </w:r>
      </w:ins>
      <w:del w:id="381" w:author="Richard Wen" w:date="2024-05-26T01:55:00Z">
        <w:r w:rsidR="00785653" w:rsidDel="00E7277C">
          <w:delText>8</w:delText>
        </w:r>
      </w:del>
      <w:r w:rsidR="00566BFB" w:rsidRPr="00566BFB">
        <w:t xml:space="preserve">% were </w:t>
      </w:r>
      <w:del w:id="382" w:author="Brice Kuimi" w:date="2023-08-17T13:04:00Z">
        <w:r w:rsidR="00566BFB" w:rsidDel="00741AA5">
          <w:delText>accurate</w:delText>
        </w:r>
        <w:r w:rsidR="00566BFB" w:rsidRPr="00566BFB" w:rsidDel="00741AA5">
          <w:delText xml:space="preserve"> </w:delText>
        </w:r>
      </w:del>
      <w:r w:rsidR="00566BFB" w:rsidRPr="00566BFB">
        <w:t xml:space="preserve">within a ±1-year range. For Calgary, </w:t>
      </w:r>
      <w:r w:rsidR="00566BFB">
        <w:t xml:space="preserve">among </w:t>
      </w:r>
      <w:r w:rsidR="009F4164">
        <w:t>a similar subset of segments (n = 6</w:t>
      </w:r>
      <w:ins w:id="383" w:author="Richard Wen" w:date="2024-05-26T01:56:00Z">
        <w:r w:rsidR="00881355">
          <w:t>68</w:t>
        </w:r>
      </w:ins>
      <w:del w:id="384" w:author="Richard Wen" w:date="2024-05-26T01:56:00Z">
        <w:r w:rsidR="009F4164" w:rsidDel="00881355">
          <w:delText>70</w:delText>
        </w:r>
      </w:del>
      <w:r w:rsidR="009F4164">
        <w:t xml:space="preserve">), </w:t>
      </w:r>
      <w:r w:rsidR="009F4164" w:rsidRPr="00566BFB">
        <w:t>42</w:t>
      </w:r>
      <w:ins w:id="385" w:author="Richard Wen" w:date="2024-05-26T01:56:00Z">
        <w:r w:rsidR="00881355">
          <w:t>.1</w:t>
        </w:r>
      </w:ins>
      <w:r w:rsidR="009F4164" w:rsidRPr="00566BFB">
        <w:t xml:space="preserve">%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ins w:id="386" w:author="Richard Wen" w:date="2024-05-26T01:56:00Z">
        <w:r w:rsidR="00881355">
          <w:t>2.7</w:t>
        </w:r>
      </w:ins>
      <w:del w:id="387" w:author="Richard Wen" w:date="2024-05-26T01:56:00Z">
        <w:r w:rsidR="00785653" w:rsidDel="00881355">
          <w:delText>3</w:delText>
        </w:r>
      </w:del>
      <w:r w:rsidR="009F4164" w:rsidRPr="00566BFB">
        <w:t>% were accurate within ±1 year.</w:t>
      </w:r>
      <w:r w:rsidR="009F4164">
        <w:t xml:space="preserve"> Finally, in Toronto, among 1</w:t>
      </w:r>
      <w:ins w:id="388" w:author="Richard Wen" w:date="2024-05-26T01:56:00Z">
        <w:r w:rsidR="00881355">
          <w:t>88</w:t>
        </w:r>
      </w:ins>
      <w:del w:id="389" w:author="Richard Wen" w:date="2024-05-26T01:56:00Z">
        <w:r w:rsidR="009F4164" w:rsidDel="00881355">
          <w:delText>92</w:delText>
        </w:r>
      </w:del>
      <w:r w:rsidR="009F4164">
        <w:t xml:space="preserve"> eligible segments meeting </w:t>
      </w:r>
      <w:r w:rsidR="006B1711">
        <w:t>this criterion</w:t>
      </w:r>
      <w:r w:rsidR="009F4164">
        <w:t xml:space="preserve">, </w:t>
      </w:r>
      <w:r w:rsidR="009F4164" w:rsidRPr="00566BFB">
        <w:t>7</w:t>
      </w:r>
      <w:ins w:id="390" w:author="Richard Wen" w:date="2024-05-26T01:56:00Z">
        <w:r w:rsidR="00881355">
          <w:t>4.5</w:t>
        </w:r>
      </w:ins>
      <w:del w:id="391" w:author="Richard Wen" w:date="2024-05-26T01:56:00Z">
        <w:r w:rsidR="00785653" w:rsidDel="00881355">
          <w:delText>6</w:delText>
        </w:r>
      </w:del>
      <w:r w:rsidR="009F4164" w:rsidRPr="00566BFB">
        <w:t>% accurately matched with the city's provided installation years, and 78</w:t>
      </w:r>
      <w:ins w:id="392" w:author="Richard Wen" w:date="2024-05-26T01:56:00Z">
        <w:r w:rsidR="00881355">
          <w:t>.2</w:t>
        </w:r>
      </w:ins>
      <w:r w:rsidR="009F4164" w:rsidRPr="00566BFB">
        <w:t>% were accurate within a ±1-year span.</w:t>
      </w:r>
    </w:p>
    <w:p w14:paraId="617BAF8F" w14:textId="66DB892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 xml:space="preserve">up to </w:t>
      </w:r>
      <w:commentRangeStart w:id="393"/>
      <w:r w:rsidR="00C13AD1">
        <w:t>2021</w:t>
      </w:r>
      <w:r w:rsidR="006929EB" w:rsidRPr="006929EB">
        <w:t>.</w:t>
      </w:r>
      <w:r w:rsidR="00C632CC" w:rsidRPr="00C632CC">
        <w:t xml:space="preserve"> </w:t>
      </w:r>
      <w:r w:rsidR="00B67C5E">
        <w:t xml:space="preserve">Through the exploration of street imagery, it was </w:t>
      </w:r>
      <w:r w:rsidR="00B67C5E" w:rsidRPr="00C632CC">
        <w:t>revealed that several changes made in 2022</w:t>
      </w:r>
      <w:r w:rsidR="00B67C5E">
        <w:t xml:space="preserve"> in Vancouver</w:t>
      </w:r>
      <w:r w:rsidR="00B67C5E" w:rsidRPr="00C632CC">
        <w:t xml:space="preserve"> were left undocumented.</w:t>
      </w:r>
      <w:r w:rsidR="00B67C5E">
        <w:t xml:space="preserve"> Overall, this</w:t>
      </w:r>
      <w:r w:rsidR="00B67C5E" w:rsidRPr="006929EB">
        <w:t xml:space="preserve"> adjustment ensures the accurate representation of infrastructure changes occurring up until the end of each calendar year.</w:t>
      </w:r>
      <w:ins w:id="394" w:author="Brice Kuimi" w:date="2023-08-17T13:07:00Z">
        <w:r w:rsidR="00B67C5E">
          <w:t xml:space="preserve"> </w:t>
        </w:r>
      </w:ins>
      <w:r w:rsidR="00C632CC" w:rsidRPr="00C632CC">
        <w:t>The study period for Vancouver was</w:t>
      </w:r>
      <w:r w:rsidR="00741AA5">
        <w:t xml:space="preserve"> then</w:t>
      </w:r>
      <w:r w:rsidR="00C632CC" w:rsidRPr="00C632CC">
        <w:t xml:space="preserve"> adjusted </w:t>
      </w:r>
      <w:r w:rsidR="00741AA5">
        <w:t>accordingly</w:t>
      </w:r>
      <w:r w:rsidR="00C632CC" w:rsidRPr="00C632CC">
        <w:t>.</w:t>
      </w:r>
      <w:r w:rsidR="00C632CC">
        <w:t xml:space="preserve"> </w:t>
      </w:r>
      <w:commentRangeEnd w:id="393"/>
      <w:r w:rsidR="00B67C5E">
        <w:rPr>
          <w:rStyle w:val="CommentReference"/>
        </w:rPr>
        <w:commentReference w:id="393"/>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3A803FC4" w:rsidR="00411C3D" w:rsidRDefault="00411C3D" w:rsidP="00576038">
      <w:pPr>
        <w:ind w:firstLine="720"/>
      </w:pPr>
      <w:r w:rsidRPr="00411C3D">
        <w:t xml:space="preserve">The standardized criteria enabled a detailed comparison between </w:t>
      </w:r>
      <w:r w:rsidR="00B67C5E">
        <w:t>cities</w:t>
      </w:r>
      <w:r>
        <w:t xml:space="preserve">. For Vancouver, by </w:t>
      </w:r>
      <w:r w:rsidR="00B67C5E">
        <w:t xml:space="preserve">December </w:t>
      </w:r>
      <w:r w:rsidR="007C0912" w:rsidRPr="007C0912">
        <w:t xml:space="preserve">2021, there were </w:t>
      </w:r>
      <w:r w:rsidR="00F14B43">
        <w:t>41.</w:t>
      </w:r>
      <w:ins w:id="395" w:author="Richard Wen" w:date="2024-05-26T02:19:00Z">
        <w:r w:rsidR="00406D16">
          <w:t>19</w:t>
        </w:r>
      </w:ins>
      <w:del w:id="396" w:author="Richard Wen" w:date="2024-05-26T02:19:00Z">
        <w:r w:rsidR="00F14B43" w:rsidDel="00406D16">
          <w:delText>6</w:delText>
        </w:r>
      </w:del>
      <w:r w:rsidR="00F14B43">
        <w:t xml:space="preserve"> km of painted infrastructure (</w:t>
      </w:r>
      <w:r w:rsidR="007C0912" w:rsidRPr="00F14B43">
        <w:rPr>
          <w:i/>
          <w:iCs/>
        </w:rPr>
        <w:t>3</w:t>
      </w:r>
      <w:ins w:id="397" w:author="Richard Wen" w:date="2024-05-26T02:19:00Z">
        <w:r w:rsidR="00406D16">
          <w:rPr>
            <w:i/>
            <w:iCs/>
          </w:rPr>
          <w:t>7.19</w:t>
        </w:r>
      </w:ins>
      <w:del w:id="398" w:author="Richard Wen" w:date="2024-05-26T02:19:00Z">
        <w:r w:rsidR="007C0912" w:rsidRPr="00F14B43" w:rsidDel="00406D16">
          <w:rPr>
            <w:i/>
            <w:iCs/>
          </w:rPr>
          <w:delText>2.6</w:delText>
        </w:r>
      </w:del>
      <w:r w:rsidR="007C0912" w:rsidRPr="00F14B43">
        <w:rPr>
          <w:i/>
          <w:iCs/>
        </w:rPr>
        <w:t xml:space="preserve"> km painted lanes</w:t>
      </w:r>
      <w:r w:rsidR="00F14B43" w:rsidRPr="00F14B43">
        <w:rPr>
          <w:i/>
          <w:iCs/>
        </w:rPr>
        <w:t xml:space="preserve"> + </w:t>
      </w:r>
      <w:r w:rsidR="007C0912" w:rsidRPr="00F14B43">
        <w:rPr>
          <w:i/>
          <w:iCs/>
        </w:rPr>
        <w:t>9.0 km buffered lanes</w:t>
      </w:r>
      <w:r w:rsidR="00F14B43">
        <w:t>)</w:t>
      </w:r>
      <w:r w:rsidR="007C0912" w:rsidRPr="007C0912">
        <w:t xml:space="preserve"> and </w:t>
      </w:r>
      <w:ins w:id="399" w:author="Richard Wen" w:date="2024-05-26T02:19:00Z">
        <w:r w:rsidR="00F8306D">
          <w:t>30.58</w:t>
        </w:r>
      </w:ins>
      <w:del w:id="400" w:author="Richard Wen" w:date="2024-05-26T02:19:00Z">
        <w:r w:rsidR="007C0912" w:rsidRPr="007C0912" w:rsidDel="00F8306D">
          <w:delText>28.3</w:delText>
        </w:r>
      </w:del>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w:t>
      </w:r>
      <w:r w:rsidR="00B67C5E">
        <w:t xml:space="preserve"> (the one provided by the city)</w:t>
      </w:r>
      <w:r w:rsidR="00362920">
        <w:t xml:space="preserve">, </w:t>
      </w:r>
      <w:r w:rsidR="00362920" w:rsidRPr="00362920">
        <w:t xml:space="preserve">the </w:t>
      </w:r>
      <w:r w:rsidR="00B67C5E" w:rsidRPr="00411C3D">
        <w:t xml:space="preserve">standardized </w:t>
      </w:r>
      <w:r w:rsidR="00362920" w:rsidRPr="00362920">
        <w:t xml:space="preserve">data </w:t>
      </w:r>
      <w:r w:rsidR="00362920">
        <w:t>comparatively had</w:t>
      </w:r>
      <w:r w:rsidR="00362920" w:rsidRPr="00362920">
        <w:t xml:space="preserve"> </w:t>
      </w:r>
      <w:ins w:id="401" w:author="Richard Wen" w:date="2024-05-26T02:20:00Z">
        <w:r w:rsidR="003B50BA">
          <w:t>3.18</w:t>
        </w:r>
      </w:ins>
      <w:del w:id="402" w:author="Richard Wen" w:date="2024-05-26T02:20:00Z">
        <w:r w:rsidR="00362920" w:rsidRPr="00362920" w:rsidDel="003B50BA">
          <w:delText>0.9</w:delText>
        </w:r>
      </w:del>
      <w:r w:rsidR="00362920" w:rsidRPr="00362920">
        <w:t xml:space="preserve"> km more cycle tracks and 2.</w:t>
      </w:r>
      <w:ins w:id="403" w:author="Richard Wen" w:date="2024-05-26T02:20:00Z">
        <w:r w:rsidR="003B50BA">
          <w:t>39</w:t>
        </w:r>
      </w:ins>
      <w:del w:id="404" w:author="Richard Wen" w:date="2024-05-26T02:20:00Z">
        <w:r w:rsidR="00362920" w:rsidRPr="00362920" w:rsidDel="003B50BA">
          <w:delText>2</w:delText>
        </w:r>
      </w:del>
      <w:r w:rsidR="00362920" w:rsidRPr="00362920">
        <w:t xml:space="preserve"> km </w:t>
      </w:r>
      <w:ins w:id="405" w:author="Richard Wen" w:date="2024-05-26T02:20:00Z">
        <w:r w:rsidR="003B50BA">
          <w:t>more</w:t>
        </w:r>
      </w:ins>
      <w:del w:id="406" w:author="Richard Wen" w:date="2024-05-26T02:20:00Z">
        <w:r w:rsidR="00362920" w:rsidRPr="00362920" w:rsidDel="003B50BA">
          <w:delText>less</w:delText>
        </w:r>
      </w:del>
      <w:r w:rsidR="00362920" w:rsidRPr="00362920">
        <w:t xml:space="preserve"> painted </w:t>
      </w:r>
      <w:r w:rsidR="00B67C5E" w:rsidRPr="00362920">
        <w:t>infrastructure</w:t>
      </w:r>
      <w:r w:rsidR="00B67C5E">
        <w:t xml:space="preserve"> (</w:t>
      </w:r>
      <w:r w:rsidR="00B67C5E" w:rsidRPr="0093251A">
        <w:rPr>
          <w:b/>
          <w:bCs/>
          <w:i/>
          <w:iCs/>
        </w:rPr>
        <w:t>Table 1</w:t>
      </w:r>
      <w:r w:rsidR="00B67C5E">
        <w:t>)</w:t>
      </w:r>
      <w:r>
        <w:t>.</w:t>
      </w:r>
      <w:r w:rsidR="00362920" w:rsidRPr="00362920">
        <w:t xml:space="preserve"> In Calgary, verified data for 2022 included </w:t>
      </w:r>
      <w:r w:rsidR="00F14B43">
        <w:t>60.</w:t>
      </w:r>
      <w:ins w:id="407" w:author="Richard Wen" w:date="2024-05-26T02:20:00Z">
        <w:r w:rsidR="00533BEE">
          <w:t>28</w:t>
        </w:r>
      </w:ins>
      <w:del w:id="408" w:author="Richard Wen" w:date="2024-05-26T02:20:00Z">
        <w:r w:rsidR="00F14B43" w:rsidDel="00533BEE">
          <w:delText>5</w:delText>
        </w:r>
      </w:del>
      <w:r w:rsidR="00F14B43">
        <w:t xml:space="preserve"> km of painted infrastructure (</w:t>
      </w:r>
      <w:r w:rsidR="00F14B43" w:rsidRPr="006C7A7E">
        <w:rPr>
          <w:i/>
          <w:iCs/>
        </w:rPr>
        <w:t>55.</w:t>
      </w:r>
      <w:ins w:id="409" w:author="Richard Wen" w:date="2024-05-26T02:20:00Z">
        <w:r w:rsidR="006E3F1B">
          <w:rPr>
            <w:i/>
            <w:iCs/>
          </w:rPr>
          <w:t>52</w:t>
        </w:r>
      </w:ins>
      <w:del w:id="410" w:author="Richard Wen" w:date="2024-05-26T02:20:00Z">
        <w:r w:rsidR="00F14B43" w:rsidRPr="006C7A7E" w:rsidDel="006E3F1B">
          <w:rPr>
            <w:i/>
            <w:iCs/>
          </w:rPr>
          <w:delText>7</w:delText>
        </w:r>
      </w:del>
      <w:r w:rsidR="00F14B43" w:rsidRPr="006C7A7E">
        <w:rPr>
          <w:i/>
          <w:iCs/>
        </w:rPr>
        <w:t xml:space="preserve"> km painted lanes + 4.</w:t>
      </w:r>
      <w:ins w:id="411" w:author="Richard Wen" w:date="2024-05-26T02:21:00Z">
        <w:r w:rsidR="006E3F1B">
          <w:rPr>
            <w:i/>
            <w:iCs/>
          </w:rPr>
          <w:t>76</w:t>
        </w:r>
      </w:ins>
      <w:del w:id="412" w:author="Richard Wen" w:date="2024-05-26T02:21:00Z">
        <w:r w:rsidR="00F14B43" w:rsidRPr="006C7A7E" w:rsidDel="006E3F1B">
          <w:rPr>
            <w:i/>
            <w:iCs/>
          </w:rPr>
          <w:delText>8</w:delText>
        </w:r>
      </w:del>
      <w:r w:rsidR="00F14B43" w:rsidRPr="006C7A7E">
        <w:rPr>
          <w:i/>
          <w:iCs/>
        </w:rPr>
        <w:t xml:space="preserve"> km buffered lanes</w:t>
      </w:r>
      <w:r w:rsidR="00F14B43">
        <w:t>) and 2</w:t>
      </w:r>
      <w:ins w:id="413" w:author="Richard Wen" w:date="2024-05-26T02:21:00Z">
        <w:r w:rsidR="00E94BA7">
          <w:t>6</w:t>
        </w:r>
      </w:ins>
      <w:del w:id="414" w:author="Richard Wen" w:date="2024-05-26T02:21:00Z">
        <w:r w:rsidR="00F14B43" w:rsidDel="00E94BA7">
          <w:delText>4</w:delText>
        </w:r>
      </w:del>
      <w:r w:rsidR="00F14B43">
        <w:t>.</w:t>
      </w:r>
      <w:ins w:id="415" w:author="Richard Wen" w:date="2024-05-26T02:21:00Z">
        <w:r w:rsidR="00E94BA7">
          <w:t>93</w:t>
        </w:r>
      </w:ins>
      <w:del w:id="416" w:author="Richard Wen" w:date="2024-05-26T02:21:00Z">
        <w:r w:rsidR="00F14B43" w:rsidDel="00E94BA7">
          <w:delText>5</w:delText>
        </w:r>
      </w:del>
      <w:r w:rsidR="00F14B43">
        <w:t xml:space="preserve"> km cycle tracks. Accordingly</w:t>
      </w:r>
      <w:r w:rsidR="00362920" w:rsidRPr="00362920">
        <w:t>, the verified data had 3.</w:t>
      </w:r>
      <w:ins w:id="417" w:author="Richard Wen" w:date="2024-05-26T02:21:00Z">
        <w:r w:rsidR="007B4906">
          <w:t>28</w:t>
        </w:r>
      </w:ins>
      <w:del w:id="418" w:author="Richard Wen" w:date="2024-05-26T02:21:00Z">
        <w:r w:rsidR="00362920" w:rsidRPr="00362920" w:rsidDel="007B4906">
          <w:delText>5</w:delText>
        </w:r>
      </w:del>
      <w:r w:rsidR="00362920" w:rsidRPr="00362920">
        <w:t xml:space="preserve"> km more painted lanes and </w:t>
      </w:r>
      <w:ins w:id="419" w:author="Richard Wen" w:date="2024-05-26T02:21:00Z">
        <w:r w:rsidR="00B3631D">
          <w:t>4.77</w:t>
        </w:r>
      </w:ins>
      <w:del w:id="420" w:author="Richard Wen" w:date="2024-05-26T02:21:00Z">
        <w:r w:rsidR="00362920" w:rsidRPr="00362920" w:rsidDel="00B3631D">
          <w:delText>7.2</w:delText>
        </w:r>
      </w:del>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w:t>
      </w:r>
      <w:ins w:id="421" w:author="Richard Wen" w:date="2024-05-26T02:21:00Z">
        <w:r w:rsidR="00C737ED">
          <w:t>51</w:t>
        </w:r>
      </w:ins>
      <w:del w:id="422" w:author="Richard Wen" w:date="2024-05-26T02:21:00Z">
        <w:r w:rsidR="00F14B43" w:rsidDel="00C737ED">
          <w:delText>35</w:delText>
        </w:r>
      </w:del>
      <w:r w:rsidR="00F14B43">
        <w:t>.</w:t>
      </w:r>
      <w:ins w:id="423" w:author="Richard Wen" w:date="2024-05-26T02:21:00Z">
        <w:r w:rsidR="00C737ED">
          <w:t>37</w:t>
        </w:r>
      </w:ins>
      <w:del w:id="424" w:author="Richard Wen" w:date="2024-05-26T02:21:00Z">
        <w:r w:rsidR="00F14B43" w:rsidDel="00C737ED">
          <w:delText>8</w:delText>
        </w:r>
      </w:del>
      <w:r w:rsidR="00F14B43">
        <w:t xml:space="preserve"> km of painted infrastructure (</w:t>
      </w:r>
      <w:r w:rsidR="00F14B43" w:rsidRPr="006C7A7E">
        <w:rPr>
          <w:i/>
          <w:iCs/>
        </w:rPr>
        <w:t>1</w:t>
      </w:r>
      <w:ins w:id="425" w:author="Richard Wen" w:date="2024-05-26T02:21:00Z">
        <w:r w:rsidR="00C737ED">
          <w:rPr>
            <w:i/>
            <w:iCs/>
          </w:rPr>
          <w:t>31</w:t>
        </w:r>
      </w:ins>
      <w:del w:id="426" w:author="Richard Wen" w:date="2024-05-26T02:21:00Z">
        <w:r w:rsidR="00F14B43" w:rsidRPr="006C7A7E" w:rsidDel="00C737ED">
          <w:rPr>
            <w:i/>
            <w:iCs/>
          </w:rPr>
          <w:delText>23</w:delText>
        </w:r>
      </w:del>
      <w:r w:rsidR="00F14B43" w:rsidRPr="006C7A7E">
        <w:rPr>
          <w:i/>
          <w:iCs/>
        </w:rPr>
        <w:t>.</w:t>
      </w:r>
      <w:ins w:id="427" w:author="Richard Wen" w:date="2024-05-26T02:21:00Z">
        <w:r w:rsidR="00C737ED">
          <w:rPr>
            <w:i/>
            <w:iCs/>
          </w:rPr>
          <w:t>34</w:t>
        </w:r>
      </w:ins>
      <w:del w:id="428" w:author="Richard Wen" w:date="2024-05-26T02:21:00Z">
        <w:r w:rsidR="00F14B43" w:rsidRPr="006C7A7E" w:rsidDel="00C737ED">
          <w:rPr>
            <w:i/>
            <w:iCs/>
          </w:rPr>
          <w:delText>6</w:delText>
        </w:r>
      </w:del>
      <w:r w:rsidR="00F14B43" w:rsidRPr="006C7A7E">
        <w:rPr>
          <w:i/>
          <w:iCs/>
        </w:rPr>
        <w:t xml:space="preserve"> </w:t>
      </w:r>
      <w:r w:rsidR="005F0E39">
        <w:rPr>
          <w:i/>
          <w:iCs/>
        </w:rPr>
        <w:t xml:space="preserve">km </w:t>
      </w:r>
      <w:r w:rsidR="00F14B43" w:rsidRPr="006C7A7E">
        <w:rPr>
          <w:i/>
          <w:iCs/>
        </w:rPr>
        <w:t xml:space="preserve">painted lanes + </w:t>
      </w:r>
      <w:ins w:id="429" w:author="Richard Wen" w:date="2024-05-26T02:22:00Z">
        <w:r w:rsidR="00C737ED">
          <w:rPr>
            <w:i/>
            <w:iCs/>
          </w:rPr>
          <w:t>20</w:t>
        </w:r>
      </w:ins>
      <w:del w:id="430" w:author="Richard Wen" w:date="2024-05-26T02:22:00Z">
        <w:r w:rsidR="00F14B43" w:rsidRPr="006C7A7E" w:rsidDel="00C737ED">
          <w:rPr>
            <w:i/>
            <w:iCs/>
          </w:rPr>
          <w:delText>12</w:delText>
        </w:r>
      </w:del>
      <w:ins w:id="431" w:author="Richard Wen" w:date="2024-05-26T02:22:00Z">
        <w:r w:rsidR="00C737ED">
          <w:rPr>
            <w:i/>
            <w:iCs/>
          </w:rPr>
          <w:t>.03</w:t>
        </w:r>
      </w:ins>
      <w:del w:id="432" w:author="Richard Wen" w:date="2024-05-26T02:22:00Z">
        <w:r w:rsidR="00F14B43" w:rsidRPr="006C7A7E" w:rsidDel="00C737ED">
          <w:rPr>
            <w:i/>
            <w:iCs/>
          </w:rPr>
          <w:delText>.2</w:delText>
        </w:r>
      </w:del>
      <w:r w:rsidR="00F14B43" w:rsidRPr="006C7A7E">
        <w:rPr>
          <w:i/>
          <w:iCs/>
        </w:rPr>
        <w:t xml:space="preserve"> km buffered lanes</w:t>
      </w:r>
      <w:r w:rsidR="00F14B43">
        <w:t xml:space="preserve">) and </w:t>
      </w:r>
      <w:ins w:id="433" w:author="Richard Wen" w:date="2024-05-26T02:22:00Z">
        <w:r w:rsidR="00563D6A">
          <w:t>73</w:t>
        </w:r>
      </w:ins>
      <w:del w:id="434" w:author="Richard Wen" w:date="2024-05-26T02:22:00Z">
        <w:r w:rsidR="00F14B43" w:rsidDel="00563D6A">
          <w:delText>67</w:delText>
        </w:r>
      </w:del>
      <w:r w:rsidR="00F14B43">
        <w:t>.</w:t>
      </w:r>
      <w:ins w:id="435" w:author="Richard Wen" w:date="2024-05-26T02:22:00Z">
        <w:r w:rsidR="00563D6A">
          <w:t>01</w:t>
        </w:r>
      </w:ins>
      <w:del w:id="436" w:author="Richard Wen" w:date="2024-05-26T02:22:00Z">
        <w:r w:rsidR="00F14B43" w:rsidDel="00563D6A">
          <w:delText>6</w:delText>
        </w:r>
      </w:del>
      <w:r w:rsidR="00F14B43">
        <w:t xml:space="preserve"> km of cycle tracks, with </w:t>
      </w:r>
      <w:del w:id="437" w:author="Richard Wen" w:date="2024-05-26T02:22:00Z">
        <w:r w:rsidR="00F14B43" w:rsidRPr="00F14B43" w:rsidDel="00563D6A">
          <w:delText>4</w:delText>
        </w:r>
      </w:del>
      <w:ins w:id="438" w:author="Richard Wen" w:date="2024-05-26T02:22:00Z">
        <w:r w:rsidR="00563D6A">
          <w:t>19</w:t>
        </w:r>
      </w:ins>
      <w:r w:rsidR="00F14B43" w:rsidRPr="00F14B43">
        <w:t>.</w:t>
      </w:r>
      <w:ins w:id="439" w:author="Richard Wen" w:date="2024-05-26T02:22:00Z">
        <w:r w:rsidR="00563D6A">
          <w:t>87</w:t>
        </w:r>
      </w:ins>
      <w:del w:id="440" w:author="Richard Wen" w:date="2024-05-26T02:22:00Z">
        <w:r w:rsidR="00F14B43" w:rsidRPr="00F14B43" w:rsidDel="00563D6A">
          <w:delText>3</w:delText>
        </w:r>
      </w:del>
      <w:r w:rsidR="00F14B43" w:rsidRPr="00F14B43">
        <w:t xml:space="preserve"> km more painted </w:t>
      </w:r>
      <w:r w:rsidR="00F14B43">
        <w:t xml:space="preserve">infrastructure </w:t>
      </w:r>
      <w:r w:rsidR="00F14B43" w:rsidRPr="00F14B43">
        <w:t xml:space="preserve">and </w:t>
      </w:r>
      <w:ins w:id="441" w:author="Richard Wen" w:date="2024-05-26T02:22:00Z">
        <w:r w:rsidR="0022137E">
          <w:t>0.89</w:t>
        </w:r>
      </w:ins>
      <w:del w:id="442" w:author="Richard Wen" w:date="2024-05-26T02:22:00Z">
        <w:r w:rsidR="00F14B43" w:rsidRPr="00F14B43" w:rsidDel="0022137E">
          <w:delText>6.3</w:delText>
        </w:r>
      </w:del>
      <w:r w:rsidR="00550609">
        <w:t xml:space="preserve"> </w:t>
      </w:r>
      <w:r w:rsidR="00F14B43" w:rsidRPr="00F14B43">
        <w:t>km fewer cycle tracks compared to the original municipal records</w:t>
      </w:r>
      <w:r w:rsidR="00F14B43">
        <w:t xml:space="preserve">. </w:t>
      </w:r>
      <w:moveFromRangeStart w:id="443" w:author="Richard Wen" w:date="2024-05-26T02:14:00Z" w:name="move167582059"/>
      <w:commentRangeStart w:id="444"/>
      <w:commentRangeStart w:id="445"/>
      <w:moveFrom w:id="446" w:author="Richard Wen" w:date="2024-05-26T02:14:00Z">
        <w:r w:rsidR="00A10B68" w:rsidRPr="00A10B68" w:rsidDel="00537788">
          <w:t xml:space="preserve">Overall, these </w:t>
        </w:r>
        <w:r w:rsidR="0093251A" w:rsidRPr="00A10B68" w:rsidDel="00537788">
          <w:t>results</w:t>
        </w:r>
        <w:r w:rsidR="00A10B68" w:rsidRPr="00A10B68" w:rsidDel="00537788">
          <w:t xml:space="preserve"> highlight the degree of misclassification in regard to current infrastructure types; specifically, </w:t>
        </w:r>
        <w:r w:rsidR="00550609" w:rsidDel="00537788">
          <w:t>Calgary and Toronto</w:t>
        </w:r>
        <w:r w:rsidR="00A10B68" w:rsidRPr="00A10B68" w:rsidDel="00537788">
          <w:t xml:space="preserve"> tended to misclassify infrastructure as cycle tracks, despite not meeting the Can-BICS definition</w:t>
        </w:r>
        <w:commentRangeEnd w:id="444"/>
        <w:r w:rsidR="00B67C5E" w:rsidDel="00537788">
          <w:rPr>
            <w:rStyle w:val="CommentReference"/>
          </w:rPr>
          <w:commentReference w:id="444"/>
        </w:r>
        <w:commentRangeEnd w:id="445"/>
        <w:r w:rsidR="00E23948" w:rsidDel="00537788">
          <w:rPr>
            <w:rStyle w:val="CommentReference"/>
          </w:rPr>
          <w:commentReference w:id="445"/>
        </w:r>
        <w:r w:rsidR="00A10B68" w:rsidRPr="00A10B68" w:rsidDel="00537788">
          <w:t>.</w:t>
        </w:r>
      </w:moveFrom>
      <w:moveFromRangeEnd w:id="443"/>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2277DC5" w:rsidR="00EC0E6F" w:rsidRDefault="007F3864" w:rsidP="000B325E">
      <w:pPr>
        <w:ind w:firstLine="720"/>
      </w:pPr>
      <w:r w:rsidRPr="007F3864">
        <w:t xml:space="preserve">An examination of the cycling infrastructure </w:t>
      </w:r>
      <w:r w:rsidR="00B67C5E">
        <w:t xml:space="preserve">implementation </w:t>
      </w:r>
      <w:r w:rsidRPr="007F3864">
        <w:t>trends across Vancouver, Calgary, and Toronto reveals</w:t>
      </w:r>
      <w:ins w:id="447" w:author="Richard Wen" w:date="2024-05-26T04:04:00Z">
        <w:r w:rsidR="00462810">
          <w:t xml:space="preserve"> l</w:t>
        </w:r>
      </w:ins>
      <w:del w:id="448" w:author="Richard Wen" w:date="2024-05-26T04:04:00Z">
        <w:r w:rsidRPr="007F3864" w:rsidDel="00462810">
          <w:delText xml:space="preserve"> </w:delText>
        </w:r>
        <w:commentRangeStart w:id="449"/>
        <w:r w:rsidRPr="007F3864" w:rsidDel="00462810">
          <w:delText xml:space="preserve">significant </w:delText>
        </w:r>
        <w:commentRangeEnd w:id="449"/>
        <w:r w:rsidR="00B67C5E" w:rsidDel="00462810">
          <w:rPr>
            <w:rStyle w:val="CommentReference"/>
          </w:rPr>
          <w:commentReference w:id="449"/>
        </w:r>
        <w:r w:rsidR="00B67C5E" w:rsidDel="00462810">
          <w:delText>l</w:delText>
        </w:r>
      </w:del>
      <w:r w:rsidR="00B67C5E">
        <w:t xml:space="preserve">arge </w:t>
      </w:r>
      <w:r w:rsidRPr="007F3864">
        <w:t xml:space="preserve">growth in dedicated on-street cycling networks since 2009. At the beginning of the study, these cities </w:t>
      </w:r>
      <w:ins w:id="450" w:author="Richard Wen" w:date="2024-05-26T02:24:00Z">
        <w:r w:rsidR="00CA783C">
          <w:t>approximately 19</w:t>
        </w:r>
        <w:r w:rsidR="00CA783C" w:rsidRPr="007F3864">
          <w:t xml:space="preserve">, </w:t>
        </w:r>
        <w:r w:rsidR="00CA783C">
          <w:t>1</w:t>
        </w:r>
        <w:r w:rsidR="00CA783C" w:rsidRPr="007F3864">
          <w:t>, and 1</w:t>
        </w:r>
        <w:r w:rsidR="00CA783C">
          <w:t xml:space="preserve">8 </w:t>
        </w:r>
        <w:r w:rsidR="00CA783C" w:rsidRPr="007F3864">
          <w:t>km</w:t>
        </w:r>
        <w:r w:rsidR="00CA783C">
          <w:t xml:space="preserve"> per 1000 </w:t>
        </w:r>
        <w:proofErr w:type="spellStart"/>
        <w:r w:rsidR="00CA783C">
          <w:t>cen</w:t>
        </w:r>
        <w:proofErr w:type="spellEnd"/>
        <w:r w:rsidR="00CA783C">
          <w:t>-km of total roadway</w:t>
        </w:r>
        <w:r w:rsidR="00CA783C" w:rsidRPr="007F3864">
          <w:t xml:space="preserve"> of such infrastructure, respectively.</w:t>
        </w:r>
        <w:r w:rsidR="00CA783C">
          <w:t xml:space="preserve"> We also note that local street bikeways made up more than half of Vancouver’s cycling infrastructure at about 75 km per 1000 </w:t>
        </w:r>
        <w:proofErr w:type="spellStart"/>
        <w:r w:rsidR="00CA783C">
          <w:t>cen</w:t>
        </w:r>
        <w:proofErr w:type="spellEnd"/>
        <w:r w:rsidR="00CA783C">
          <w:t xml:space="preserve">-km of total roadway. </w:t>
        </w:r>
        <w:r w:rsidR="00CA783C" w:rsidRPr="007F3864">
          <w:t xml:space="preserve">By the conclusion of the study period, </w:t>
        </w:r>
        <w:r w:rsidR="00CA783C">
          <w:t>approximately 38</w:t>
        </w:r>
        <w:r w:rsidR="00CA783C" w:rsidRPr="007F3864">
          <w:t xml:space="preserve"> (</w:t>
        </w:r>
        <w:r w:rsidR="00CA783C">
          <w:t>200</w:t>
        </w:r>
        <w:r w:rsidR="00CA783C" w:rsidRPr="007F3864">
          <w:t xml:space="preserve">% increase), </w:t>
        </w:r>
        <w:r w:rsidR="00CA783C">
          <w:t>11</w:t>
        </w:r>
        <w:r w:rsidR="00CA783C" w:rsidRPr="007F3864">
          <w:t xml:space="preserve"> (1</w:t>
        </w:r>
        <w:r w:rsidR="00CA783C">
          <w:t>100</w:t>
        </w:r>
        <w:r w:rsidR="00CA783C" w:rsidRPr="007F3864">
          <w:t xml:space="preserve">% increase), and </w:t>
        </w:r>
        <w:r w:rsidR="00CA783C">
          <w:t>40</w:t>
        </w:r>
        <w:r w:rsidR="00CA783C" w:rsidRPr="007F3864">
          <w:t xml:space="preserve"> (</w:t>
        </w:r>
        <w:r w:rsidR="00CA783C">
          <w:t>220</w:t>
        </w:r>
        <w:r w:rsidR="00CA783C" w:rsidRPr="007F3864">
          <w:t>% increase)</w:t>
        </w:r>
        <w:r w:rsidR="00CA783C">
          <w:t xml:space="preserve"> km per </w:t>
        </w:r>
        <w:proofErr w:type="spellStart"/>
        <w:r w:rsidR="00CA783C">
          <w:t>cen</w:t>
        </w:r>
        <w:proofErr w:type="spellEnd"/>
        <w:r w:rsidR="00CA783C">
          <w:t>-km of total roadway</w:t>
        </w:r>
        <w:r w:rsidR="00CA783C" w:rsidRPr="007F3864">
          <w:t xml:space="preserve"> </w:t>
        </w:r>
        <w:r w:rsidR="00CA783C">
          <w:t xml:space="preserve">of dedicated cycling infrastructure was added </w:t>
        </w:r>
        <w:r w:rsidR="00CA783C" w:rsidRPr="007F3864">
          <w:t xml:space="preserve">to </w:t>
        </w:r>
        <w:r w:rsidR="00CA783C">
          <w:t xml:space="preserve">Vancouver, Calgary, and Toronto </w:t>
        </w:r>
        <w:r w:rsidR="00CA783C" w:rsidRPr="007F3864">
          <w:t>roadways</w:t>
        </w:r>
        <w:r w:rsidR="00CA783C">
          <w:t xml:space="preserve"> respectively</w:t>
        </w:r>
      </w:ins>
      <w:del w:id="451" w:author="Richard Wen" w:date="2024-05-26T02:24:00Z">
        <w:r w:rsidRPr="007F3864" w:rsidDel="00CA783C">
          <w:delText>had 43</w:delText>
        </w:r>
        <w:r w:rsidR="00EC0E6F" w:rsidDel="00CA783C">
          <w:delText xml:space="preserve"> </w:delText>
        </w:r>
        <w:r w:rsidRPr="007F3864" w:rsidDel="00CA783C">
          <w:delText>km, 8</w:delText>
        </w:r>
        <w:r w:rsidR="00EC0E6F" w:rsidDel="00CA783C">
          <w:delText xml:space="preserve"> </w:delText>
        </w:r>
        <w:r w:rsidRPr="007F3864" w:rsidDel="00CA783C">
          <w:delText>km, and 103</w:delText>
        </w:r>
        <w:r w:rsidR="00EC0E6F" w:rsidDel="00CA783C">
          <w:delText xml:space="preserve"> </w:delText>
        </w:r>
        <w:r w:rsidRPr="007F3864" w:rsidDel="00CA783C">
          <w:delText>km of such infrastructure, respectively. By the conclusion of the study period, Vancouver added 27</w:delText>
        </w:r>
        <w:r w:rsidR="00EC0E6F" w:rsidDel="00CA783C">
          <w:delText xml:space="preserve"> </w:delText>
        </w:r>
        <w:r w:rsidRPr="007F3864" w:rsidDel="00CA783C">
          <w:delText>km (64% increase), Calgary 77</w:delText>
        </w:r>
        <w:r w:rsidR="00EC0E6F" w:rsidDel="00CA783C">
          <w:delText xml:space="preserve"> </w:delText>
        </w:r>
        <w:r w:rsidRPr="007F3864" w:rsidDel="00CA783C">
          <w:delText>km (</w:delText>
        </w:r>
        <w:commentRangeStart w:id="452"/>
        <w:r w:rsidRPr="007F3864" w:rsidDel="00CA783C">
          <w:delText>1014% increase</w:delText>
        </w:r>
        <w:commentRangeEnd w:id="452"/>
        <w:r w:rsidR="00FC1B67" w:rsidDel="00CA783C">
          <w:rPr>
            <w:rStyle w:val="CommentReference"/>
          </w:rPr>
          <w:commentReference w:id="452"/>
        </w:r>
        <w:r w:rsidRPr="007F3864" w:rsidDel="00CA783C">
          <w:delText>), and Toronto 101</w:delText>
        </w:r>
        <w:r w:rsidR="00EC0E6F" w:rsidDel="00CA783C">
          <w:delText xml:space="preserve"> </w:delText>
        </w:r>
        <w:r w:rsidRPr="007F3864" w:rsidDel="00CA783C">
          <w:delText xml:space="preserve">km (98% increase) </w:delText>
        </w:r>
        <w:r w:rsidR="00550609" w:rsidDel="00CA783C">
          <w:delText xml:space="preserve">of dedicated cycling infrastructure </w:delText>
        </w:r>
        <w:r w:rsidRPr="007F3864" w:rsidDel="00CA783C">
          <w:delText>to their roadways.</w:delText>
        </w:r>
        <w:r w:rsidDel="00CA783C">
          <w:delText xml:space="preserve"> Moreover, a growing proportion of infrastructure </w:delText>
        </w:r>
        <w:r w:rsidR="007E0666" w:rsidDel="00CA783C">
          <w:delText>is</w:delText>
        </w:r>
        <w:r w:rsidDel="00CA783C">
          <w:delText xml:space="preserve"> </w:delText>
        </w:r>
        <w:r w:rsidR="00EC0E6F" w:rsidDel="00CA783C">
          <w:delText xml:space="preserve">composed of </w:delText>
        </w:r>
        <w:r w:rsidDel="00CA783C">
          <w:delText>cycle tracks</w:delText>
        </w:r>
      </w:del>
      <w:r w:rsidR="0099481D">
        <w:t xml:space="preserve">. </w:t>
      </w:r>
      <w:ins w:id="453" w:author="Richard Wen" w:date="2024-05-26T02:24:00Z">
        <w:r w:rsidR="00CA783C">
          <w:t>I</w:t>
        </w:r>
      </w:ins>
      <w:del w:id="454" w:author="Richard Wen" w:date="2024-05-26T02:24:00Z">
        <w:r w:rsidR="00EC0E6F" w:rsidRPr="00EC0E6F" w:rsidDel="00CA783C">
          <w:delText>While i</w:delText>
        </w:r>
      </w:del>
      <w:r w:rsidR="00EC0E6F" w:rsidRPr="00EC0E6F">
        <w:t>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w:t>
      </w:r>
      <w:ins w:id="455" w:author="Richard Wen" w:date="2024-05-26T02:24:00Z">
        <w:r w:rsidR="008F1259">
          <w:t>.7</w:t>
        </w:r>
      </w:ins>
      <w:r w:rsidR="00EC0E6F" w:rsidRPr="00EC0E6F">
        <w:t xml:space="preserve">% of Vancouver's, </w:t>
      </w:r>
      <w:ins w:id="456" w:author="Richard Wen" w:date="2024-05-26T02:24:00Z">
        <w:r w:rsidR="008F1259">
          <w:t>30.9</w:t>
        </w:r>
      </w:ins>
      <w:del w:id="457" w:author="Richard Wen" w:date="2024-05-26T02:24:00Z">
        <w:r w:rsidR="00EC0E6F" w:rsidRPr="00EC0E6F" w:rsidDel="008F1259">
          <w:delText>29</w:delText>
        </w:r>
      </w:del>
      <w:r w:rsidR="00EC0E6F" w:rsidRPr="00EC0E6F">
        <w:t>% of Calgary's, and 3</w:t>
      </w:r>
      <w:ins w:id="458" w:author="Richard Wen" w:date="2024-05-26T02:24:00Z">
        <w:r w:rsidR="008F1259">
          <w:t>2.5</w:t>
        </w:r>
      </w:ins>
      <w:del w:id="459" w:author="Richard Wen" w:date="2024-05-26T02:24:00Z">
        <w:r w:rsidR="00EC0E6F" w:rsidRPr="00EC0E6F" w:rsidDel="008F1259">
          <w:delText>3</w:delText>
        </w:r>
      </w:del>
      <w:r w:rsidR="00EC0E6F" w:rsidRPr="00EC0E6F">
        <w:t>% of Toronto's dedicated on-street infrastructure</w:t>
      </w:r>
      <w:r w:rsidR="00EC0E6F">
        <w:t xml:space="preserve"> (</w:t>
      </w:r>
      <w:r w:rsidR="00EC0E6F" w:rsidRPr="00EC0E6F">
        <w:rPr>
          <w:b/>
          <w:bCs/>
          <w:i/>
          <w:iCs/>
        </w:rPr>
        <w:t>Figure 2</w:t>
      </w:r>
      <w:r w:rsidR="00EC0E6F">
        <w:t xml:space="preserve">). </w:t>
      </w:r>
      <w:r w:rsidR="00FC1B67">
        <w:t xml:space="preserve">This </w:t>
      </w:r>
      <w:r w:rsidR="0073778E">
        <w:t xml:space="preserve">increase in cycle tracks has partly been driven by upgrades of </w:t>
      </w:r>
      <w:r w:rsidR="0073778E">
        <w:lastRenderedPageBreak/>
        <w:t>existing painted lane infrastructure</w:t>
      </w:r>
      <w:r w:rsidR="00FC1B67" w:rsidRPr="00FC1B67">
        <w:rPr>
          <w:b/>
          <w:bCs/>
          <w:i/>
          <w:iCs/>
        </w:rPr>
        <w:t xml:space="preserve"> </w:t>
      </w:r>
      <w:ins w:id="460" w:author="Richard Wen" w:date="2024-05-26T02:15:00Z">
        <w:r w:rsidR="001241AF">
          <w:t>(</w:t>
        </w:r>
      </w:ins>
      <w:r w:rsidR="00FC1B67" w:rsidRPr="00550609">
        <w:rPr>
          <w:b/>
          <w:bCs/>
          <w:i/>
          <w:iCs/>
        </w:rPr>
        <w:t>Figure 3</w:t>
      </w:r>
      <w:ins w:id="461" w:author="Richard Wen" w:date="2024-05-26T02:15:00Z">
        <w:r w:rsidR="001241AF" w:rsidRPr="001241AF">
          <w:rPr>
            <w:rPrChange w:id="462" w:author="Richard Wen" w:date="2024-05-26T02:15:00Z">
              <w:rPr>
                <w:b/>
                <w:bCs/>
                <w:i/>
                <w:iCs/>
              </w:rPr>
            </w:rPrChange>
          </w:rPr>
          <w:t>)</w:t>
        </w:r>
      </w:ins>
      <w:r w:rsidR="0073778E">
        <w:t xml:space="preserve">. This is particularly </w:t>
      </w:r>
      <w:r w:rsidR="00FC1B67">
        <w:t xml:space="preserve">salient </w:t>
      </w:r>
      <w:r w:rsidR="0073778E">
        <w:t xml:space="preserve">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w:t>
      </w:r>
    </w:p>
    <w:p w14:paraId="052F402E" w14:textId="6A45F3A4" w:rsidR="00166BBC" w:rsidRDefault="00C56C8A" w:rsidP="00123877">
      <w:pPr>
        <w:ind w:firstLine="720"/>
      </w:pPr>
      <w:commentRangeStart w:id="463"/>
      <w:r w:rsidRPr="00C56C8A">
        <w:t xml:space="preserve"> </w:t>
      </w:r>
      <w:commentRangeEnd w:id="463"/>
      <w:r w:rsidR="00E23948">
        <w:rPr>
          <w:rStyle w:val="CommentReference"/>
        </w:rPr>
        <w:commentReference w:id="463"/>
      </w:r>
      <w:del w:id="464" w:author="Richard Wen" w:date="2024-05-26T02:34:00Z">
        <w:r w:rsidRPr="00C56C8A" w:rsidDel="00334F8E">
          <w:delText>In particular, Calgary</w:delText>
        </w:r>
      </w:del>
      <w:ins w:id="465" w:author="Richard Wen" w:date="2024-05-26T02:34:00Z">
        <w:r w:rsidR="00334F8E" w:rsidRPr="00C56C8A">
          <w:t>Calgary</w:t>
        </w:r>
      </w:ins>
      <w:r w:rsidRPr="00C56C8A">
        <w:t xml:space="preserve"> and Toronto showed an upward trend in the installation of dedicated on-street cycling infrastructure since the pandemic</w:t>
      </w:r>
      <w:ins w:id="466" w:author="Brice Kuimi" w:date="2023-08-17T13:17:00Z">
        <w:r w:rsidR="0065611C">
          <w:t>’</w:t>
        </w:r>
      </w:ins>
      <w:r w:rsidRPr="00C56C8A">
        <w:t xml:space="preserve">s onset. As illustrated in </w:t>
      </w:r>
      <w:r w:rsidRPr="00C56C8A">
        <w:rPr>
          <w:b/>
          <w:bCs/>
          <w:i/>
          <w:iCs/>
        </w:rPr>
        <w:t>Figure 3</w:t>
      </w:r>
      <w:r w:rsidRPr="00C56C8A">
        <w:t xml:space="preserve">, </w:t>
      </w:r>
      <w:r w:rsidR="00CC00B5">
        <w:t xml:space="preserve">the growth in Toronto’s </w:t>
      </w:r>
      <w:ins w:id="467" w:author="Richard Wen" w:date="2024-05-26T02:34:00Z">
        <w:r w:rsidR="000177A4">
          <w:t>and Va</w:t>
        </w:r>
      </w:ins>
      <w:ins w:id="468" w:author="Richard Wen" w:date="2024-05-26T02:35:00Z">
        <w:r w:rsidR="000177A4">
          <w:t xml:space="preserve">ncouver’s </w:t>
        </w:r>
      </w:ins>
      <w:r w:rsidR="00CC00B5">
        <w:t xml:space="preserve">infrastructure was </w:t>
      </w:r>
      <w:r w:rsidR="0065611C">
        <w:t xml:space="preserve">at </w:t>
      </w:r>
      <w:proofErr w:type="spellStart"/>
      <w:r w:rsidR="0065611C">
        <w:t>it</w:t>
      </w:r>
      <w:proofErr w:type="spellEnd"/>
      <w:r w:rsidR="0065611C">
        <w:t xml:space="preserve"> highest</w:t>
      </w:r>
      <w:r w:rsidR="00CC00B5">
        <w:t xml:space="preserve"> in 2020, with </w:t>
      </w:r>
      <w:ins w:id="469" w:author="Richard Wen" w:date="2024-05-26T02:35:00Z">
        <w:r w:rsidR="00DC3825">
          <w:t>over 6 and 1</w:t>
        </w:r>
      </w:ins>
      <w:del w:id="470" w:author="Richard Wen" w:date="2024-05-26T02:35:00Z">
        <w:r w:rsidR="00CC00B5" w:rsidDel="00DC3825">
          <w:delText>4.7</w:delText>
        </w:r>
      </w:del>
      <w:r w:rsidR="00CC00B5">
        <w:t xml:space="preserve"> km of new infrastructure per 1000 </w:t>
      </w:r>
      <w:commentRangeStart w:id="471"/>
      <w:del w:id="472" w:author="Richard Wen" w:date="2024-05-25T21:35:00Z">
        <w:r w:rsidR="00CC00B5" w:rsidDel="004F30A8">
          <w:delText>c-km</w:delText>
        </w:r>
      </w:del>
      <w:proofErr w:type="spellStart"/>
      <w:ins w:id="473" w:author="Richard Wen" w:date="2024-05-25T21:35:00Z">
        <w:r w:rsidR="004F30A8">
          <w:t>cen</w:t>
        </w:r>
        <w:proofErr w:type="spellEnd"/>
        <w:r w:rsidR="004F30A8">
          <w:t>-km</w:t>
        </w:r>
      </w:ins>
      <w:r w:rsidR="00CC00B5">
        <w:t xml:space="preserve"> </w:t>
      </w:r>
      <w:commentRangeEnd w:id="471"/>
      <w:r w:rsidR="0065611C">
        <w:rPr>
          <w:rStyle w:val="CommentReference"/>
        </w:rPr>
        <w:commentReference w:id="471"/>
      </w:r>
      <w:r w:rsidR="00CC00B5">
        <w:t>of roadway</w:t>
      </w:r>
      <w:ins w:id="474" w:author="Richard Wen" w:date="2024-05-26T02:35:00Z">
        <w:r w:rsidR="00DC3825">
          <w:t xml:space="preserve"> respectively</w:t>
        </w:r>
      </w:ins>
      <w:r w:rsidR="00CC00B5">
        <w:t>, while Calgary</w:t>
      </w:r>
      <w:r>
        <w:t xml:space="preserve">’s peak occurred in 2021, with </w:t>
      </w:r>
      <w:ins w:id="475" w:author="Richard Wen" w:date="2024-05-26T02:35:00Z">
        <w:r w:rsidR="00344B3E">
          <w:t xml:space="preserve">over </w:t>
        </w:r>
      </w:ins>
      <w:r w:rsidR="00CC00B5">
        <w:t>1</w:t>
      </w:r>
      <w:ins w:id="476" w:author="Richard Wen" w:date="2024-05-26T02:36:00Z">
        <w:r w:rsidR="00344B3E">
          <w:t xml:space="preserve"> </w:t>
        </w:r>
      </w:ins>
      <w:del w:id="477" w:author="Richard Wen" w:date="2024-05-26T02:35:00Z">
        <w:r w:rsidR="00CC00B5" w:rsidDel="00344B3E">
          <w:delText>.0</w:delText>
        </w:r>
      </w:del>
      <w:r w:rsidR="00CC00B5">
        <w:t xml:space="preserve">km of new infrastructure built per 1000 </w:t>
      </w:r>
      <w:del w:id="478" w:author="Richard Wen" w:date="2024-05-25T21:35:00Z">
        <w:r w:rsidR="00CC00B5" w:rsidDel="004F30A8">
          <w:delText>c-km</w:delText>
        </w:r>
      </w:del>
      <w:proofErr w:type="spellStart"/>
      <w:ins w:id="479" w:author="Richard Wen" w:date="2024-05-25T21:35:00Z">
        <w:r w:rsidR="004F30A8">
          <w:t>cen</w:t>
        </w:r>
        <w:proofErr w:type="spellEnd"/>
        <w:r w:rsidR="004F30A8">
          <w:t>-km</w:t>
        </w:r>
      </w:ins>
      <w:r w:rsidR="00CC00B5">
        <w:t xml:space="preserve"> of roadway.</w:t>
      </w:r>
      <w:r>
        <w:t xml:space="preserve"> </w:t>
      </w:r>
      <w:r w:rsidR="00166BBC">
        <w:t xml:space="preserve">For </w:t>
      </w:r>
      <w:ins w:id="480" w:author="Richard Wen" w:date="2024-05-26T02:36:00Z">
        <w:r w:rsidR="00BC2218">
          <w:t>Calgary and Toronto</w:t>
        </w:r>
      </w:ins>
      <w:del w:id="481" w:author="Richard Wen" w:date="2024-05-26T02:36:00Z">
        <w:r w:rsidR="00166BBC" w:rsidDel="00BC2218">
          <w:delText>both cities</w:delText>
        </w:r>
      </w:del>
      <w:r w:rsidR="00166BBC">
        <w:t>, this</w:t>
      </w:r>
      <w:r w:rsidR="00166BBC" w:rsidRPr="00166BBC">
        <w:t xml:space="preserve"> growth of on-street </w:t>
      </w:r>
      <w:ins w:id="482" w:author="Richard Wen" w:date="2024-05-26T02:27:00Z">
        <w:r w:rsidR="001E0CB8">
          <w:t>bikeways</w:t>
        </w:r>
      </w:ins>
      <w:commentRangeStart w:id="483"/>
      <w:commentRangeStart w:id="484"/>
      <w:del w:id="485" w:author="Richard Wen" w:date="2024-05-26T02:27:00Z">
        <w:r w:rsidR="00166BBC" w:rsidRPr="00166BBC" w:rsidDel="001E0CB8">
          <w:delText>cycleways</w:delText>
        </w:r>
      </w:del>
      <w:r w:rsidR="00166BBC" w:rsidRPr="00166BBC">
        <w:t xml:space="preserve"> </w:t>
      </w:r>
      <w:commentRangeEnd w:id="483"/>
      <w:r w:rsidR="0065611C">
        <w:rPr>
          <w:rStyle w:val="CommentReference"/>
        </w:rPr>
        <w:commentReference w:id="483"/>
      </w:r>
      <w:commentRangeEnd w:id="484"/>
      <w:r w:rsidR="00F152D3">
        <w:rPr>
          <w:rStyle w:val="CommentReference"/>
        </w:rPr>
        <w:commentReference w:id="484"/>
      </w:r>
      <w:r w:rsidR="00166BBC" w:rsidRPr="00166BBC">
        <w:t xml:space="preserve">is primarily attributed to the increase in cycle track infrastructure, as depicted in </w:t>
      </w:r>
      <w:r w:rsidR="00166BBC" w:rsidRPr="00166BBC">
        <w:rPr>
          <w:b/>
          <w:bCs/>
          <w:i/>
          <w:iCs/>
        </w:rPr>
        <w:t>Figures 2 and 3</w:t>
      </w:r>
      <w:r w:rsidR="00166BBC">
        <w:t>.</w:t>
      </w:r>
      <w:ins w:id="486" w:author="Richard Wen" w:date="2024-05-26T02:37:00Z">
        <w:r w:rsidR="00123877">
          <w:t xml:space="preserve"> </w:t>
        </w:r>
      </w:ins>
      <w:del w:id="487" w:author="Richard Wen" w:date="2024-05-26T02:37:00Z">
        <w:r w:rsidR="00166BBC" w:rsidDel="00123877">
          <w:delText xml:space="preserve"> </w:delText>
        </w:r>
      </w:del>
      <w:ins w:id="488" w:author="Richard Wen" w:date="2024-05-26T02:37:00Z">
        <w:r w:rsidR="00123877">
          <w:t xml:space="preserve">It is also notable that Vancouver had over 6 km of new infrastructure per 1000 </w:t>
        </w:r>
        <w:proofErr w:type="spellStart"/>
        <w:r w:rsidR="00123877">
          <w:t>cen</w:t>
        </w:r>
        <w:proofErr w:type="spellEnd"/>
        <w:r w:rsidR="00123877">
          <w:t xml:space="preserve">-km of roadway from 2012 to 2013 when including local street bikeways as it drastically fell below 3 km per 1000 </w:t>
        </w:r>
        <w:proofErr w:type="spellStart"/>
        <w:r w:rsidR="00123877">
          <w:t>cen</w:t>
        </w:r>
        <w:proofErr w:type="spellEnd"/>
        <w:r w:rsidR="00123877">
          <w:t>-km of road.</w:t>
        </w:r>
      </w:ins>
      <w:del w:id="489" w:author="Richard Wen" w:date="2024-05-26T02:37:00Z">
        <w:r w:rsidDel="00123877">
          <w:delText>In contrast</w:delText>
        </w:r>
        <w:r w:rsidRPr="00C56C8A" w:rsidDel="00123877">
          <w:delText xml:space="preserve">, </w:delText>
        </w:r>
        <w:r w:rsidDel="00123877">
          <w:delText xml:space="preserve">the installation of infrastructure within Vancouver </w:delText>
        </w:r>
        <w:r w:rsidR="0065611C" w:rsidDel="00123877">
          <w:delText>peaked</w:delText>
        </w:r>
        <w:r w:rsidDel="00123877">
          <w:delText xml:space="preserve"> in 2016, with its post-pandemic infrastructure growth remaining in line with previous levels. </w:delText>
        </w:r>
      </w:del>
    </w:p>
    <w:p w14:paraId="3607448E" w14:textId="586C3661"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w:t>
      </w:r>
      <w:del w:id="490" w:author="Richard Wen" w:date="2024-05-26T02:28:00Z">
        <w:r w:rsidR="0065611C" w:rsidDel="00D83475">
          <w:delText>N(</w:delText>
        </w:r>
      </w:del>
      <w:r>
        <w:t>4%</w:t>
      </w:r>
      <w:ins w:id="491" w:author="Brice Kuimi" w:date="2023-08-17T13:23:00Z">
        <w:del w:id="492" w:author="Richard Wen" w:date="2024-05-26T02:28:00Z">
          <w:r w:rsidR="0065611C" w:rsidDel="00D83475">
            <w:delText>)</w:delText>
          </w:r>
        </w:del>
      </w:ins>
      <w:r>
        <w:t xml:space="preserve"> of the existing infrastructure was upgraded and 8% was newly installed since the start of 2020. </w:t>
      </w:r>
      <w:commentRangeStart w:id="493"/>
      <w:commentRangeStart w:id="494"/>
      <w:r>
        <w:t xml:space="preserve">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during this time and 24% was newly installed</w:t>
      </w:r>
      <w:commentRangeEnd w:id="493"/>
      <w:r w:rsidR="0065611C">
        <w:rPr>
          <w:rStyle w:val="CommentReference"/>
        </w:rPr>
        <w:commentReference w:id="493"/>
      </w:r>
      <w:commentRangeEnd w:id="494"/>
      <w:r w:rsidR="00E23948">
        <w:rPr>
          <w:rStyle w:val="CommentReference"/>
        </w:rPr>
        <w:commentReference w:id="494"/>
      </w:r>
      <w:r>
        <w:t xml:space="preserve">. </w:t>
      </w:r>
    </w:p>
    <w:p w14:paraId="14CE0C83" w14:textId="4DB42F53" w:rsidR="00A30006" w:rsidRDefault="00A30006" w:rsidP="007E0666">
      <w:pPr>
        <w:ind w:firstLine="720"/>
      </w:pPr>
      <w:commentRangeStart w:id="495"/>
      <w:r w:rsidRPr="00A30006">
        <w:t>A secondary analysis was conducted to identify the</w:t>
      </w:r>
      <w:r w:rsidR="0065611C">
        <w:t xml:space="preserve"> type of</w:t>
      </w:r>
      <w:r w:rsidRPr="00A30006">
        <w:t xml:space="preserv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commentRangeEnd w:id="495"/>
      <w:r w:rsidR="00E23948">
        <w:rPr>
          <w:rStyle w:val="CommentReference"/>
        </w:rPr>
        <w:commentReference w:id="495"/>
      </w:r>
      <w:commentRangeStart w:id="496"/>
      <w:commentRangeStart w:id="497"/>
      <w:r w:rsidR="007E0666">
        <w:t>These results underscore</w:t>
      </w:r>
      <w:r w:rsidR="00C50957">
        <w:t xml:space="preserve"> the need for investments in infrastructure across all road types </w:t>
      </w:r>
      <w:del w:id="498" w:author="Richard Wen" w:date="2024-05-26T02:38:00Z">
        <w:r w:rsidR="00C50957" w:rsidDel="001A2ADC">
          <w:delText>in order to</w:delText>
        </w:r>
      </w:del>
      <w:ins w:id="499" w:author="Richard Wen" w:date="2024-05-26T02:38:00Z">
        <w:r w:rsidR="001A2ADC">
          <w:t>to</w:t>
        </w:r>
      </w:ins>
      <w:r w:rsidR="00C50957">
        <w:t xml:space="preserve"> foster a more inclusive and connected cycling network. </w:t>
      </w:r>
      <w:commentRangeEnd w:id="496"/>
      <w:r w:rsidR="0040190F">
        <w:rPr>
          <w:rStyle w:val="CommentReference"/>
        </w:rPr>
        <w:commentReference w:id="496"/>
      </w:r>
      <w:commentRangeEnd w:id="497"/>
      <w:r w:rsidR="00E23948">
        <w:rPr>
          <w:rStyle w:val="CommentReference"/>
        </w:rPr>
        <w:commentReference w:id="497"/>
      </w:r>
    </w:p>
    <w:p w14:paraId="747A8CEC" w14:textId="77777777" w:rsidR="00B9361D" w:rsidRPr="00DD25F1" w:rsidRDefault="00B9361D" w:rsidP="000B529D"/>
    <w:p w14:paraId="1D9CF22E" w14:textId="3E77149A" w:rsidR="00A50AD2" w:rsidRDefault="00764804" w:rsidP="00057E77">
      <w:pPr>
        <w:jc w:val="center"/>
        <w:rPr>
          <w:sz w:val="24"/>
          <w:szCs w:val="24"/>
        </w:rPr>
      </w:pPr>
      <w:ins w:id="500" w:author="Richard Wen" w:date="2024-05-26T03:06:00Z">
        <w:r>
          <w:rPr>
            <w:noProof/>
            <w:sz w:val="24"/>
            <w:szCs w:val="24"/>
          </w:rPr>
          <w:lastRenderedPageBreak/>
          <w:drawing>
            <wp:inline distT="0" distB="0" distL="0" distR="0" wp14:anchorId="718BD43C" wp14:editId="795E1E3A">
              <wp:extent cx="4942449" cy="7268308"/>
              <wp:effectExtent l="0" t="0" r="0" b="0"/>
              <wp:docPr id="12335360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6001"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4944558" cy="7271410"/>
                      </a:xfrm>
                      <a:prstGeom prst="rect">
                        <a:avLst/>
                      </a:prstGeom>
                      <a:ln>
                        <a:noFill/>
                      </a:ln>
                    </pic:spPr>
                  </pic:pic>
                </a:graphicData>
              </a:graphic>
            </wp:inline>
          </w:drawing>
        </w:r>
      </w:ins>
    </w:p>
    <w:p w14:paraId="39F9CAE9" w14:textId="5021A2A4" w:rsidR="006F13FA" w:rsidRDefault="006F13FA" w:rsidP="006F13FA">
      <w:pPr>
        <w:rPr>
          <w:i/>
          <w:iCs/>
          <w:sz w:val="24"/>
          <w:szCs w:val="24"/>
        </w:rPr>
      </w:pPr>
      <w:commentRangeStart w:id="501"/>
      <w:commentRangeStart w:id="502"/>
      <w:r w:rsidRPr="00D56089">
        <w:rPr>
          <w:b/>
          <w:bCs/>
          <w:i/>
          <w:iCs/>
          <w:sz w:val="24"/>
          <w:szCs w:val="24"/>
        </w:rPr>
        <w:t xml:space="preserve">Figure </w:t>
      </w:r>
      <w:r w:rsidR="00D2660C">
        <w:rPr>
          <w:b/>
          <w:bCs/>
          <w:i/>
          <w:iCs/>
          <w:sz w:val="24"/>
          <w:szCs w:val="24"/>
        </w:rPr>
        <w:t>2</w:t>
      </w:r>
      <w:commentRangeEnd w:id="501"/>
      <w:r w:rsidR="00057E77">
        <w:rPr>
          <w:rStyle w:val="CommentReference"/>
        </w:rPr>
        <w:commentReference w:id="501"/>
      </w:r>
      <w:commentRangeEnd w:id="502"/>
      <w:r w:rsidR="0065611C">
        <w:rPr>
          <w:rStyle w:val="CommentReference"/>
        </w:rPr>
        <w:commentReference w:id="502"/>
      </w:r>
      <w:r w:rsidRPr="00D56089">
        <w:rPr>
          <w:b/>
          <w:bCs/>
          <w:i/>
          <w:iCs/>
          <w:sz w:val="24"/>
          <w:szCs w:val="24"/>
        </w:rPr>
        <w:t xml:space="preserve">: Changes in dedicated </w:t>
      </w:r>
      <w:r>
        <w:rPr>
          <w:b/>
          <w:bCs/>
          <w:i/>
          <w:iCs/>
          <w:sz w:val="24"/>
          <w:szCs w:val="24"/>
        </w:rPr>
        <w:t xml:space="preserve">cycling </w:t>
      </w:r>
      <w:r w:rsidRPr="00D56089">
        <w:rPr>
          <w:b/>
          <w:bCs/>
          <w:i/>
          <w:iCs/>
          <w:sz w:val="24"/>
          <w:szCs w:val="24"/>
        </w:rPr>
        <w:t xml:space="preserve">infrastructure between 2009 and 2021 for </w:t>
      </w:r>
      <w:r>
        <w:rPr>
          <w:b/>
          <w:bCs/>
          <w:i/>
          <w:iCs/>
          <w:sz w:val="24"/>
          <w:szCs w:val="24"/>
        </w:rPr>
        <w:t>Vancouver, Calgary, and Toronto based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6F1404EC" w:rsidR="005207D9" w:rsidRDefault="00106F65" w:rsidP="005207D9">
      <w:pPr>
        <w:jc w:val="center"/>
        <w:rPr>
          <w:i/>
          <w:iCs/>
          <w:sz w:val="24"/>
          <w:szCs w:val="24"/>
        </w:rPr>
      </w:pPr>
      <w:ins w:id="503" w:author="Richard Wen" w:date="2024-05-26T03:06:00Z">
        <w:r>
          <w:rPr>
            <w:i/>
            <w:iCs/>
            <w:noProof/>
            <w:sz w:val="24"/>
            <w:szCs w:val="24"/>
          </w:rPr>
          <w:lastRenderedPageBreak/>
          <w:drawing>
            <wp:inline distT="0" distB="0" distL="0" distR="0" wp14:anchorId="21B47E9D" wp14:editId="6E0DC413">
              <wp:extent cx="4442883" cy="6664325"/>
              <wp:effectExtent l="0" t="0" r="2540" b="3175"/>
              <wp:docPr id="1082778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452934" cy="6679401"/>
                      </a:xfrm>
                      <a:prstGeom prst="rect">
                        <a:avLst/>
                      </a:prstGeom>
                      <a:ln>
                        <a:noFill/>
                      </a:ln>
                    </pic:spPr>
                  </pic:pic>
                </a:graphicData>
              </a:graphic>
            </wp:inline>
          </w:drawing>
        </w:r>
      </w:ins>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504"/>
      <w:commentRangeStart w:id="505"/>
      <w:r>
        <w:rPr>
          <w:b/>
          <w:bCs/>
          <w:i/>
          <w:iCs/>
          <w:sz w:val="24"/>
          <w:szCs w:val="24"/>
        </w:rPr>
        <w:t xml:space="preserve">Yearly net change </w:t>
      </w:r>
      <w:commentRangeEnd w:id="504"/>
      <w:r w:rsidR="00FC26E2">
        <w:rPr>
          <w:rStyle w:val="CommentReference"/>
        </w:rPr>
        <w:commentReference w:id="504"/>
      </w:r>
      <w:commentRangeEnd w:id="505"/>
      <w:r w:rsidR="0065611C">
        <w:rPr>
          <w:rStyle w:val="CommentReference"/>
        </w:rPr>
        <w:commentReference w:id="50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0DB6098E" w14:textId="78C7C1B5" w:rsidR="00E0003F" w:rsidDel="00392593" w:rsidRDefault="00392593" w:rsidP="00CC75A3">
      <w:pPr>
        <w:spacing w:after="0"/>
        <w:jc w:val="center"/>
        <w:rPr>
          <w:del w:id="506" w:author="Richard Wen" w:date="2024-05-26T03:05:00Z"/>
          <w:sz w:val="24"/>
          <w:szCs w:val="24"/>
        </w:rPr>
        <w:pPrChange w:id="507" w:author="Richard Wen" w:date="2024-05-26T03:05:00Z">
          <w:pPr/>
        </w:pPrChange>
      </w:pPr>
      <w:ins w:id="508" w:author="Richard Wen" w:date="2024-05-26T03:05:00Z">
        <w:r w:rsidRPr="000D2EE5">
          <w:rPr>
            <w:i/>
            <w:iCs/>
            <w:noProof/>
            <w:sz w:val="24"/>
            <w:szCs w:val="24"/>
          </w:rPr>
          <w:drawing>
            <wp:inline distT="0" distB="0" distL="0" distR="0" wp14:anchorId="6F689401" wp14:editId="06566E4A">
              <wp:extent cx="5943600" cy="6496190"/>
              <wp:effectExtent l="0" t="0" r="0" b="6350"/>
              <wp:docPr id="129400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6">
                        <a:extLst>
                          <a:ext uri="{28A0092B-C50C-407E-A947-70E740481C1C}">
                            <a14:useLocalDpi xmlns:a14="http://schemas.microsoft.com/office/drawing/2010/main" val="0"/>
                          </a:ext>
                        </a:extLst>
                      </a:blip>
                      <a:srcRect t="14288" b="12848"/>
                      <a:stretch/>
                    </pic:blipFill>
                    <pic:spPr bwMode="auto">
                      <a:xfrm>
                        <a:off x="0" y="0"/>
                        <a:ext cx="5943600" cy="6496190"/>
                      </a:xfrm>
                      <a:prstGeom prst="rect">
                        <a:avLst/>
                      </a:prstGeom>
                      <a:ln>
                        <a:noFill/>
                      </a:ln>
                      <a:extLst>
                        <a:ext uri="{53640926-AAD7-44D8-BBD7-CCE9431645EC}">
                          <a14:shadowObscured xmlns:a14="http://schemas.microsoft.com/office/drawing/2010/main"/>
                        </a:ext>
                      </a:extLst>
                    </pic:spPr>
                  </pic:pic>
                </a:graphicData>
              </a:graphic>
            </wp:inline>
          </w:drawing>
        </w:r>
      </w:ins>
      <w:del w:id="509" w:author="Richard Wen" w:date="2024-05-26T03:05:00Z">
        <w:r w:rsidR="000E1F4A" w:rsidDel="00392593">
          <w:rPr>
            <w:i/>
            <w:iCs/>
            <w:noProof/>
            <w:sz w:val="24"/>
            <w:szCs w:val="24"/>
          </w:rPr>
          <mc:AlternateContent>
            <mc:Choice Requires="wps">
              <w:drawing>
                <wp:anchor distT="0" distB="0" distL="114300" distR="114300" simplePos="0" relativeHeight="251763712" behindDoc="0" locked="0" layoutInCell="1" allowOverlap="1" wp14:anchorId="76BBFBD2" wp14:editId="7FD8CC0B">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78F59"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" filled="f" strokecolor="#09101d [484]" strokeweight="1pt"/>
              </w:pict>
            </mc:Fallback>
          </mc:AlternateContent>
        </w:r>
      </w:del>
    </w:p>
    <w:p w14:paraId="62E4E458" w14:textId="77777777" w:rsidR="00E0003F" w:rsidRDefault="00E0003F" w:rsidP="00CC75A3">
      <w:pPr>
        <w:spacing w:after="0"/>
        <w:jc w:val="center"/>
        <w:rPr>
          <w:sz w:val="24"/>
          <w:szCs w:val="24"/>
        </w:rPr>
        <w:pPrChange w:id="510" w:author="Richard Wen" w:date="2024-05-26T03:05:00Z">
          <w:pPr/>
        </w:pPrChange>
      </w:pPr>
    </w:p>
    <w:p w14:paraId="0C6EFB0F" w14:textId="4A2215F1"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w:t>
      </w:r>
      <w:ins w:id="511" w:author="Richard Wen" w:date="2024-05-26T02:41:00Z">
        <w:r w:rsidR="00DC1013">
          <w:rPr>
            <w:b/>
            <w:bCs/>
            <w:i/>
            <w:iCs/>
            <w:sz w:val="24"/>
            <w:szCs w:val="24"/>
          </w:rPr>
          <w:t>.</w:t>
        </w:r>
      </w:ins>
      <w:ins w:id="512" w:author="Richard Wen" w:date="2024-05-26T03:07:00Z">
        <w:r w:rsidR="005D5372">
          <w:rPr>
            <w:b/>
            <w:bCs/>
            <w:i/>
            <w:iCs/>
            <w:sz w:val="24"/>
            <w:szCs w:val="24"/>
          </w:rPr>
          <w:t xml:space="preserve"> </w:t>
        </w:r>
        <w:r w:rsidR="005D5372" w:rsidRPr="002E7C29">
          <w:rPr>
            <w:rFonts w:cstheme="minorHAnsi"/>
            <w:i/>
            <w:iCs/>
            <w:color w:val="333333"/>
            <w:sz w:val="24"/>
            <w:szCs w:val="24"/>
            <w:shd w:val="clear" w:color="auto" w:fill="FFFFFF"/>
          </w:rPr>
          <w:t>Basemap from OpenStreetMap and Carto (Positron).</w:t>
        </w:r>
      </w:ins>
      <w:del w:id="513" w:author="Richard Wen" w:date="2024-05-26T02:42:00Z">
        <w:r w:rsidDel="00DC1013">
          <w:rPr>
            <w:b/>
            <w:bCs/>
            <w:i/>
            <w:iCs/>
            <w:sz w:val="24"/>
            <w:szCs w:val="24"/>
          </w:rPr>
          <w:delText xml:space="preserve">. </w:delText>
        </w:r>
        <w:r w:rsidDel="00DC1013">
          <w:rPr>
            <w:i/>
            <w:iCs/>
            <w:sz w:val="24"/>
            <w:szCs w:val="24"/>
          </w:rPr>
          <w:delText>New installations of dedicated infrastructure are denoted in green, upgrades from a previous dedicated infrastructure type are denoted in orange. Mapped in ArcGIS Pro 3.0.</w:delText>
        </w:r>
        <w:commentRangeStart w:id="514"/>
        <w:r w:rsidDel="00DC1013">
          <w:rPr>
            <w:i/>
            <w:iCs/>
            <w:sz w:val="24"/>
            <w:szCs w:val="24"/>
          </w:rPr>
          <w:delText>1</w:delText>
        </w:r>
        <w:commentRangeEnd w:id="514"/>
        <w:r w:rsidR="00E86B10" w:rsidDel="00DC1013">
          <w:rPr>
            <w:rStyle w:val="CommentReference"/>
          </w:rPr>
          <w:commentReference w:id="514"/>
        </w:r>
        <w:r w:rsidDel="00DC1013">
          <w:rPr>
            <w:i/>
            <w:iCs/>
            <w:sz w:val="24"/>
            <w:szCs w:val="24"/>
          </w:rPr>
          <w:delText>.</w:delText>
        </w:r>
      </w:del>
    </w:p>
    <w:p w14:paraId="51D19BAB" w14:textId="77777777" w:rsidR="008C21B1" w:rsidRDefault="008C21B1">
      <w:pPr>
        <w:rPr>
          <w:ins w:id="515" w:author="Richard Wen" w:date="2024-05-26T03:07:00Z"/>
          <w:b/>
          <w:bCs/>
          <w:sz w:val="24"/>
          <w:szCs w:val="24"/>
        </w:rPr>
      </w:pPr>
      <w:ins w:id="516" w:author="Richard Wen" w:date="2024-05-26T03:07:00Z">
        <w:r>
          <w:rPr>
            <w:b/>
            <w:bCs/>
            <w:sz w:val="24"/>
            <w:szCs w:val="24"/>
          </w:rPr>
          <w:br w:type="page"/>
        </w:r>
      </w:ins>
    </w:p>
    <w:p w14:paraId="64C32207" w14:textId="382A8232" w:rsidR="000B529D" w:rsidRPr="00570C48" w:rsidRDefault="000B529D" w:rsidP="000B529D">
      <w:pPr>
        <w:rPr>
          <w:b/>
          <w:bCs/>
          <w:sz w:val="24"/>
          <w:szCs w:val="24"/>
        </w:rPr>
      </w:pPr>
      <w:commentRangeStart w:id="517"/>
      <w:commentRangeStart w:id="518"/>
      <w:r w:rsidRPr="00570C48">
        <w:rPr>
          <w:b/>
          <w:bCs/>
          <w:sz w:val="24"/>
          <w:szCs w:val="24"/>
        </w:rPr>
        <w:lastRenderedPageBreak/>
        <w:t>DISCUSSION</w:t>
      </w:r>
      <w:commentRangeEnd w:id="517"/>
      <w:r w:rsidR="00E86B10">
        <w:rPr>
          <w:rStyle w:val="CommentReference"/>
        </w:rPr>
        <w:commentReference w:id="517"/>
      </w:r>
      <w:commentRangeEnd w:id="518"/>
      <w:r w:rsidR="00D63A8B">
        <w:rPr>
          <w:rStyle w:val="CommentReference"/>
        </w:rPr>
        <w:commentReference w:id="518"/>
      </w:r>
    </w:p>
    <w:p w14:paraId="248C09E1" w14:textId="7E976FCA" w:rsidR="00E86B10" w:rsidRDefault="00570C48" w:rsidP="00DB49A8">
      <w:pPr>
        <w:ind w:firstLine="720"/>
        <w:rPr>
          <w:ins w:id="519" w:author="Linda Rothman" w:date="2023-08-17T21:52:00Z"/>
        </w:rPr>
      </w:pPr>
      <w:commentRangeStart w:id="520"/>
      <w:commentRangeStart w:id="521"/>
      <w:r w:rsidRPr="00570C48">
        <w:t>Th</w:t>
      </w:r>
      <w:ins w:id="522" w:author="Richard Wen" w:date="2024-05-26T04:07:00Z">
        <w:r w:rsidR="00C57222">
          <w:t xml:space="preserve">e objective of this research was </w:t>
        </w:r>
      </w:ins>
      <w:del w:id="523" w:author="Richard Wen" w:date="2024-05-26T04:07:00Z">
        <w:r w:rsidRPr="00570C48" w:rsidDel="00C57222">
          <w:delText>e present study sought</w:delText>
        </w:r>
      </w:del>
      <w:del w:id="524" w:author="Richard Wen" w:date="2024-05-26T04:08:00Z">
        <w:r w:rsidRPr="00570C48" w:rsidDel="00C57222">
          <w:delText xml:space="preserve"> </w:delText>
        </w:r>
      </w:del>
      <w:r w:rsidRPr="00570C48">
        <w:t xml:space="preserve">to describe the overall trends in the implementation of on-street cycling infrastructure across Vancouver, Calgary, and Toronto </w:t>
      </w:r>
      <w:r w:rsidR="006C37EC">
        <w:t>from 2009 to 2022</w:t>
      </w:r>
      <w:r w:rsidRPr="00570C48">
        <w:t xml:space="preserve">. </w:t>
      </w:r>
      <w:r w:rsidR="008C610B">
        <w:t xml:space="preserve">By </w:t>
      </w:r>
      <w:commentRangeEnd w:id="520"/>
      <w:r w:rsidR="00E86B10">
        <w:rPr>
          <w:rStyle w:val="CommentReference"/>
        </w:rPr>
        <w:commentReference w:id="520"/>
      </w:r>
      <w:commentRangeEnd w:id="521"/>
      <w:r w:rsidR="00C57222">
        <w:rPr>
          <w:rStyle w:val="CommentReference"/>
        </w:rPr>
        <w:commentReference w:id="521"/>
      </w:r>
      <w:r w:rsidR="00633050">
        <w:t xml:space="preserve">using </w:t>
      </w:r>
      <w:r w:rsidR="006C37EC">
        <w:t xml:space="preserve">standardized criteria for classifying cycling </w:t>
      </w:r>
      <w:r w:rsidR="00633050">
        <w:t>infrastructure and leveraging street view imagery services</w:t>
      </w:r>
      <w:r w:rsidR="005C69F2">
        <w:t>,</w:t>
      </w:r>
      <w:r w:rsidR="00633050">
        <w:t xml:space="preserve"> </w:t>
      </w:r>
      <w:r w:rsidR="006C37EC">
        <w:t xml:space="preserve">this work allowed </w:t>
      </w:r>
      <w:del w:id="525" w:author="Richard Wen" w:date="2024-05-26T02:47:00Z">
        <w:r w:rsidR="006C37EC" w:rsidDel="00C61B1F">
          <w:delText xml:space="preserve">for </w:delText>
        </w:r>
      </w:del>
      <w:ins w:id="526" w:author="Linda Rothman" w:date="2023-08-17T21:50:00Z">
        <w:del w:id="527" w:author="Richard Wen" w:date="2024-05-26T02:47:00Z">
          <w:r w:rsidR="00E86B10" w:rsidDel="00C61B1F">
            <w:delText xml:space="preserve"> a</w:delText>
          </w:r>
        </w:del>
      </w:ins>
      <w:ins w:id="528" w:author="Richard Wen" w:date="2024-05-26T02:47:00Z">
        <w:r w:rsidR="00C61B1F">
          <w:t>for a</w:t>
        </w:r>
      </w:ins>
      <w:ins w:id="529" w:author="Linda Rothman" w:date="2023-08-17T21:50:00Z">
        <w:r w:rsidR="00E86B10">
          <w:t xml:space="preserve"> </w:t>
        </w:r>
      </w:ins>
      <w:r w:rsidR="006C37EC">
        <w:t xml:space="preserve">comparison </w:t>
      </w:r>
      <w:r w:rsidR="004D3010">
        <w:t>of trends and classifications between municipalities</w:t>
      </w:r>
      <w:r w:rsidR="006C37EC">
        <w:t xml:space="preserve">. Overall, </w:t>
      </w:r>
      <w:r w:rsidR="00DB49A8">
        <w:t xml:space="preserve">a </w:t>
      </w:r>
      <w:r w:rsidR="006C37EC">
        <w:t xml:space="preserve">consistent </w:t>
      </w:r>
      <w:r w:rsidR="00633050">
        <w:t xml:space="preserve">increase </w:t>
      </w:r>
      <w:r w:rsidR="006C37EC">
        <w:t>of cycling network growth</w:t>
      </w:r>
      <w:r w:rsidR="00DB49A8">
        <w:t xml:space="preserve"> occurred</w:t>
      </w:r>
      <w:r w:rsidR="006C37EC">
        <w:t xml:space="preserve"> in all three cities, with a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ins w:id="530" w:author="Linda Rothman" w:date="2023-08-17T21:51:00Z">
        <w:r w:rsidR="00E86B10">
          <w:t xml:space="preserve"> as opposed to…</w:t>
        </w:r>
      </w:ins>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w:t>
      </w:r>
      <w:ins w:id="531" w:author="Linda Rothman" w:date="2023-08-17T21:52:00Z">
        <w:r w:rsidR="00E86B10">
          <w:t>.</w:t>
        </w:r>
      </w:ins>
    </w:p>
    <w:p w14:paraId="2C08BC3C" w14:textId="6B00432B" w:rsidR="00DB49A8" w:rsidRDefault="00E86B10" w:rsidP="00DB49A8">
      <w:pPr>
        <w:ind w:firstLine="720"/>
      </w:pPr>
      <w:ins w:id="532" w:author="Linda Rothman" w:date="2023-08-17T21:52:00Z">
        <w:r>
          <w:t>This belongs in the new paragraph.</w:t>
        </w:r>
      </w:ins>
      <w:r w:rsidR="00DB49A8">
        <w:t xml:space="preserve">, likely </w:t>
      </w:r>
      <w:r w:rsidR="008C610B">
        <w:t>attributed</w:t>
      </w:r>
      <w:r w:rsidR="00DB49A8">
        <w:t xml:space="preserve"> to an already extensive network of cycling routes and numerous local </w:t>
      </w:r>
      <w:commentRangeStart w:id="533"/>
      <w:commentRangeStart w:id="534"/>
      <w:r w:rsidR="00DB49A8">
        <w:t>roadways</w:t>
      </w:r>
      <w:commentRangeEnd w:id="533"/>
      <w:r>
        <w:rPr>
          <w:rStyle w:val="CommentReference"/>
        </w:rPr>
        <w:commentReference w:id="533"/>
      </w:r>
      <w:commentRangeEnd w:id="534"/>
      <w:r>
        <w:rPr>
          <w:rStyle w:val="CommentReference"/>
        </w:rPr>
        <w:commentReference w:id="534"/>
      </w:r>
      <w:r w:rsidR="00DB49A8">
        <w:t xml:space="preserve">. </w:t>
      </w:r>
    </w:p>
    <w:p w14:paraId="6A456D52" w14:textId="77777777" w:rsidR="008E7098" w:rsidRDefault="00634DB9" w:rsidP="006B2D5A">
      <w:pPr>
        <w:ind w:firstLine="720"/>
        <w:rPr>
          <w:ins w:id="535" w:author="Richard Wen" w:date="2024-05-26T04:09:00Z"/>
        </w:rPr>
      </w:pPr>
      <w:bookmarkStart w:id="536" w:name="_Hlk143153118"/>
      <w:r>
        <w:t>Overall, the expansion of on-street cycling routes over the past decade</w:t>
      </w:r>
      <w:r w:rsidR="00654A47">
        <w:t xml:space="preserve"> is a reflection of the growing popularity of cycling as a mode of transportation </w:t>
      </w:r>
      <w:r w:rsidR="00654A47">
        <w:fldChar w:fldCharType="begin"/>
      </w:r>
      <w:ins w:id="537" w:author="Richard Wen" w:date="2024-05-26T03:52:00Z">
        <w:r w:rsidR="00F10F73">
          <w:instrText xml:space="preserve"> ADDIN ZOTERO_ITEM CSL_CITATION {"citationID":"BagKVVj5","properties":{"formattedCitation":"(42)","plainCitation":"(42)","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ins>
      <w:del w:id="538" w:author="Richard Wen" w:date="2024-05-26T03:10:00Z">
        <w:r w:rsidR="003163FC" w:rsidDel="00D2496A">
          <w:delInstrText xml:space="preserve"> ADDIN ZOTERO_ITEM CSL_CITATION {"citationID":"BagKVVj5","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delInstrText>
        </w:r>
      </w:del>
      <w:r w:rsidR="00654A47">
        <w:fldChar w:fldCharType="separate"/>
      </w:r>
      <w:ins w:id="539" w:author="Richard Wen" w:date="2024-05-26T03:52:00Z">
        <w:r w:rsidR="00F10F73">
          <w:rPr>
            <w:rFonts w:ascii="Calibri" w:hAnsi="Calibri" w:cs="Calibri"/>
          </w:rPr>
          <w:t>(42)</w:t>
        </w:r>
      </w:ins>
      <w:del w:id="540" w:author="Richard Wen" w:date="2024-05-26T03:10:00Z">
        <w:r w:rsidR="003163FC" w:rsidRPr="00F10F73" w:rsidDel="00D2496A">
          <w:rPr>
            <w:rFonts w:ascii="Calibri" w:hAnsi="Calibri" w:cs="Calibri"/>
          </w:rPr>
          <w:delText>(35)</w:delText>
        </w:r>
      </w:del>
      <w:r w:rsidR="00654A47">
        <w:fldChar w:fldCharType="end"/>
      </w:r>
      <w:r w:rsidR="00654A47">
        <w:t>, and investments in infrastructure have played a key role in supporting this upward trend</w:t>
      </w:r>
      <w:r w:rsidR="00697CB4">
        <w:t xml:space="preserve"> </w:t>
      </w:r>
      <w:r w:rsidR="00697CB4">
        <w:fldChar w:fldCharType="begin"/>
      </w:r>
      <w:ins w:id="541" w:author="Richard Wen" w:date="2024-05-26T03:52:00Z">
        <w:r w:rsidR="00F10F73">
          <w:instrText xml:space="preserve"> ADDIN ZOTERO_ITEM CSL_CITATION {"citationID":"u4gPtjkR","properties":{"formattedCitation":"(43)","plainCitation":"(43)","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ins>
      <w:del w:id="542" w:author="Richard Wen" w:date="2024-05-26T03:10:00Z">
        <w:r w:rsidR="003163FC" w:rsidDel="00D2496A">
          <w:delInstrText xml:space="preserve"> ADDIN ZOTERO_ITEM CSL_CITATION {"citationID":"u4gPtjkR","properties":{"formattedCitation":"(36)","plainCitation":"(36)","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delInstrText>
        </w:r>
      </w:del>
      <w:r w:rsidR="00697CB4">
        <w:fldChar w:fldCharType="separate"/>
      </w:r>
      <w:ins w:id="543" w:author="Richard Wen" w:date="2024-05-26T03:52:00Z">
        <w:r w:rsidR="00F10F73">
          <w:rPr>
            <w:rFonts w:ascii="Calibri" w:hAnsi="Calibri" w:cs="Calibri"/>
          </w:rPr>
          <w:t>(43)</w:t>
        </w:r>
      </w:ins>
      <w:del w:id="544" w:author="Richard Wen" w:date="2024-05-26T03:10:00Z">
        <w:r w:rsidR="003163FC" w:rsidRPr="00F10F73" w:rsidDel="00D2496A">
          <w:rPr>
            <w:rFonts w:ascii="Calibri" w:hAnsi="Calibri" w:cs="Calibri"/>
          </w:rPr>
          <w:delText>(36)</w:delText>
        </w:r>
      </w:del>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ins w:id="545" w:author="Richard Wen" w:date="2024-05-26T03:52:00Z">
        <w:r w:rsidR="00F10F73">
          <w:instrText xml:space="preserve"> ADDIN ZOTERO_ITEM CSL_CITATION {"citationID":"k645KRzE","properties":{"formattedCitation":"(42)","plainCitation":"(42)","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ins>
      <w:del w:id="546" w:author="Richard Wen" w:date="2024-05-26T03:10:00Z">
        <w:r w:rsidR="003163FC" w:rsidDel="00D2496A">
          <w:delInstrText xml:space="preserve"> ADDIN ZOTERO_ITEM CSL_CITATION {"citationID":"k645KRzE","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delInstrText>
        </w:r>
      </w:del>
      <w:r w:rsidR="00654A47">
        <w:fldChar w:fldCharType="separate"/>
      </w:r>
      <w:ins w:id="547" w:author="Richard Wen" w:date="2024-05-26T03:52:00Z">
        <w:r w:rsidR="00F10F73">
          <w:rPr>
            <w:rFonts w:ascii="Calibri" w:hAnsi="Calibri" w:cs="Calibri"/>
          </w:rPr>
          <w:t>(42)</w:t>
        </w:r>
      </w:ins>
      <w:del w:id="548" w:author="Richard Wen" w:date="2024-05-26T03:10:00Z">
        <w:r w:rsidR="003163FC" w:rsidRPr="00F10F73" w:rsidDel="00D2496A">
          <w:rPr>
            <w:rFonts w:ascii="Calibri" w:hAnsi="Calibri" w:cs="Calibri"/>
          </w:rPr>
          <w:delText>(35)</w:delText>
        </w:r>
      </w:del>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ins w:id="549" w:author="Linda Rothman" w:date="2023-08-17T21:53:00Z">
        <w:r w:rsidR="00E86B10">
          <w:t>Research has found that women ride less</w:t>
        </w:r>
        <w:del w:id="550" w:author="Richard Wen" w:date="2024-05-26T02:13:00Z">
          <w:r w:rsidR="00E86B10" w:rsidDel="00537788">
            <w:delText>s</w:delText>
          </w:r>
        </w:del>
        <w:r w:rsidR="00E86B10">
          <w:t xml:space="preserve"> – </w:t>
        </w:r>
        <w:proofErr w:type="gramStart"/>
        <w:r w:rsidR="00E86B10">
          <w:t>less  protected</w:t>
        </w:r>
        <w:proofErr w:type="gramEnd"/>
        <w:r w:rsidR="00E86B10">
          <w:t xml:space="preserve">…. (refs). </w:t>
        </w:r>
      </w:ins>
    </w:p>
    <w:p w14:paraId="3BCBC6C5" w14:textId="2DE5F71A" w:rsidR="00BF15FF" w:rsidRDefault="00E86B10" w:rsidP="006B2D5A">
      <w:pPr>
        <w:ind w:firstLine="720"/>
      </w:pPr>
      <w:ins w:id="551" w:author="Linda Rothman" w:date="2023-08-17T21:53:00Z">
        <w:del w:id="552" w:author="Richard Wen" w:date="2024-05-26T04:09:00Z">
          <w:r w:rsidDel="008E7098">
            <w:delText xml:space="preserve"> </w:delText>
          </w:r>
        </w:del>
      </w:ins>
      <w:commentRangeStart w:id="553"/>
      <w:commentRangeStart w:id="554"/>
      <w:r w:rsidR="00697CB4" w:rsidRPr="00697CB4">
        <w:t xml:space="preserve">This research reveals that municipalities have </w:t>
      </w:r>
      <w:r w:rsidR="00697CB4">
        <w:t>prioritized investments in safer and more infrastructure</w:t>
      </w:r>
      <w:r w:rsidR="00697CB4" w:rsidRPr="00697CB4">
        <w:t xml:space="preserve">, </w:t>
      </w:r>
      <w:r w:rsidR="006B2D5A">
        <w:t>yet the opportunity still exists to bridge remaining infrastructure gaps.</w:t>
      </w:r>
      <w:commentRangeEnd w:id="553"/>
      <w:r>
        <w:rPr>
          <w:rStyle w:val="CommentReference"/>
        </w:rPr>
        <w:commentReference w:id="553"/>
      </w:r>
      <w:commentRangeEnd w:id="554"/>
      <w:r w:rsidR="00B4124E">
        <w:rPr>
          <w:rStyle w:val="CommentReference"/>
        </w:rPr>
        <w:commentReference w:id="554"/>
      </w:r>
      <w:r w:rsidR="006B2D5A">
        <w:t xml:space="preserve"> </w:t>
      </w:r>
      <w:commentRangeStart w:id="555"/>
      <w:r w:rsidR="006B2D5A">
        <w:t xml:space="preserve">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ins w:id="556" w:author="Richard Wen" w:date="2024-05-26T03:52:00Z">
        <w:r w:rsidR="00F10F73">
          <w:instrText xml:space="preserve"> ADDIN ZOTERO_ITEM CSL_CITATION {"citationID":"5ahFeJ9U","properties":{"formattedCitation":"(44)","plainCitation":"(44)","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ins>
      <w:del w:id="557" w:author="Richard Wen" w:date="2024-05-26T03:10:00Z">
        <w:r w:rsidR="003163FC" w:rsidDel="00D2496A">
          <w:delInstrText xml:space="preserve"> ADDIN ZOTERO_ITEM CSL_CITATION {"citationID":"5ahFeJ9U","properties":{"formattedCitation":"(37)","plainCitation":"(37)","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delInstrText>
        </w:r>
      </w:del>
      <w:r w:rsidR="00A4248F">
        <w:fldChar w:fldCharType="separate"/>
      </w:r>
      <w:ins w:id="558" w:author="Richard Wen" w:date="2024-05-26T03:52:00Z">
        <w:r w:rsidR="00F10F73">
          <w:rPr>
            <w:rFonts w:ascii="Calibri" w:hAnsi="Calibri" w:cs="Calibri"/>
          </w:rPr>
          <w:t>(44)</w:t>
        </w:r>
      </w:ins>
      <w:del w:id="559" w:author="Richard Wen" w:date="2024-05-26T03:10:00Z">
        <w:r w:rsidR="003163FC" w:rsidRPr="00F10F73" w:rsidDel="00D2496A">
          <w:rPr>
            <w:rFonts w:ascii="Calibri" w:hAnsi="Calibri" w:cs="Calibri"/>
          </w:rPr>
          <w:delText>(37)</w:delText>
        </w:r>
      </w:del>
      <w:r w:rsidR="00A4248F">
        <w:fldChar w:fldCharType="end"/>
      </w:r>
      <w:commentRangeEnd w:id="555"/>
      <w:r>
        <w:rPr>
          <w:rStyle w:val="CommentReference"/>
        </w:rPr>
        <w:commentReference w:id="555"/>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ins w:id="560" w:author="Richard Wen" w:date="2024-05-26T03:52:00Z">
        <w:r w:rsidR="00F10F73">
          <w:instrText xml:space="preserve"> ADDIN ZOTERO_ITEM CSL_CITATION {"citationID":"QlKSNigO","properties":{"formattedCitation":"(45)","plainCitation":"(45)","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ins>
      <w:del w:id="561" w:author="Richard Wen" w:date="2024-05-26T03:10:00Z">
        <w:r w:rsidR="003163FC" w:rsidDel="00D2496A">
          <w:delInstrText xml:space="preserve"> ADDIN ZOTERO_ITEM CSL_CITATION {"citationID":"QlKSNigO","properties":{"formattedCitation":"(38)","plainCitation":"(38)","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delInstrText>
        </w:r>
      </w:del>
      <w:r w:rsidR="00BF15FF">
        <w:fldChar w:fldCharType="separate"/>
      </w:r>
      <w:ins w:id="562" w:author="Richard Wen" w:date="2024-05-26T03:52:00Z">
        <w:r w:rsidR="00F10F73">
          <w:rPr>
            <w:rFonts w:ascii="Calibri" w:hAnsi="Calibri" w:cs="Calibri"/>
          </w:rPr>
          <w:t>(45)</w:t>
        </w:r>
      </w:ins>
      <w:del w:id="563" w:author="Richard Wen" w:date="2024-05-26T03:10:00Z">
        <w:r w:rsidR="003163FC" w:rsidRPr="00F10F73" w:rsidDel="00D2496A">
          <w:rPr>
            <w:rFonts w:ascii="Calibri" w:hAnsi="Calibri" w:cs="Calibri"/>
          </w:rPr>
          <w:delText>(38)</w:delText>
        </w:r>
      </w:del>
      <w:r w:rsidR="00BF15FF">
        <w:fldChar w:fldCharType="end"/>
      </w:r>
      <w:r w:rsidR="00BF15FF">
        <w:t xml:space="preserve">. </w:t>
      </w:r>
    </w:p>
    <w:bookmarkEnd w:id="536"/>
    <w:p w14:paraId="59E11780" w14:textId="68C87166" w:rsidR="006278F8" w:rsidRDefault="00F52143" w:rsidP="000B529D">
      <w:r>
        <w:tab/>
      </w:r>
      <w:r w:rsidR="006278F8" w:rsidRPr="006278F8">
        <w:t xml:space="preserve">This study offers valuable insights into cycling infrastructure </w:t>
      </w:r>
      <w:r w:rsidR="00633050">
        <w:t xml:space="preserve">implementation </w:t>
      </w:r>
      <w:r w:rsidR="006278F8" w:rsidRPr="006278F8">
        <w:t>trends, with key strengths including the use of standardized criteria for classifying infrastructure and an innovative visual approach to confirm changes over time.</w:t>
      </w:r>
      <w:r w:rsidR="006278F8">
        <w:t xml:space="preserve"> </w:t>
      </w:r>
      <w:ins w:id="564" w:author="Richard Wen" w:date="2024-05-26T04:10:00Z">
        <w:r w:rsidR="00BE2490">
          <w:t>As t</w:t>
        </w:r>
      </w:ins>
      <w:moveToRangeStart w:id="565" w:author="Richard Wen" w:date="2024-05-26T02:14:00Z" w:name="move167582059"/>
      <w:commentRangeStart w:id="566"/>
      <w:commentRangeStart w:id="567"/>
      <w:moveTo w:id="568" w:author="Richard Wen" w:date="2024-05-26T02:14:00Z">
        <w:del w:id="569" w:author="Richard Wen" w:date="2024-05-26T02:14:00Z">
          <w:r w:rsidR="003B2ABB" w:rsidRPr="00A10B68" w:rsidDel="00693CDF">
            <w:delText>Overall, t</w:delText>
          </w:r>
        </w:del>
        <w:r w:rsidR="003B2ABB" w:rsidRPr="00A10B68">
          <w:t>he</w:t>
        </w:r>
        <w:del w:id="570" w:author="Richard Wen" w:date="2024-05-26T02:14:00Z">
          <w:r w:rsidR="003B2ABB" w:rsidRPr="00A10B68" w:rsidDel="00693CDF">
            <w:delText>se</w:delText>
          </w:r>
        </w:del>
        <w:r w:rsidR="003B2ABB" w:rsidRPr="00A10B68">
          <w:t xml:space="preserve"> results highlight the degree of misclassification in regard to current infrastructure types; specifically, </w:t>
        </w:r>
        <w:r w:rsidR="003B2ABB">
          <w:t>Calgary and Toronto</w:t>
        </w:r>
        <w:r w:rsidR="003B2ABB" w:rsidRPr="00A10B68">
          <w:t xml:space="preserve"> tended to misclassify infrastructure as cycle tracks, despite not meeting the Can-BICS definition</w:t>
        </w:r>
        <w:commentRangeEnd w:id="566"/>
        <w:r w:rsidR="003B2ABB">
          <w:rPr>
            <w:rStyle w:val="CommentReference"/>
          </w:rPr>
          <w:commentReference w:id="566"/>
        </w:r>
        <w:commentRangeEnd w:id="567"/>
        <w:r w:rsidR="003B2ABB">
          <w:rPr>
            <w:rStyle w:val="CommentReference"/>
          </w:rPr>
          <w:commentReference w:id="567"/>
        </w:r>
      </w:moveTo>
      <w:ins w:id="571" w:author="Richard Wen" w:date="2024-05-26T04:10:00Z">
        <w:r w:rsidR="00BE2490">
          <w:t xml:space="preserve">, </w:t>
        </w:r>
      </w:ins>
      <w:moveTo w:id="572" w:author="Richard Wen" w:date="2024-05-26T02:14:00Z">
        <w:del w:id="573" w:author="Richard Wen" w:date="2024-05-26T04:10:00Z">
          <w:r w:rsidR="003B2ABB" w:rsidRPr="00A10B68" w:rsidDel="00BE2490">
            <w:delText>.</w:delText>
          </w:r>
        </w:del>
      </w:moveTo>
      <w:moveToRangeEnd w:id="565"/>
      <w:ins w:id="574" w:author="Richard Wen" w:date="2024-05-26T04:10:00Z">
        <w:r w:rsidR="00BE2490">
          <w:t>t</w:t>
        </w:r>
      </w:ins>
      <w:del w:id="575" w:author="Richard Wen" w:date="2024-05-26T04:10:00Z">
        <w:r w:rsidDel="00BE2490">
          <w:delText>T</w:delText>
        </w:r>
      </w:del>
      <w:r>
        <w: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w:t>
      </w:r>
      <w:r w:rsidR="00633050">
        <w:t>, particularly</w:t>
      </w:r>
      <w:r w:rsidR="006278F8" w:rsidRPr="006278F8">
        <w:t xml:space="preserve"> during the pandemic.</w:t>
      </w:r>
      <w:ins w:id="576" w:author="Richard Wen" w:date="2024-05-26T02:43:00Z">
        <w:r w:rsidR="00B13F2E">
          <w:t xml:space="preserve"> As each city updates their data at different periods in time, and those periods in time were not captured at the time of data acquisition in January and May of 2023, there was a</w:t>
        </w:r>
      </w:ins>
      <w:ins w:id="577" w:author="Richard Wen" w:date="2024-05-26T02:44:00Z">
        <w:r w:rsidR="003306E6">
          <w:t>lso a</w:t>
        </w:r>
      </w:ins>
      <w:ins w:id="578" w:author="Richard Wen" w:date="2024-05-26T02:43:00Z">
        <w:r w:rsidR="00B13F2E">
          <w:t xml:space="preserve"> possibility that the data did not </w:t>
        </w:r>
        <w:r w:rsidR="00B13F2E">
          <w:lastRenderedPageBreak/>
          <w:t xml:space="preserve">capture all infrastructure from the start to end of 2022. This may be a potential reason of the apparent small changes in infrastructure from 2021 to 2022 in </w:t>
        </w:r>
        <w:r w:rsidR="00B13F2E" w:rsidRPr="00C363A0">
          <w:rPr>
            <w:b/>
            <w:bCs/>
          </w:rPr>
          <w:t>Figure 3</w:t>
        </w:r>
        <w:r w:rsidR="00B13F2E">
          <w:t>.</w:t>
        </w:r>
      </w:ins>
    </w:p>
    <w:p w14:paraId="297BC844" w14:textId="6A1013C9"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w:t>
      </w:r>
      <w:r w:rsidR="00E86B10">
        <w:t xml:space="preserve">equity </w:t>
      </w:r>
      <w:r w:rsidR="000F427D" w:rsidRPr="000F427D">
        <w:t>and road safety.</w:t>
      </w:r>
      <w:r w:rsidR="00B06AE8">
        <w:t xml:space="preserve"> </w:t>
      </w:r>
      <w:r w:rsidR="00633050">
        <w:t xml:space="preserve">Identifying </w:t>
      </w:r>
      <w:r w:rsidR="00B06AE8">
        <w:t>how municipalities have responded to existing gaps in cycling networks,</w:t>
      </w:r>
      <w:r w:rsidR="00C82702">
        <w:t xml:space="preserve"> particularly in relation to factors such as population density and neighbourhood marginalization, </w:t>
      </w:r>
      <w:r w:rsidR="00633050">
        <w:t xml:space="preserve">is important </w:t>
      </w:r>
      <w:r w:rsidR="00C82702">
        <w:t xml:space="preserve">to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ins w:id="579" w:author="Richard Wen" w:date="2024-05-26T02:44:00Z">
        <w:r w:rsidR="00E16343">
          <w:t xml:space="preserve"> In addition, the manual verification process was tedious and time consuming, but a required quality check to ensure that the data </w:t>
        </w:r>
        <w:r w:rsidR="0079558F">
          <w:t>was</w:t>
        </w:r>
        <w:r w:rsidR="00E16343">
          <w:t xml:space="preserve"> accurate for infrastructure analyses. As seen by the discrepancies in </w:t>
        </w:r>
        <w:r w:rsidR="00E16343" w:rsidRPr="00C363A0">
          <w:rPr>
            <w:b/>
            <w:bCs/>
          </w:rPr>
          <w:t>Supplementary Figures 7 to 9</w:t>
        </w:r>
        <w:r w:rsidR="00E16343">
          <w:t xml:space="preserve"> in </w:t>
        </w:r>
        <w:r w:rsidR="00E16343" w:rsidRPr="00C363A0">
          <w:rPr>
            <w:b/>
            <w:bCs/>
          </w:rPr>
          <w:t>Appendix 1</w:t>
        </w:r>
        <w:r w:rsidR="00E16343">
          <w:t xml:space="preserve">, installation years were correct for less than half the verified segments in Calgary, while Vancouver and Toronto were correct for more than 70% of verified segments. With the advances in computing power and artificial intelligence, future work in automating the verification process with computer vision techniques on Google Street View and satellite images </w:t>
        </w:r>
        <w:r w:rsidR="00E16343">
          <w:fldChar w:fldCharType="begin"/>
        </w:r>
      </w:ins>
      <w:ins w:id="580" w:author="Richard Wen" w:date="2024-05-26T03:52:00Z">
        <w:r w:rsidR="00F10F73">
          <w:instrText xml:space="preserve"> ADDIN ZOTERO_ITEM CSL_CITATION {"citationID":"4FR38ngj","properties":{"formattedCitation":"(46\\uc0\\u8211{}50)","plainCitation":"(46–50)","noteIndex":0},"citationItems":[{"id":2695,"uris":["http://zotero.org/users/6749620/items/FJ9NBVQL"],"itemData":{"id":2695,"type":"article-journal","abstract":"Cycling is a sustainable mode of transportation with significant benefits for society. The number of cyclists on the streets depends heavily on their perception of safety, which makes it essential to establish a common metric for determining and comparing risk factors related to road safety. This research addresses the identification of cyclists’ risk factors using deep learning techniques applied to a Google Street View (GSV) imagery dataset. The research utilizes a case study approach, focusing on London, and applies object detection and image segmentation models to extract cyclists’ risk factors from GSV images. Two state-of-the-art tools, You Only Look Once version 5 (YOLOv5) and the pyramid scene parsing network (PSPNet101), were used for object detection and image segmentation. This study analyzes the results and discusses the technology’s limitations and potential for improvements in assessing cyclist safety. Approximately 2 million objects were identified, and 250 billion pixels were labeled in the 500,000 images available in the dataset. On average, 108 images were analyzed per Lower Layer Super Output Area (LSOA) in London. The distribution of risk factors, including high vehicle speed, tram/train rails, truck circulation, parked cars and the presence of pedestrians, was identified at the LSOA level using YOLOv5. Statistically significant negative correlations were found between cars and buses, cars and cyclists, and cars and people. In contrast, positive correlations were observed between people and buses and between people and bicycles. Using PSPNet101, building (19%), sky (15%) and road (15%) pixels were the most common. The findings of this research have the potential to contribute to a better understanding of risk factors for cyclists in urban environments and provide insights for creating safer cities for cyclists by applying deep learning techniques.","container-title":"Sustainability","DOI":"10.3390/su151310270","ISSN":"2071-1050","issue":"13","language":"en","license":"http://creativecommons.org/licenses/by/3.0/","note":"number: 13\npublisher: Multidisciplinary Digital Publishing Institute","page":"10270","source":"www.mdpi.com","title":"Using Deep Learning and Google Street View Imagery to Assess and Improve Cyclist Safety in London","volume":"15","author":[{"family":"Rita","given":"Luís"},{"family":"Peliteiro","given":"Miguel"},{"family":"Bostan","given":"Tudor-Codrin"},{"family":"Tamagusko","given":"Tiago"},{"family":"Ferreira","given":"Adelino"}],"issued":{"date-parts":[["2023",1]]},"citation-key":"ritaUsingDeepLearning2023"}},{"id":2692,"uris":["http://zotero.org/users/6749620/items/LMV5N2MZ"],"itemData":{"id":2692,"type":"article-journal","abstract":"Auditing and mapping traffic infrastructure is a crucial task in urban management. For example, signalized intersections play an essential role in transportation management; however, effectively identifying these intersections remains unsolved. Traditionally, signalized intersection data are manually collected through field audits or checking street view images (SVIs), which is time-consuming and labor-intensive. This study proposes an effective protocol to identify signalized intersections using road networks and SVIs. First, we propose a six-step geoprocessing model to generate an intersection feature layer from road networks. Second, we utilize up to three nearest SVIs to capture streetscapes at each intersection. Then, a deep learning-based image segmentation model is adopted to recognize traffic light-related pixels from each SVI. Last, we design a post-processing step to generate new features characterizing SVIs’ segmentation results at each intersection and build a decision tree model to determine the traffic control type. Results demonstrate that the proposed protocol can effectively identify signalized intersections with an overall accuracy of 97.05%. It also proves the effectiveness of SVIs for auditing urban infrastructures. This study can directly benefit transportation agencies by providing a ready-to-use smart audit and mapping solution for large-scale identification and mapping of signalized intersections.","container-title":"Cartography and Geographic Information Science","DOI":"10.1080/15230406.2021.1992299","ISSN":"1523-0406","issue":"1","note":"publisher: Taylor &amp; Francis\n_eprint: https://doi.org/10.1080/15230406.2021.1992299","page":"32–49","source":"Taylor and Francis+NEJM","title":"Urban infrastructure audit: an effective protocol to digitize signalized intersections by mining street view images","title-short":"Urban infrastructure audit","volume":"49","author":[{"family":"Li","given":"Xiao"},{"family":"Ning","given":"Huan"},{"family":"Huang","given":"Xiao"},{"family":"Dadashova","given":"Bahar"},{"family":"Kang","given":"Yuhao"},{"family":"Ma","given":"Andong"}],"issued":{"date-parts":[["2022",1,2]]},"citation-key":"liUrbanInfrastructureAudit2022"}},{"id":2693,"uris":["http://zotero.org/users/6749620/items/SNAA7KST"],"itemData":{"id":2693,"type":"article-journal","abstract":"Urban physical environments are the physical settings and built environments in neighbourhoods and cities which provide places for human activities. Evidence suggests that there are substantial associations between urban physical environments and various health outcomes, e.g. people’s physical activities might be influenced by surrounding physical environments, thereby affecting their health behaviours; more exposure to urban physical environments may benefit human mental health. Street view imagery enables us to capture the landscape at eye-level, making it a promising data source for observing and analysing the realistic dynamics of urban physical environments. Compared with traditional in-person assessments and field observations, street view imagery-based data collection is relatively time-effective and cost-effective. Researchers from epidemiology, psychology, and geography have used street view imagery to quantify the built environment and understand its impacts on public health. To summarize current research trends, this paper systematically reviews the use of street view images for sensing urban environments in public health studies. Specifically, we describe the characteristics of street view imagery and review the methodology for image processing and semantic understanding. We then summarize the challenges that remain for quantifying urban environments in terms of data and methodology. Several future research directions that would benefit public health research and practices are recommended in urban environment research.","container-title":"Annals of GIS","DOI":"10.1080/19475683.2020.1791954","ISSN":"1947-5683","issue":"3","note":"publisher: Taylor &amp; Francis\n_eprint: https://doi.org/10.1080/19475683.2020.1791954","page":"261–275","source":"Taylor and Francis+NEJM","title":"A review of urban physical environment sensing using street view imagery in public health studies","volume":"26","author":[{"family":"Kang","given":"Yuhao"},{"family":"Zhang","given":"Fan"},{"family":"Gao","given":"Song"},{"family":"Lin","given":"Hui"},{"family":"Liu","given":"Yu"}],"issued":{"date-parts":[["2020",7,2]]},"citation-key":"kangReviewUrbanPhysical2020"}},{"id":2689,"uris":["http://zotero.org/users/6749620/items/IUMBWMTQ"],"itemData":{"id":2689,"type":"article-journal","abstract":"Studies evaluating bikeability usually compute spatial indicators shaping cycling conditions and conflate them in a quantitative index. Much research involves site visits or conventional geospatial approaches, and few studies have leveraged street view imagery (SVI) for conducting virtual audits. These have assessed a limited range of aspects, and not all have been automated using computer vision (CV). Furthermore, studies have not yet zeroed in on gauging the usability of these technologies thoroughly. We investigate, with experiments at a fine spatial scale and across multiple geographies (Singapore and Tokyo), whether we can use SVI and CV to assess bikeability comprehensively. Extending related work, we develop an exhaustive index of bikeability composed of 34 indicators. The results suggest that SVI and CV are adequate to evaluate bikeability in cities comprehensively. As they outperformed non-SVI counterparts by a wide margin, SVI indicators are also found to be superior in assessing urban bikeability and potentially can be used independently, replacing traditional techniques. However, the paper exposes some limitations, suggesting that the best way forward is combining both SVI and non-SVI approaches. The new bikeability index presents a contribution in transportation and urban analytics, and it is scalable to assess cycling appeal widely.","container-title":"Transportation Research Part C: Emerging Technologies","DOI":"10.1016/j.trc.2021.103371","ISSN":"0968-090X","journalAbbreviation":"Transportation Research Part C: Emerging Technologies","page":"103371","source":"ScienceDirect","title":"Assessing bikeability with street view imagery and computer vision","volume":"132","author":[{"family":"Ito","given":"Koichi"},{"family":"Biljecki","given":"Filip"}],"issued":{"date-parts":[["2021",11,1]]},"citation-key":"itoAssessingBikeabilityStreet2021"}},{"id":2731,"uris":["http://zotero.org/users/6749620/items/U6EIATDD"],"itemData":{"id":2731,"type":"article-journal","abstract":"Altering micro-scale features of neighborhood walkability (e.g., benches, sidewalks, and cues of social disorganization or crime) could be a relatively cost-effective method of creating environments that are conducive to active living. Traditionally, measuring the micro-scale environment has required researchers to perform observational audits. Technological advances have led to the development of virtual audits as alternatives to observational field audits with the enviable properties of cost-efficiency from elimination of travel time and increased safety for auditors. This study examined the reliability of the Virtual Systematic Tool for Evaluating Pedestrian Streetscapes (Virtual-STEPS), a Google Street View-based auditing tool specifically designed to remotely assess micro-scale characteristics of the built environment.","container-title":"BMC Public Health","DOI":"10.1186/s12889-019-7460-3","ISSN":"1471-2458","issue":"1","journalAbbreviation":"BMC Public Health","page":"1246","source":"BioMed Central","title":"Assessing the micro-scale environment using Google Street View: the Virtual Systematic Tool for Evaluating Pedestrian Streetscapes (Virtual-STEPS)","title-short":"Assessing the micro-scale environment using Google Street View","volume":"19","author":[{"family":"Steinmetz-Wood","given":"Madeleine"},{"family":"Velauthapillai","given":"Kabisha"},{"family":"O’Brien","given":"Grace"},{"family":"Ross","given":"Nancy A."}],"issued":{"date-parts":[["2019",9,10]]},"citation-key":"steinmetz-woodAssessingMicroscaleEnvironment2019"}}],"schema":"https://github.com/citation-style-language/schema/raw/master/csl-citation.json"} </w:instrText>
        </w:r>
      </w:ins>
      <w:ins w:id="581" w:author="Richard Wen" w:date="2024-05-26T02:44:00Z">
        <w:r w:rsidR="00E16343">
          <w:fldChar w:fldCharType="separate"/>
        </w:r>
      </w:ins>
      <w:ins w:id="582" w:author="Richard Wen" w:date="2024-05-26T03:52:00Z">
        <w:r w:rsidR="00F10F73" w:rsidRPr="00F10F73">
          <w:rPr>
            <w:rFonts w:ascii="Calibri" w:cs="Calibri"/>
            <w:kern w:val="0"/>
            <w:lang w:val="en-US"/>
            <w:rPrChange w:id="583" w:author="Richard Wen" w:date="2024-05-26T03:52:00Z">
              <w:rPr>
                <w:rFonts w:ascii="Times New Roman" w:hAnsi="Times New Roman" w:cs="Times New Roman"/>
                <w:kern w:val="0"/>
                <w:lang w:val="en-US"/>
              </w:rPr>
            </w:rPrChange>
          </w:rPr>
          <w:t>(46–50)</w:t>
        </w:r>
      </w:ins>
      <w:ins w:id="584" w:author="Richard Wen" w:date="2024-05-26T02:44:00Z">
        <w:r w:rsidR="00E16343">
          <w:fldChar w:fldCharType="end"/>
        </w:r>
        <w:r w:rsidR="00E16343">
          <w:t xml:space="preserve">, and large language models trained on data from the web </w:t>
        </w:r>
        <w:r w:rsidR="00E16343">
          <w:fldChar w:fldCharType="begin"/>
        </w:r>
      </w:ins>
      <w:ins w:id="585" w:author="Richard Wen" w:date="2024-05-26T03:52:00Z">
        <w:r w:rsidR="00F10F73">
          <w:instrText xml:space="preserve"> ADDIN ZOTERO_ITEM CSL_CITATION {"citationID":"YU1MfABc","properties":{"formattedCitation":"(51,52)","plainCitation":"(51,52)","noteIndex":0},"citationItems":[{"id":2697,"uris":["http://zotero.org/users/6749620/items/CD4G6VLH"],"itemData":{"id":2697,"type":"article","abstract":"We fine-tune GPT-3 to answer long-form questions using a text-based web-browsing environment, which allows the model to search and navigate the web. By setting up the task so that it can be performed by humans, we are able to train models on the task using imitation learning, and then optimize answer quality with human feedback. To make human evaluation of factual accuracy easier, models must collect references while browsing in support of their answers. We train and evaluate our models on ELI5, a dataset of questions asked by Reddit users. Our best model is obtained by fine-tuning GPT-3 using behavior cloning, and then performing rejection sampling against a reward model trained to predict human preferences. This model's answers are preferred by humans 56% of the time to those of our human demonstrators, and 69% of the time to the highest-voted answer from Reddit.","DOI":"10.48550/arXiv.2112.09332","note":"arXiv:2112.09332 [cs]","number":"arXiv:2112.09332","publisher":"arXiv","source":"arXiv.org","title":"WebGPT: Browser-assisted question-answering with human feedback","title-short":"WebGPT","URL":"http://arxiv.org/abs/2112.09332","author":[{"family":"Nakano","given":"Reiichiro"},{"family":"Hilton","given":"Jacob"},{"family":"Balaji","given":"Suchir"},{"family":"Wu","given":"Jeff"},{"family":"Ouyang","given":"Long"},{"family":"Kim","given":"Christina"},{"family":"Hesse","given":"Christopher"},{"family":"Jain","given":"Shantanu"},{"family":"Kosaraju","given":"Vineet"},{"family":"Saunders","given":"William"},{"family":"Jiang","given":"Xu"},{"family":"Cobbe","given":"Karl"},{"family":"Eloundou","given":"Tyna"},{"family":"Krueger","given":"Gretchen"},{"family":"Button","given":"Kevin"},{"family":"Knight","given":"Matthew"},{"family":"Chess","given":"Benjamin"},{"family":"Schulman","given":"John"}],"accessed":{"date-parts":[["2024",5,17]]},"issued":{"date-parts":[["2022",6,1]]},"citation-key":"nakanoWebGPTBrowserassistedQuestionanswering2022"}},{"id":2701,"uris":["http://zotero.org/users/6749620/items/XL53JMX6"],"itemData":{"id":2701,"type":"article-journal","abstract":"This paper presents a comprehensive survey of ChatGPT-related (GPT-3.5 and GPT-4) research, state-of-the-art large language models (LLM) from the GPT series, and their prospective applications across diverse domains. Indeed, key innovations such as large-scale pre-training that captures knowledge across the entire world wide web, instruction fine-tuning and Reinforcement Learning from Human Feedback (RLHF) have played significant roles in enhancing LLMs' adaptability and performance. We performed an in-depth analysis of 194 relevant papers on arXiv, encompassing trend analysis, word cloud representation, and distribution analysis across various application domains. The findings reveal a significant and increasing interest in ChatGPT-related research, predominantly centered on direct natural language processing applications, while also demonstrating considerable potential in areas ranging from education and history to mathematics, medicine, and physics. This study endeavors to furnish insights into ChatGPT's capabilities, potential implications, ethical concerns, and offer direction for future advancements in this field.","container-title":"Meta-Radiology","DOI":"10.1016/j.metrad.2023.100017","ISSN":"2950-1628","issue":"2","journalAbbreviation":"Meta-Radiology","page":"100017","source":"ScienceDirect","title":"Summary of ChatGPT-Related research and perspective towards the future of large language models","volume":"1","author":[{"family":"Liu","given":"Yiheng"},{"family":"Han","given":"Tianle"},{"family":"Ma","given":"Siyuan"},{"family":"Zhang","given":"Jiayue"},{"family":"Yang","given":"Yuanyuan"},{"family":"Tian","given":"Jiaming"},{"family":"He","given":"Hao"},{"family":"Li","given":"Antong"},{"family":"He","given":"Mengshen"},{"family":"Liu","given":"Zhengliang"},{"family":"Wu","given":"Zihao"},{"family":"Zhao","given":"Lin"},{"family":"Zhu","given":"Dajiang"},{"family":"Li","given":"Xiang"},{"family":"Qiang","given":"Ning"},{"family":"Shen","given":"Dingang"},{"family":"Liu","given":"Tianming"},{"family":"Ge","given":"Bao"}],"issued":{"date-parts":[["2023",9,1]]},"citation-key":"liuSummaryChatGPTRelatedResearch2023"}}],"schema":"https://github.com/citation-style-language/schema/raw/master/csl-citation.json"} </w:instrText>
        </w:r>
      </w:ins>
      <w:ins w:id="586" w:author="Richard Wen" w:date="2024-05-26T02:44:00Z">
        <w:r w:rsidR="00E16343">
          <w:fldChar w:fldCharType="separate"/>
        </w:r>
      </w:ins>
      <w:ins w:id="587" w:author="Richard Wen" w:date="2024-05-26T03:52:00Z">
        <w:r w:rsidR="00F10F73">
          <w:rPr>
            <w:noProof/>
          </w:rPr>
          <w:t>(51,52)</w:t>
        </w:r>
      </w:ins>
      <w:ins w:id="588" w:author="Richard Wen" w:date="2024-05-26T02:44:00Z">
        <w:r w:rsidR="00E16343">
          <w:fldChar w:fldCharType="end"/>
        </w:r>
        <w:r w:rsidR="00E16343">
          <w:t>, will help in assessing and improving the quality of city cycling infrastructure data.</w:t>
        </w:r>
      </w:ins>
    </w:p>
    <w:p w14:paraId="0C8D0AE7" w14:textId="77777777" w:rsidR="000B529D" w:rsidRPr="00CF4B2F" w:rsidRDefault="000B529D" w:rsidP="000B529D">
      <w:pPr>
        <w:rPr>
          <w:b/>
          <w:bCs/>
          <w:sz w:val="24"/>
          <w:szCs w:val="24"/>
        </w:rPr>
      </w:pPr>
      <w:r w:rsidRPr="00CF4B2F">
        <w:rPr>
          <w:b/>
          <w:bCs/>
          <w:sz w:val="24"/>
          <w:szCs w:val="24"/>
        </w:rPr>
        <w:t>CONCLUSION</w:t>
      </w:r>
    </w:p>
    <w:p w14:paraId="070EB150" w14:textId="68A9125A" w:rsidR="00187AFA" w:rsidDel="009B1F27" w:rsidRDefault="00EC4689" w:rsidP="000B529D">
      <w:pPr>
        <w:rPr>
          <w:del w:id="589" w:author="Richard Wen" w:date="2024-05-26T03:10:00Z"/>
        </w:rPr>
      </w:pPr>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commentRangeStart w:id="590"/>
      <w:r w:rsidR="00D625EA">
        <w:t xml:space="preserve">how municipalities have prioritised active </w:t>
      </w:r>
      <w:commentRangeEnd w:id="590"/>
      <w:r w:rsidR="0006611F">
        <w:rPr>
          <w:rStyle w:val="CommentReference"/>
        </w:rPr>
        <w:commentReference w:id="590"/>
      </w:r>
      <w:r w:rsidR="00D625EA">
        <w:t xml:space="preserve">transportation options. </w:t>
      </w:r>
      <w:r>
        <w:t xml:space="preserve">The study reveals </w:t>
      </w:r>
      <w:ins w:id="591" w:author="Linda Rothman" w:date="2023-08-17T22:00:00Z">
        <w:r w:rsidR="0006611F">
          <w:t xml:space="preserve"> </w:t>
        </w:r>
        <w:del w:id="592" w:author="Richard Wen" w:date="2024-05-26T02:46:00Z">
          <w:r w:rsidR="0006611F" w:rsidDel="00796CE6">
            <w:delText>an</w:delText>
          </w:r>
        </w:del>
      </w:ins>
      <w:del w:id="593" w:author="Richard Wen" w:date="2024-05-26T02:46:00Z">
        <w:r w:rsidDel="00796CE6">
          <w:delText>expansion</w:delText>
        </w:r>
      </w:del>
      <w:ins w:id="594" w:author="Richard Wen" w:date="2024-05-26T02:46:00Z">
        <w:r w:rsidR="00796CE6">
          <w:t>an expansion</w:t>
        </w:r>
      </w:ins>
      <w:r>
        <w:t xml:space="preserve"> in dedicated cycling networks, particularly in the form of cycle tracks, reflecting a conscious shift toward safer and more comfortable cycling </w:t>
      </w:r>
      <w:r w:rsidR="00187AFA">
        <w:t xml:space="preserve">facilities. </w:t>
      </w:r>
      <w:commentRangeStart w:id="595"/>
      <w:commentRangeStart w:id="596"/>
      <w:r w:rsidR="00187AFA" w:rsidRPr="00187AFA">
        <w:t>The</w:t>
      </w:r>
      <w:commentRangeEnd w:id="595"/>
      <w:r w:rsidR="0006611F">
        <w:rPr>
          <w:rStyle w:val="CommentReference"/>
        </w:rPr>
        <w:commentReference w:id="595"/>
      </w:r>
      <w:commentRangeEnd w:id="596"/>
      <w:r w:rsidR="00F0253C">
        <w:rPr>
          <w:rStyle w:val="CommentReference"/>
        </w:rPr>
        <w:commentReference w:id="596"/>
      </w:r>
      <w:r w:rsidR="00187AFA" w:rsidRPr="00187AFA">
        <w:t xml:space="preserve"> COVID-19 pandemic has notably spurred an upward trend in infrastructure development, especially in </w:t>
      </w:r>
      <w:del w:id="597" w:author="Richard Wen" w:date="2024-05-26T04:18:00Z">
        <w:r w:rsidR="00187AFA" w:rsidRPr="00187AFA" w:rsidDel="00742656">
          <w:delText xml:space="preserve">Calgary and </w:delText>
        </w:r>
      </w:del>
      <w:r w:rsidR="00187AFA" w:rsidRPr="00187AFA">
        <w:t>Toronto</w:t>
      </w:r>
      <w:ins w:id="598" w:author="Richard Wen" w:date="2024-05-26T04:18:00Z">
        <w:r w:rsidR="00742656">
          <w:t xml:space="preserve"> </w:t>
        </w:r>
      </w:ins>
      <w:ins w:id="599" w:author="Richard Wen" w:date="2024-05-26T04:19:00Z">
        <w:r w:rsidR="00742656">
          <w:t>with had more than twice the increase in cycling infrastructure as compared to Calgary and Vancouver</w:t>
        </w:r>
      </w:ins>
      <w:r w:rsidR="00187AFA" w:rsidRPr="00187AFA">
        <w:t xml:space="preserve">, </w:t>
      </w:r>
      <w:r w:rsidR="00187AFA">
        <w:t>in response to changing mobility patterns and evolving public health needs. Discrepancies and misclassifications within municipal cycling network data</w:t>
      </w:r>
      <w:r w:rsidR="00CF4B2F">
        <w:t xml:space="preserve"> </w:t>
      </w:r>
      <w:r w:rsidR="0006611F">
        <w:t xml:space="preserve">points to the fact that these data were not collected for the purpose of evaluation or research.  This </w:t>
      </w:r>
      <w:r w:rsidR="00187AFA">
        <w:t>underscore</w:t>
      </w:r>
      <w:r w:rsidR="0006611F">
        <w:t>s</w:t>
      </w:r>
      <w:r w:rsidR="00187AFA">
        <w:t xml:space="preserve"> the need for</w:t>
      </w:r>
      <w:r w:rsidR="0006611F">
        <w:t xml:space="preserve"> an effort to </w:t>
      </w:r>
      <w:del w:id="600" w:author="Richard Wen" w:date="2024-05-26T02:45:00Z">
        <w:r w:rsidR="0006611F" w:rsidDel="007F0EB3">
          <w:delText>introduce</w:delText>
        </w:r>
        <w:r w:rsidR="00187AFA" w:rsidDel="007F0EB3">
          <w:delText xml:space="preserve"> standardized</w:delText>
        </w:r>
      </w:del>
      <w:ins w:id="601" w:author="Richard Wen" w:date="2024-05-26T02:45:00Z">
        <w:r w:rsidR="007F0EB3">
          <w:t>introduce standardized</w:t>
        </w:r>
      </w:ins>
      <w:r w:rsidR="00187AFA">
        <w:t xml:space="preserve"> classifications</w:t>
      </w:r>
      <w:r w:rsidR="0006611F">
        <w:t xml:space="preserve"> for </w:t>
      </w:r>
      <w:del w:id="602" w:author="Richard Wen" w:date="2024-05-26T02:45:00Z">
        <w:r w:rsidR="0006611F" w:rsidDel="00D406AB">
          <w:delText>infrastruture</w:delText>
        </w:r>
      </w:del>
      <w:ins w:id="603" w:author="Richard Wen" w:date="2024-05-26T02:45:00Z">
        <w:r w:rsidR="00D406AB">
          <w:t>infrastructure</w:t>
        </w:r>
      </w:ins>
      <w:r w:rsidR="00187AFA">
        <w:t xml:space="preserve"> to </w:t>
      </w:r>
      <w:ins w:id="604" w:author="Linda Rothman" w:date="2023-08-17T22:02:00Z">
        <w:del w:id="605" w:author="Richard Wen" w:date="2024-05-26T02:45:00Z">
          <w:r w:rsidR="0006611F" w:rsidDel="00B46970">
            <w:delText xml:space="preserve">facilitate </w:delText>
          </w:r>
        </w:del>
      </w:ins>
      <w:del w:id="606" w:author="Richard Wen" w:date="2024-05-26T02:45:00Z">
        <w:r w:rsidR="00187AFA" w:rsidDel="00B46970">
          <w:delText xml:space="preserve"> effective</w:delText>
        </w:r>
      </w:del>
      <w:ins w:id="607" w:author="Richard Wen" w:date="2024-05-26T02:45:00Z">
        <w:r w:rsidR="00B46970">
          <w:t>facilitate effective</w:t>
        </w:r>
      </w:ins>
      <w:r w:rsidR="00187AFA">
        <w:t xml:space="preserve"> urban planning and </w:t>
      </w:r>
      <w:r w:rsidR="00CF4B2F">
        <w:t>policymaking</w:t>
      </w:r>
      <w:r w:rsidR="00187AFA">
        <w:t xml:space="preserve">. </w:t>
      </w:r>
      <w:r w:rsidR="00CF4B2F" w:rsidRPr="00CF4B2F">
        <w:t xml:space="preserve">Despite </w:t>
      </w:r>
      <w:r w:rsidR="0006611F">
        <w:t xml:space="preserve">some </w:t>
      </w:r>
      <w:r w:rsidR="00CF4B2F" w:rsidRPr="00CF4B2F">
        <w:t>progress, the findings also point to a need for continued investment</w:t>
      </w:r>
      <w:r w:rsidR="00CF4B2F">
        <w:t xml:space="preserve"> to </w:t>
      </w:r>
      <w:commentRangeStart w:id="608"/>
      <w:commentRangeStart w:id="609"/>
      <w:r w:rsidR="00CF4B2F">
        <w:t>address potential gaps in cycling networks</w:t>
      </w:r>
      <w:commentRangeEnd w:id="608"/>
      <w:r w:rsidR="0006611F">
        <w:rPr>
          <w:rStyle w:val="CommentReference"/>
        </w:rPr>
        <w:commentReference w:id="608"/>
      </w:r>
      <w:commentRangeEnd w:id="609"/>
      <w:r w:rsidR="006A3F6C">
        <w:rPr>
          <w:rStyle w:val="CommentReference"/>
        </w:rPr>
        <w:commentReference w:id="609"/>
      </w:r>
      <w:r w:rsidR="00CF4B2F">
        <w:t>, particularly as protected facilities were often less prioritized along medium-traffic roads.</w:t>
      </w:r>
      <w:ins w:id="610" w:author="Richard Wen" w:date="2024-05-26T04:12:00Z">
        <w:r w:rsidR="00E56F6A">
          <w:t xml:space="preserve"> As seen in </w:t>
        </w:r>
        <w:r w:rsidR="00E56F6A">
          <w:rPr>
            <w:b/>
            <w:bCs/>
          </w:rPr>
          <w:t>Figure 4</w:t>
        </w:r>
        <w:r w:rsidR="00E56F6A">
          <w:t xml:space="preserve"> and </w:t>
        </w:r>
        <w:r w:rsidR="00E56F6A">
          <w:rPr>
            <w:b/>
            <w:bCs/>
          </w:rPr>
          <w:t>Supplementary Figures 1 to 3</w:t>
        </w:r>
        <w:r w:rsidR="00E56F6A">
          <w:t xml:space="preserve">, </w:t>
        </w:r>
      </w:ins>
      <w:ins w:id="611" w:author="Richard Wen" w:date="2024-05-26T04:13:00Z">
        <w:r w:rsidR="00E56F6A">
          <w:t xml:space="preserve">the cycling infrastructure in cities </w:t>
        </w:r>
      </w:ins>
      <w:ins w:id="612" w:author="Richard Wen" w:date="2024-05-26T04:15:00Z">
        <w:r w:rsidR="00E56F6A">
          <w:t>did have segments</w:t>
        </w:r>
      </w:ins>
      <w:ins w:id="613" w:author="Richard Wen" w:date="2024-05-26T04:14:00Z">
        <w:r w:rsidR="00E56F6A">
          <w:t xml:space="preserve"> entirely </w:t>
        </w:r>
      </w:ins>
      <w:ins w:id="614" w:author="Richard Wen" w:date="2024-05-26T04:13:00Z">
        <w:r w:rsidR="00E56F6A">
          <w:t>connected</w:t>
        </w:r>
      </w:ins>
      <w:ins w:id="615" w:author="Richard Wen" w:date="2024-05-26T04:15:00Z">
        <w:r w:rsidR="00E56F6A">
          <w:t xml:space="preserve"> to form continuous routes across the network.</w:t>
        </w:r>
      </w:ins>
      <w:r w:rsidR="00CF4B2F">
        <w:t xml:space="preserve"> </w:t>
      </w:r>
      <w:r w:rsidR="00280D84" w:rsidRPr="00280D84">
        <w:t>By investing in more inclusive and connected cycling networks that align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p w14:paraId="430E4636" w14:textId="77777777" w:rsidR="00CF4B2F" w:rsidDel="009B1F27" w:rsidRDefault="00CF4B2F" w:rsidP="000B529D">
      <w:pPr>
        <w:rPr>
          <w:del w:id="616" w:author="Richard Wen" w:date="2024-05-26T03:10:00Z"/>
        </w:rPr>
      </w:pPr>
    </w:p>
    <w:p w14:paraId="4EB38FAC" w14:textId="77777777" w:rsidR="00123896" w:rsidDel="009B1F27" w:rsidRDefault="00123896">
      <w:pPr>
        <w:rPr>
          <w:del w:id="617" w:author="Richard Wen" w:date="2024-05-26T03:10:00Z"/>
        </w:rPr>
      </w:pPr>
    </w:p>
    <w:p w14:paraId="687C703D" w14:textId="77777777" w:rsidR="001D40DD" w:rsidDel="009B1F27" w:rsidRDefault="001D40DD">
      <w:pPr>
        <w:rPr>
          <w:del w:id="618" w:author="Richard Wen" w:date="2024-05-26T03:10:00Z"/>
        </w:rPr>
      </w:pPr>
    </w:p>
    <w:p w14:paraId="33D645FA" w14:textId="77777777" w:rsidR="001D40DD" w:rsidDel="009B1F27" w:rsidRDefault="001D40DD">
      <w:pPr>
        <w:rPr>
          <w:del w:id="619" w:author="Richard Wen" w:date="2024-05-26T03:10:00Z"/>
        </w:rPr>
      </w:pPr>
    </w:p>
    <w:p w14:paraId="5021C89B" w14:textId="77777777" w:rsidR="001D40DD" w:rsidDel="009B1F27" w:rsidRDefault="001D40DD">
      <w:pPr>
        <w:rPr>
          <w:del w:id="620" w:author="Richard Wen" w:date="2024-05-26T03:10:00Z"/>
        </w:rPr>
      </w:pPr>
    </w:p>
    <w:p w14:paraId="6553CF79" w14:textId="77777777" w:rsidR="001D40DD" w:rsidDel="009B1F27" w:rsidRDefault="001D40DD">
      <w:pPr>
        <w:rPr>
          <w:del w:id="621" w:author="Richard Wen" w:date="2024-05-26T03:10:00Z"/>
        </w:rPr>
      </w:pPr>
    </w:p>
    <w:p w14:paraId="73FD9857" w14:textId="77777777" w:rsidR="001D40DD" w:rsidDel="009B1F27" w:rsidRDefault="001D40DD">
      <w:pPr>
        <w:rPr>
          <w:del w:id="622" w:author="Richard Wen" w:date="2024-05-26T03:10:00Z"/>
        </w:rPr>
      </w:pPr>
    </w:p>
    <w:p w14:paraId="022F0C43" w14:textId="77777777" w:rsidR="001D40DD" w:rsidDel="009B1F27" w:rsidRDefault="001D40DD">
      <w:pPr>
        <w:rPr>
          <w:del w:id="623" w:author="Richard Wen" w:date="2024-05-26T03:10:00Z"/>
        </w:rPr>
      </w:pPr>
    </w:p>
    <w:p w14:paraId="3B62C06B" w14:textId="77777777" w:rsidR="001D40DD" w:rsidDel="009B1F27" w:rsidRDefault="001D40DD">
      <w:pPr>
        <w:rPr>
          <w:del w:id="624" w:author="Richard Wen" w:date="2024-05-26T03:10:00Z"/>
        </w:rPr>
      </w:pPr>
    </w:p>
    <w:p w14:paraId="039B12E7" w14:textId="77777777" w:rsidR="001D40DD" w:rsidDel="009B1F27" w:rsidRDefault="001D40DD">
      <w:pPr>
        <w:rPr>
          <w:del w:id="625" w:author="Richard Wen" w:date="2024-05-26T03:10:00Z"/>
        </w:rPr>
      </w:pPr>
    </w:p>
    <w:p w14:paraId="3D6C653F" w14:textId="77777777" w:rsidR="001D40DD" w:rsidDel="009B1F27" w:rsidRDefault="001D40DD">
      <w:pPr>
        <w:rPr>
          <w:del w:id="626" w:author="Richard Wen" w:date="2024-05-26T03:10:00Z"/>
        </w:rPr>
      </w:pPr>
    </w:p>
    <w:p w14:paraId="5DAD5772" w14:textId="77777777" w:rsidR="001D40DD" w:rsidDel="009B1F27" w:rsidRDefault="001D40DD">
      <w:pPr>
        <w:rPr>
          <w:del w:id="627" w:author="Richard Wen" w:date="2024-05-26T03:10:00Z"/>
        </w:rPr>
      </w:pPr>
    </w:p>
    <w:p w14:paraId="59B2DB06" w14:textId="77777777" w:rsidR="001D40DD" w:rsidDel="009B1F27" w:rsidRDefault="001D40DD">
      <w:pPr>
        <w:rPr>
          <w:del w:id="628" w:author="Richard Wen" w:date="2024-05-26T03:10:00Z"/>
        </w:rPr>
      </w:pPr>
    </w:p>
    <w:p w14:paraId="588C5A45" w14:textId="77777777" w:rsidR="001D40DD" w:rsidDel="009B1F27" w:rsidRDefault="001D40DD">
      <w:pPr>
        <w:rPr>
          <w:del w:id="629" w:author="Richard Wen" w:date="2024-05-26T03:10:00Z"/>
        </w:rPr>
      </w:pPr>
    </w:p>
    <w:p w14:paraId="31436EB8" w14:textId="77777777" w:rsidR="001D40DD" w:rsidDel="009B1F27" w:rsidRDefault="001D40DD">
      <w:pPr>
        <w:rPr>
          <w:del w:id="630" w:author="Richard Wen" w:date="2024-05-26T03:10:00Z"/>
        </w:rPr>
      </w:pPr>
    </w:p>
    <w:p w14:paraId="7D766E3D" w14:textId="77777777" w:rsidR="001D40DD" w:rsidDel="009B1F27" w:rsidRDefault="001D40DD">
      <w:pPr>
        <w:rPr>
          <w:del w:id="631" w:author="Richard Wen" w:date="2024-05-26T03:10:00Z"/>
        </w:rPr>
      </w:pPr>
    </w:p>
    <w:p w14:paraId="3EECA7D2" w14:textId="77777777" w:rsidR="001D40DD" w:rsidDel="009B1F27" w:rsidRDefault="001D40DD">
      <w:pPr>
        <w:rPr>
          <w:del w:id="632" w:author="Richard Wen" w:date="2024-05-26T03:10:00Z"/>
        </w:rPr>
      </w:pPr>
    </w:p>
    <w:p w14:paraId="44976200" w14:textId="77777777" w:rsidR="001D40DD" w:rsidDel="009B1F27" w:rsidRDefault="001D40DD">
      <w:pPr>
        <w:rPr>
          <w:del w:id="633" w:author="Richard Wen" w:date="2024-05-26T03:10:00Z"/>
        </w:rPr>
      </w:pPr>
    </w:p>
    <w:p w14:paraId="119D43CB" w14:textId="77777777" w:rsidR="001D40DD" w:rsidRDefault="001D40DD"/>
    <w:p w14:paraId="26793C78" w14:textId="77777777" w:rsidR="009B1F27" w:rsidRDefault="009B1F27">
      <w:pPr>
        <w:rPr>
          <w:ins w:id="634" w:author="Richard Wen" w:date="2024-05-26T03:10:00Z"/>
          <w:b/>
          <w:bCs/>
          <w:sz w:val="24"/>
          <w:szCs w:val="24"/>
        </w:rPr>
      </w:pPr>
      <w:ins w:id="635" w:author="Richard Wen" w:date="2024-05-26T03:10:00Z">
        <w:r>
          <w:rPr>
            <w:b/>
            <w:bCs/>
            <w:sz w:val="24"/>
            <w:szCs w:val="24"/>
          </w:rPr>
          <w:br w:type="page"/>
        </w:r>
      </w:ins>
    </w:p>
    <w:p w14:paraId="13E3EB3E" w14:textId="24BA9F2D" w:rsidR="00123896" w:rsidRPr="001D40DD" w:rsidDel="009B1F27" w:rsidRDefault="00BE2446">
      <w:pPr>
        <w:rPr>
          <w:del w:id="636" w:author="Richard Wen" w:date="2024-05-26T03:10:00Z"/>
          <w:b/>
          <w:bCs/>
          <w:sz w:val="24"/>
          <w:szCs w:val="24"/>
        </w:rPr>
      </w:pPr>
      <w:r w:rsidRPr="001D40DD">
        <w:rPr>
          <w:b/>
          <w:bCs/>
          <w:sz w:val="24"/>
          <w:szCs w:val="24"/>
        </w:rPr>
        <w:lastRenderedPageBreak/>
        <w:t xml:space="preserve">REFERENCES: </w:t>
      </w:r>
    </w:p>
    <w:p w14:paraId="6C5EC41C" w14:textId="77777777" w:rsidR="001F3096" w:rsidRDefault="001F3096"/>
    <w:p w14:paraId="17B52475" w14:textId="77777777" w:rsidR="00F10F73" w:rsidRPr="00F10F73" w:rsidRDefault="001F3096">
      <w:pPr>
        <w:pStyle w:val="Bibliography"/>
        <w:rPr>
          <w:ins w:id="637" w:author="Richard Wen" w:date="2024-05-26T03:52:00Z"/>
          <w:rFonts w:ascii="Times New Roman" w:hAnsi="Times New Roman" w:cs="Times New Roman"/>
          <w:kern w:val="0"/>
          <w:lang w:val="en-US"/>
        </w:rPr>
        <w:pPrChange w:id="638" w:author="Richard Wen" w:date="2024-05-26T03:52:00Z">
          <w:pPr>
            <w:widowControl w:val="0"/>
            <w:autoSpaceDE w:val="0"/>
            <w:autoSpaceDN w:val="0"/>
            <w:adjustRightInd w:val="0"/>
            <w:spacing w:after="0" w:line="240" w:lineRule="auto"/>
          </w:pPr>
        </w:pPrChange>
      </w:pPr>
      <w:r>
        <w:fldChar w:fldCharType="begin"/>
      </w:r>
      <w:ins w:id="639" w:author="Richard Wen" w:date="2024-05-26T03:10:00Z">
        <w:r w:rsidR="00D2496A">
          <w:instrText xml:space="preserve"> ADDIN ZOTERO_BIBL {"uncited":[],"omitted":[],"custom":[]} CSL_BIBLIOGRAPHY </w:instrText>
        </w:r>
      </w:ins>
      <w:del w:id="640" w:author="Richard Wen" w:date="2024-05-26T03:10:00Z">
        <w:r w:rsidR="009712CB" w:rsidDel="00D2496A">
          <w:delInstrText xml:space="preserve"> ADDIN ZOTERO_BIBL {"uncited":[],"omitted":[],"custom":[]} CSL_BIBLIOGRAPHY </w:delInstrText>
        </w:r>
      </w:del>
      <w:r>
        <w:fldChar w:fldCharType="separate"/>
      </w:r>
      <w:ins w:id="641" w:author="Richard Wen" w:date="2024-05-26T03:52:00Z">
        <w:r w:rsidR="00F10F73" w:rsidRPr="00F10F73">
          <w:rPr>
            <w:rFonts w:ascii="Times New Roman" w:hAnsi="Times New Roman" w:cs="Times New Roman"/>
            <w:kern w:val="0"/>
            <w:lang w:val="en-US"/>
          </w:rPr>
          <w:t xml:space="preserve">1. </w:t>
        </w:r>
        <w:r w:rsidR="00F10F73" w:rsidRPr="00F10F73">
          <w:rPr>
            <w:rFonts w:ascii="Times New Roman" w:hAnsi="Times New Roman" w:cs="Times New Roman"/>
            <w:kern w:val="0"/>
            <w:lang w:val="en-US"/>
          </w:rPr>
          <w:tab/>
          <w:t xml:space="preserve">Gordon C. Economic Benefits of Active Transportation. In: Larouche R, ed. </w:t>
        </w:r>
        <w:r w:rsidR="00F10F73" w:rsidRPr="00F10F73">
          <w:rPr>
            <w:rFonts w:ascii="Times New Roman" w:hAnsi="Times New Roman" w:cs="Times New Roman"/>
            <w:i/>
            <w:iCs/>
            <w:kern w:val="0"/>
            <w:lang w:val="en-US"/>
          </w:rPr>
          <w:t>Children’s Active Transportation</w:t>
        </w:r>
        <w:r w:rsidR="00F10F73" w:rsidRPr="00F10F73">
          <w:rPr>
            <w:rFonts w:ascii="Times New Roman" w:hAnsi="Times New Roman" w:cs="Times New Roman"/>
            <w:kern w:val="0"/>
            <w:lang w:val="en-US"/>
          </w:rPr>
          <w:t>. Elsevier; 2018 (Accessed August 15, 2023):39–52.(https://www.sciencedirect.com/science/article/pii/B978012811931000003X). (Accessed August 15, 2023)</w:t>
        </w:r>
      </w:ins>
    </w:p>
    <w:p w14:paraId="1B4449D7" w14:textId="77777777" w:rsidR="00F10F73" w:rsidRPr="00F10F73" w:rsidRDefault="00F10F73">
      <w:pPr>
        <w:pStyle w:val="Bibliography"/>
        <w:rPr>
          <w:ins w:id="642" w:author="Richard Wen" w:date="2024-05-26T03:52:00Z"/>
          <w:rFonts w:ascii="Times New Roman" w:hAnsi="Times New Roman" w:cs="Times New Roman"/>
          <w:kern w:val="0"/>
          <w:lang w:val="en-US"/>
        </w:rPr>
        <w:pPrChange w:id="643" w:author="Richard Wen" w:date="2024-05-26T03:52:00Z">
          <w:pPr>
            <w:widowControl w:val="0"/>
            <w:autoSpaceDE w:val="0"/>
            <w:autoSpaceDN w:val="0"/>
            <w:adjustRightInd w:val="0"/>
            <w:spacing w:after="0" w:line="240" w:lineRule="auto"/>
          </w:pPr>
        </w:pPrChange>
      </w:pPr>
      <w:ins w:id="644" w:author="Richard Wen" w:date="2024-05-26T03:52:00Z">
        <w:r w:rsidRPr="00F10F73">
          <w:rPr>
            <w:rFonts w:ascii="Times New Roman" w:hAnsi="Times New Roman" w:cs="Times New Roman"/>
            <w:kern w:val="0"/>
            <w:lang w:val="en-US"/>
          </w:rPr>
          <w:t xml:space="preserve">2. </w:t>
        </w:r>
        <w:r w:rsidRPr="00F10F73">
          <w:rPr>
            <w:rFonts w:ascii="Times New Roman" w:hAnsi="Times New Roman" w:cs="Times New Roman"/>
            <w:kern w:val="0"/>
            <w:lang w:val="en-US"/>
          </w:rPr>
          <w:tab/>
          <w:t xml:space="preserve">Pucher J, Buehler R. Cycling towards a more sustainable transport future. </w:t>
        </w:r>
        <w:r w:rsidRPr="00F10F73">
          <w:rPr>
            <w:rFonts w:ascii="Times New Roman" w:hAnsi="Times New Roman" w:cs="Times New Roman"/>
            <w:i/>
            <w:iCs/>
            <w:kern w:val="0"/>
            <w:lang w:val="en-US"/>
          </w:rPr>
          <w:t>Transport Reviews</w:t>
        </w:r>
        <w:r w:rsidRPr="00F10F73">
          <w:rPr>
            <w:rFonts w:ascii="Times New Roman" w:hAnsi="Times New Roman" w:cs="Times New Roman"/>
            <w:kern w:val="0"/>
            <w:lang w:val="en-US"/>
          </w:rPr>
          <w:t xml:space="preserve"> [electronic article]. 2017;37(6):689–694. (https://doi.org/10.1080/01441647.2017.1340234). (Accessed August 15, 2023)</w:t>
        </w:r>
      </w:ins>
    </w:p>
    <w:p w14:paraId="25D16C76" w14:textId="77777777" w:rsidR="00F10F73" w:rsidRPr="00F10F73" w:rsidRDefault="00F10F73">
      <w:pPr>
        <w:pStyle w:val="Bibliography"/>
        <w:rPr>
          <w:ins w:id="645" w:author="Richard Wen" w:date="2024-05-26T03:52:00Z"/>
          <w:rFonts w:ascii="Times New Roman" w:hAnsi="Times New Roman" w:cs="Times New Roman"/>
          <w:kern w:val="0"/>
          <w:lang w:val="en-US"/>
        </w:rPr>
        <w:pPrChange w:id="646" w:author="Richard Wen" w:date="2024-05-26T03:52:00Z">
          <w:pPr>
            <w:widowControl w:val="0"/>
            <w:autoSpaceDE w:val="0"/>
            <w:autoSpaceDN w:val="0"/>
            <w:adjustRightInd w:val="0"/>
            <w:spacing w:after="0" w:line="240" w:lineRule="auto"/>
          </w:pPr>
        </w:pPrChange>
      </w:pPr>
      <w:ins w:id="647" w:author="Richard Wen" w:date="2024-05-26T03:52:00Z">
        <w:r w:rsidRPr="00F10F73">
          <w:rPr>
            <w:rFonts w:ascii="Times New Roman" w:hAnsi="Times New Roman" w:cs="Times New Roman"/>
            <w:kern w:val="0"/>
            <w:lang w:val="en-US"/>
          </w:rPr>
          <w:t xml:space="preserve">3. </w:t>
        </w:r>
        <w:r w:rsidRPr="00F10F73">
          <w:rPr>
            <w:rFonts w:ascii="Times New Roman" w:hAnsi="Times New Roman" w:cs="Times New Roman"/>
            <w:kern w:val="0"/>
            <w:lang w:val="en-US"/>
          </w:rPr>
          <w:tab/>
          <w:t xml:space="preserve">Brand C, Dons E, Anaya-Boig E, et al. The climate change mitigation effects of daily active travel in cities. </w:t>
        </w:r>
        <w:r w:rsidRPr="00F10F73">
          <w:rPr>
            <w:rFonts w:ascii="Times New Roman" w:hAnsi="Times New Roman" w:cs="Times New Roman"/>
            <w:i/>
            <w:iCs/>
            <w:kern w:val="0"/>
            <w:lang w:val="en-US"/>
          </w:rPr>
          <w:t>Transportation Research Part D: Transport and Environment</w:t>
        </w:r>
        <w:r w:rsidRPr="00F10F73">
          <w:rPr>
            <w:rFonts w:ascii="Times New Roman" w:hAnsi="Times New Roman" w:cs="Times New Roman"/>
            <w:kern w:val="0"/>
            <w:lang w:val="en-US"/>
          </w:rPr>
          <w:t xml:space="preserve"> [electronic article]. 2021;93:102764. (https://www.sciencedirect.com/science/article/pii/S1361920921000687). (Accessed August 15, 2023)</w:t>
        </w:r>
      </w:ins>
    </w:p>
    <w:p w14:paraId="6E3ABCE9" w14:textId="77777777" w:rsidR="00F10F73" w:rsidRPr="00F10F73" w:rsidRDefault="00F10F73">
      <w:pPr>
        <w:pStyle w:val="Bibliography"/>
        <w:rPr>
          <w:ins w:id="648" w:author="Richard Wen" w:date="2024-05-26T03:52:00Z"/>
          <w:rFonts w:ascii="Times New Roman" w:hAnsi="Times New Roman" w:cs="Times New Roman"/>
          <w:kern w:val="0"/>
          <w:lang w:val="en-US"/>
        </w:rPr>
        <w:pPrChange w:id="649" w:author="Richard Wen" w:date="2024-05-26T03:52:00Z">
          <w:pPr>
            <w:widowControl w:val="0"/>
            <w:autoSpaceDE w:val="0"/>
            <w:autoSpaceDN w:val="0"/>
            <w:adjustRightInd w:val="0"/>
            <w:spacing w:after="0" w:line="240" w:lineRule="auto"/>
          </w:pPr>
        </w:pPrChange>
      </w:pPr>
      <w:ins w:id="650" w:author="Richard Wen" w:date="2024-05-26T03:52:00Z">
        <w:r w:rsidRPr="00F10F73">
          <w:rPr>
            <w:rFonts w:ascii="Times New Roman" w:hAnsi="Times New Roman" w:cs="Times New Roman"/>
            <w:kern w:val="0"/>
            <w:lang w:val="en-US"/>
          </w:rPr>
          <w:t xml:space="preserve">4. </w:t>
        </w:r>
        <w:r w:rsidRPr="00F10F73">
          <w:rPr>
            <w:rFonts w:ascii="Times New Roman" w:hAnsi="Times New Roman" w:cs="Times New Roman"/>
            <w:kern w:val="0"/>
            <w:lang w:val="en-US"/>
          </w:rPr>
          <w:tab/>
          <w:t xml:space="preserve">Pucher J, Dill J, Handy S. Infrastructure, programs, and policies to increase bicycling: An international review. </w:t>
        </w:r>
        <w:r w:rsidRPr="00F10F73">
          <w:rPr>
            <w:rFonts w:ascii="Times New Roman" w:hAnsi="Times New Roman" w:cs="Times New Roman"/>
            <w:i/>
            <w:iCs/>
            <w:kern w:val="0"/>
            <w:lang w:val="en-US"/>
          </w:rPr>
          <w:t>Preventive Medicine</w:t>
        </w:r>
        <w:r w:rsidRPr="00F10F73">
          <w:rPr>
            <w:rFonts w:ascii="Times New Roman" w:hAnsi="Times New Roman" w:cs="Times New Roman"/>
            <w:kern w:val="0"/>
            <w:lang w:val="en-US"/>
          </w:rPr>
          <w:t xml:space="preserve"> [electronic article]. 2010;50:S106–S125. (https://www.sciencedirect.com/science/article/pii/S0091743509004344). (Accessed August 15, 2023)</w:t>
        </w:r>
      </w:ins>
    </w:p>
    <w:p w14:paraId="5E6E32E0" w14:textId="77777777" w:rsidR="00F10F73" w:rsidRPr="00F10F73" w:rsidRDefault="00F10F73">
      <w:pPr>
        <w:pStyle w:val="Bibliography"/>
        <w:rPr>
          <w:ins w:id="651" w:author="Richard Wen" w:date="2024-05-26T03:52:00Z"/>
          <w:rFonts w:ascii="Times New Roman" w:hAnsi="Times New Roman" w:cs="Times New Roman"/>
          <w:kern w:val="0"/>
          <w:lang w:val="en-US"/>
        </w:rPr>
        <w:pPrChange w:id="652" w:author="Richard Wen" w:date="2024-05-26T03:52:00Z">
          <w:pPr>
            <w:widowControl w:val="0"/>
            <w:autoSpaceDE w:val="0"/>
            <w:autoSpaceDN w:val="0"/>
            <w:adjustRightInd w:val="0"/>
            <w:spacing w:after="0" w:line="240" w:lineRule="auto"/>
          </w:pPr>
        </w:pPrChange>
      </w:pPr>
      <w:ins w:id="653" w:author="Richard Wen" w:date="2024-05-26T03:52:00Z">
        <w:r w:rsidRPr="00F10F73">
          <w:rPr>
            <w:rFonts w:ascii="Times New Roman" w:hAnsi="Times New Roman" w:cs="Times New Roman"/>
            <w:kern w:val="0"/>
            <w:lang w:val="en-US"/>
          </w:rPr>
          <w:t xml:space="preserve">5. </w:t>
        </w:r>
        <w:r w:rsidRPr="00F10F73">
          <w:rPr>
            <w:rFonts w:ascii="Times New Roman" w:hAnsi="Times New Roman" w:cs="Times New Roman"/>
            <w:kern w:val="0"/>
            <w:lang w:val="en-US"/>
          </w:rPr>
          <w:tab/>
          <w:t xml:space="preserve">Pucher J, Buehler R. Sustainable Transport in Canadian Cities: Cycling Trends and Policies. </w:t>
        </w:r>
        <w:r w:rsidRPr="00F10F73">
          <w:rPr>
            <w:rFonts w:ascii="Times New Roman" w:hAnsi="Times New Roman" w:cs="Times New Roman"/>
            <w:i/>
            <w:iCs/>
            <w:kern w:val="0"/>
            <w:lang w:val="en-US"/>
          </w:rPr>
          <w:t>Berkeley Planning Journal</w:t>
        </w:r>
        <w:r w:rsidRPr="00F10F73">
          <w:rPr>
            <w:rFonts w:ascii="Times New Roman" w:hAnsi="Times New Roman" w:cs="Times New Roman"/>
            <w:kern w:val="0"/>
            <w:lang w:val="en-US"/>
          </w:rPr>
          <w:t xml:space="preserve"> [electronic article]. 2006;19(1). (https://escholarship.org/uc/item/0rr0t06s). (Accessed May 26, 2024)</w:t>
        </w:r>
      </w:ins>
    </w:p>
    <w:p w14:paraId="44A29B5C" w14:textId="77777777" w:rsidR="00F10F73" w:rsidRPr="00F10F73" w:rsidRDefault="00F10F73">
      <w:pPr>
        <w:pStyle w:val="Bibliography"/>
        <w:rPr>
          <w:ins w:id="654" w:author="Richard Wen" w:date="2024-05-26T03:52:00Z"/>
          <w:rFonts w:ascii="Times New Roman" w:hAnsi="Times New Roman" w:cs="Times New Roman"/>
          <w:kern w:val="0"/>
          <w:lang w:val="en-US"/>
        </w:rPr>
        <w:pPrChange w:id="655" w:author="Richard Wen" w:date="2024-05-26T03:52:00Z">
          <w:pPr>
            <w:widowControl w:val="0"/>
            <w:autoSpaceDE w:val="0"/>
            <w:autoSpaceDN w:val="0"/>
            <w:adjustRightInd w:val="0"/>
            <w:spacing w:after="0" w:line="240" w:lineRule="auto"/>
          </w:pPr>
        </w:pPrChange>
      </w:pPr>
      <w:ins w:id="656" w:author="Richard Wen" w:date="2024-05-26T03:52:00Z">
        <w:r w:rsidRPr="00F10F73">
          <w:rPr>
            <w:rFonts w:ascii="Times New Roman" w:hAnsi="Times New Roman" w:cs="Times New Roman"/>
            <w:kern w:val="0"/>
            <w:lang w:val="en-US"/>
          </w:rPr>
          <w:t xml:space="preserve">6. </w:t>
        </w:r>
        <w:r w:rsidRPr="00F10F73">
          <w:rPr>
            <w:rFonts w:ascii="Times New Roman" w:hAnsi="Times New Roman" w:cs="Times New Roman"/>
            <w:kern w:val="0"/>
            <w:lang w:val="en-US"/>
          </w:rPr>
          <w:tab/>
          <w:t xml:space="preserve">Aboelata M, Yanez E, Kharrazi R. Vision Zero: a health equity road map for getting to zero in every community. </w:t>
        </w:r>
        <w:r w:rsidRPr="00F10F73">
          <w:rPr>
            <w:rFonts w:ascii="Times New Roman" w:hAnsi="Times New Roman" w:cs="Times New Roman"/>
            <w:i/>
            <w:iCs/>
            <w:kern w:val="0"/>
            <w:lang w:val="en-US"/>
          </w:rPr>
          <w:t>Prevention Institute</w:t>
        </w:r>
        <w:r w:rsidRPr="00F10F73">
          <w:rPr>
            <w:rFonts w:ascii="Times New Roman" w:hAnsi="Times New Roman" w:cs="Times New Roman"/>
            <w:kern w:val="0"/>
            <w:lang w:val="en-US"/>
          </w:rPr>
          <w:t xml:space="preserve">. 2017;1–11. </w:t>
        </w:r>
      </w:ins>
    </w:p>
    <w:p w14:paraId="2D2EE60D" w14:textId="77777777" w:rsidR="00F10F73" w:rsidRPr="00F10F73" w:rsidRDefault="00F10F73">
      <w:pPr>
        <w:pStyle w:val="Bibliography"/>
        <w:rPr>
          <w:ins w:id="657" w:author="Richard Wen" w:date="2024-05-26T03:52:00Z"/>
          <w:rFonts w:ascii="Times New Roman" w:hAnsi="Times New Roman" w:cs="Times New Roman"/>
          <w:kern w:val="0"/>
          <w:lang w:val="en-US"/>
        </w:rPr>
        <w:pPrChange w:id="658" w:author="Richard Wen" w:date="2024-05-26T03:52:00Z">
          <w:pPr>
            <w:widowControl w:val="0"/>
            <w:autoSpaceDE w:val="0"/>
            <w:autoSpaceDN w:val="0"/>
            <w:adjustRightInd w:val="0"/>
            <w:spacing w:after="0" w:line="240" w:lineRule="auto"/>
          </w:pPr>
        </w:pPrChange>
      </w:pPr>
      <w:ins w:id="659" w:author="Richard Wen" w:date="2024-05-26T03:52:00Z">
        <w:r w:rsidRPr="00F10F73">
          <w:rPr>
            <w:rFonts w:ascii="Times New Roman" w:hAnsi="Times New Roman" w:cs="Times New Roman"/>
            <w:kern w:val="0"/>
            <w:lang w:val="en-US"/>
          </w:rPr>
          <w:t xml:space="preserve">7. </w:t>
        </w:r>
        <w:r w:rsidRPr="00F10F73">
          <w:rPr>
            <w:rFonts w:ascii="Times New Roman" w:hAnsi="Times New Roman" w:cs="Times New Roman"/>
            <w:kern w:val="0"/>
            <w:lang w:val="en-US"/>
          </w:rPr>
          <w:tab/>
          <w:t>Parachute. Vision Zero map – Parachute. 2023;(https://parachute.ca/en/program/vision-zero/vision-zero-map/). (Accessed May 26, 2024)</w:t>
        </w:r>
      </w:ins>
    </w:p>
    <w:p w14:paraId="7B3C3B17" w14:textId="77777777" w:rsidR="00F10F73" w:rsidRPr="00F10F73" w:rsidRDefault="00F10F73">
      <w:pPr>
        <w:pStyle w:val="Bibliography"/>
        <w:rPr>
          <w:ins w:id="660" w:author="Richard Wen" w:date="2024-05-26T03:52:00Z"/>
          <w:rFonts w:ascii="Times New Roman" w:hAnsi="Times New Roman" w:cs="Times New Roman"/>
          <w:kern w:val="0"/>
          <w:lang w:val="en-US"/>
        </w:rPr>
        <w:pPrChange w:id="661" w:author="Richard Wen" w:date="2024-05-26T03:52:00Z">
          <w:pPr>
            <w:widowControl w:val="0"/>
            <w:autoSpaceDE w:val="0"/>
            <w:autoSpaceDN w:val="0"/>
            <w:adjustRightInd w:val="0"/>
            <w:spacing w:after="0" w:line="240" w:lineRule="auto"/>
          </w:pPr>
        </w:pPrChange>
      </w:pPr>
      <w:ins w:id="662" w:author="Richard Wen" w:date="2024-05-26T03:52:00Z">
        <w:r w:rsidRPr="00F10F73">
          <w:rPr>
            <w:rFonts w:ascii="Times New Roman" w:hAnsi="Times New Roman" w:cs="Times New Roman"/>
            <w:kern w:val="0"/>
            <w:lang w:val="en-US"/>
          </w:rPr>
          <w:t xml:space="preserve">8. </w:t>
        </w:r>
        <w:r w:rsidRPr="00F10F73">
          <w:rPr>
            <w:rFonts w:ascii="Times New Roman" w:hAnsi="Times New Roman" w:cs="Times New Roman"/>
            <w:kern w:val="0"/>
            <w:lang w:val="en-US"/>
          </w:rPr>
          <w:tab/>
          <w:t xml:space="preserve">Belin M-Å, Tillgren P, Vedung E. Vision Zero – a road safety policy innovation. </w:t>
        </w:r>
        <w:r w:rsidRPr="00F10F73">
          <w:rPr>
            <w:rFonts w:ascii="Times New Roman" w:hAnsi="Times New Roman" w:cs="Times New Roman"/>
            <w:i/>
            <w:iCs/>
            <w:kern w:val="0"/>
            <w:lang w:val="en-US"/>
          </w:rPr>
          <w:t>International Journal of Injury Control and Safety Promotion</w:t>
        </w:r>
        <w:r w:rsidRPr="00F10F73">
          <w:rPr>
            <w:rFonts w:ascii="Times New Roman" w:hAnsi="Times New Roman" w:cs="Times New Roman"/>
            <w:kern w:val="0"/>
            <w:lang w:val="en-US"/>
          </w:rPr>
          <w:t xml:space="preserve">. 2012;19(2):171–179. </w:t>
        </w:r>
      </w:ins>
    </w:p>
    <w:p w14:paraId="50B3CE4D" w14:textId="77777777" w:rsidR="00F10F73" w:rsidRPr="00F10F73" w:rsidRDefault="00F10F73">
      <w:pPr>
        <w:pStyle w:val="Bibliography"/>
        <w:rPr>
          <w:ins w:id="663" w:author="Richard Wen" w:date="2024-05-26T03:52:00Z"/>
          <w:rFonts w:ascii="Times New Roman" w:hAnsi="Times New Roman" w:cs="Times New Roman"/>
          <w:kern w:val="0"/>
          <w:lang w:val="en-US"/>
        </w:rPr>
        <w:pPrChange w:id="664" w:author="Richard Wen" w:date="2024-05-26T03:52:00Z">
          <w:pPr>
            <w:widowControl w:val="0"/>
            <w:autoSpaceDE w:val="0"/>
            <w:autoSpaceDN w:val="0"/>
            <w:adjustRightInd w:val="0"/>
            <w:spacing w:after="0" w:line="240" w:lineRule="auto"/>
          </w:pPr>
        </w:pPrChange>
      </w:pPr>
      <w:ins w:id="665" w:author="Richard Wen" w:date="2024-05-26T03:52:00Z">
        <w:r w:rsidRPr="00F10F73">
          <w:rPr>
            <w:rFonts w:ascii="Times New Roman" w:hAnsi="Times New Roman" w:cs="Times New Roman"/>
            <w:kern w:val="0"/>
            <w:lang w:val="en-US"/>
          </w:rPr>
          <w:t xml:space="preserve">9. </w:t>
        </w:r>
        <w:r w:rsidRPr="00F10F73">
          <w:rPr>
            <w:rFonts w:ascii="Times New Roman" w:hAnsi="Times New Roman" w:cs="Times New Roman"/>
            <w:kern w:val="0"/>
            <w:lang w:val="en-US"/>
          </w:rPr>
          <w:tab/>
          <w:t>Stephanie Cowle, Pamela Fuselli, Fahra Rajabali, et al. The Cost of Transport Injuries in Canada. Sudbury, Ontario: 2022:7.(https://carsp.ca/en/presentations-and-papers/carsp-hybrid-conference-sudbury-2022/the-cost-of-transport-injuries-in-canada-2/)</w:t>
        </w:r>
      </w:ins>
    </w:p>
    <w:p w14:paraId="1CFE3DDC" w14:textId="77777777" w:rsidR="00F10F73" w:rsidRPr="00F10F73" w:rsidRDefault="00F10F73">
      <w:pPr>
        <w:pStyle w:val="Bibliography"/>
        <w:rPr>
          <w:ins w:id="666" w:author="Richard Wen" w:date="2024-05-26T03:52:00Z"/>
          <w:rFonts w:ascii="Times New Roman" w:hAnsi="Times New Roman" w:cs="Times New Roman"/>
          <w:kern w:val="0"/>
          <w:lang w:val="en-US"/>
        </w:rPr>
        <w:pPrChange w:id="667" w:author="Richard Wen" w:date="2024-05-26T03:52:00Z">
          <w:pPr>
            <w:widowControl w:val="0"/>
            <w:autoSpaceDE w:val="0"/>
            <w:autoSpaceDN w:val="0"/>
            <w:adjustRightInd w:val="0"/>
            <w:spacing w:after="0" w:line="240" w:lineRule="auto"/>
          </w:pPr>
        </w:pPrChange>
      </w:pPr>
      <w:ins w:id="668" w:author="Richard Wen" w:date="2024-05-26T03:52:00Z">
        <w:r w:rsidRPr="00F10F73">
          <w:rPr>
            <w:rFonts w:ascii="Times New Roman" w:hAnsi="Times New Roman" w:cs="Times New Roman"/>
            <w:kern w:val="0"/>
            <w:lang w:val="en-US"/>
          </w:rPr>
          <w:t xml:space="preserve">10. </w:t>
        </w:r>
        <w:r w:rsidRPr="00F10F73">
          <w:rPr>
            <w:rFonts w:ascii="Times New Roman" w:hAnsi="Times New Roman" w:cs="Times New Roman"/>
            <w:kern w:val="0"/>
            <w:lang w:val="en-US"/>
          </w:rPr>
          <w:tab/>
          <w:t>Toronto Police Service. Cyclists KSI Collisions. 2023;(https://data.torontopolice.on.ca/pages/cyclists). (Accessed May 26, 2024)</w:t>
        </w:r>
      </w:ins>
    </w:p>
    <w:p w14:paraId="6097EB40" w14:textId="77777777" w:rsidR="00F10F73" w:rsidRPr="00F10F73" w:rsidRDefault="00F10F73">
      <w:pPr>
        <w:pStyle w:val="Bibliography"/>
        <w:rPr>
          <w:ins w:id="669" w:author="Richard Wen" w:date="2024-05-26T03:52:00Z"/>
          <w:rFonts w:ascii="Times New Roman" w:hAnsi="Times New Roman" w:cs="Times New Roman"/>
          <w:kern w:val="0"/>
          <w:lang w:val="en-US"/>
        </w:rPr>
        <w:pPrChange w:id="670" w:author="Richard Wen" w:date="2024-05-26T03:52:00Z">
          <w:pPr>
            <w:widowControl w:val="0"/>
            <w:autoSpaceDE w:val="0"/>
            <w:autoSpaceDN w:val="0"/>
            <w:adjustRightInd w:val="0"/>
            <w:spacing w:after="0" w:line="240" w:lineRule="auto"/>
          </w:pPr>
        </w:pPrChange>
      </w:pPr>
      <w:ins w:id="671" w:author="Richard Wen" w:date="2024-05-26T03:52:00Z">
        <w:r w:rsidRPr="00F10F73">
          <w:rPr>
            <w:rFonts w:ascii="Times New Roman" w:hAnsi="Times New Roman" w:cs="Times New Roman"/>
            <w:kern w:val="0"/>
            <w:lang w:val="en-US"/>
          </w:rPr>
          <w:t xml:space="preserve">11. </w:t>
        </w:r>
        <w:r w:rsidRPr="00F10F73">
          <w:rPr>
            <w:rFonts w:ascii="Times New Roman" w:hAnsi="Times New Roman" w:cs="Times New Roman"/>
            <w:kern w:val="0"/>
            <w:lang w:val="en-US"/>
          </w:rPr>
          <w:tab/>
          <w:t>Toronto (Ont.), Health TP. Road to health: improving walking and cycling in Toronto. 2012.</w:t>
        </w:r>
      </w:ins>
    </w:p>
    <w:p w14:paraId="3F28D748" w14:textId="77777777" w:rsidR="00F10F73" w:rsidRPr="00F10F73" w:rsidRDefault="00F10F73">
      <w:pPr>
        <w:pStyle w:val="Bibliography"/>
        <w:rPr>
          <w:ins w:id="672" w:author="Richard Wen" w:date="2024-05-26T03:52:00Z"/>
          <w:rFonts w:ascii="Times New Roman" w:hAnsi="Times New Roman" w:cs="Times New Roman"/>
          <w:kern w:val="0"/>
          <w:lang w:val="en-US"/>
        </w:rPr>
        <w:pPrChange w:id="673" w:author="Richard Wen" w:date="2024-05-26T03:52:00Z">
          <w:pPr>
            <w:widowControl w:val="0"/>
            <w:autoSpaceDE w:val="0"/>
            <w:autoSpaceDN w:val="0"/>
            <w:adjustRightInd w:val="0"/>
            <w:spacing w:after="0" w:line="240" w:lineRule="auto"/>
          </w:pPr>
        </w:pPrChange>
      </w:pPr>
      <w:ins w:id="674" w:author="Richard Wen" w:date="2024-05-26T03:52:00Z">
        <w:r w:rsidRPr="00F10F73">
          <w:rPr>
            <w:rFonts w:ascii="Times New Roman" w:hAnsi="Times New Roman" w:cs="Times New Roman"/>
            <w:kern w:val="0"/>
            <w:lang w:val="en-US"/>
          </w:rPr>
          <w:t xml:space="preserve">12. </w:t>
        </w:r>
        <w:r w:rsidRPr="00F10F73">
          <w:rPr>
            <w:rFonts w:ascii="Times New Roman" w:hAnsi="Times New Roman" w:cs="Times New Roman"/>
            <w:kern w:val="0"/>
            <w:lang w:val="en-US"/>
          </w:rPr>
          <w:tab/>
          <w:t xml:space="preserve">Doran A, El-Geneidy A, Manaugh K. The pursuit of cycling equity: A review of Canadian transport plans. </w:t>
        </w:r>
        <w:r w:rsidRPr="00F10F73">
          <w:rPr>
            <w:rFonts w:ascii="Times New Roman" w:hAnsi="Times New Roman" w:cs="Times New Roman"/>
            <w:i/>
            <w:iCs/>
            <w:kern w:val="0"/>
            <w:lang w:val="en-US"/>
          </w:rPr>
          <w:t>Journal of Transport Geography</w:t>
        </w:r>
        <w:r w:rsidRPr="00F10F73">
          <w:rPr>
            <w:rFonts w:ascii="Times New Roman" w:hAnsi="Times New Roman" w:cs="Times New Roman"/>
            <w:kern w:val="0"/>
            <w:lang w:val="en-US"/>
          </w:rPr>
          <w:t xml:space="preserve"> [electronic article]. 2021;90:102927. (https://www.sciencedirect.com/science/article/pii/S0966692320310048). (Accessed August 15, 2023)</w:t>
        </w:r>
      </w:ins>
    </w:p>
    <w:p w14:paraId="1CD7C79D" w14:textId="77777777" w:rsidR="00F10F73" w:rsidRPr="00F10F73" w:rsidRDefault="00F10F73">
      <w:pPr>
        <w:pStyle w:val="Bibliography"/>
        <w:rPr>
          <w:ins w:id="675" w:author="Richard Wen" w:date="2024-05-26T03:52:00Z"/>
          <w:rFonts w:ascii="Times New Roman" w:hAnsi="Times New Roman" w:cs="Times New Roman"/>
          <w:kern w:val="0"/>
          <w:lang w:val="en-US"/>
        </w:rPr>
        <w:pPrChange w:id="676" w:author="Richard Wen" w:date="2024-05-26T03:52:00Z">
          <w:pPr>
            <w:widowControl w:val="0"/>
            <w:autoSpaceDE w:val="0"/>
            <w:autoSpaceDN w:val="0"/>
            <w:adjustRightInd w:val="0"/>
            <w:spacing w:after="0" w:line="240" w:lineRule="auto"/>
          </w:pPr>
        </w:pPrChange>
      </w:pPr>
      <w:ins w:id="677" w:author="Richard Wen" w:date="2024-05-26T03:52:00Z">
        <w:r w:rsidRPr="00F10F73">
          <w:rPr>
            <w:rFonts w:ascii="Times New Roman" w:hAnsi="Times New Roman" w:cs="Times New Roman"/>
            <w:kern w:val="0"/>
            <w:lang w:val="en-US"/>
          </w:rPr>
          <w:t xml:space="preserve">13. </w:t>
        </w:r>
        <w:r w:rsidRPr="00F10F73">
          <w:rPr>
            <w:rFonts w:ascii="Times New Roman" w:hAnsi="Times New Roman" w:cs="Times New Roman"/>
            <w:kern w:val="0"/>
            <w:lang w:val="en-US"/>
          </w:rPr>
          <w:tab/>
          <w:t xml:space="preserve">Batomen B, Cloutier M-S, Palm M, et al. Frequent public transit users views and attitudes toward cycling in Canada in the context of the COVID-19 pandemic. </w:t>
        </w:r>
        <w:r w:rsidRPr="00F10F73">
          <w:rPr>
            <w:rFonts w:ascii="Times New Roman" w:hAnsi="Times New Roman" w:cs="Times New Roman"/>
            <w:i/>
            <w:iCs/>
            <w:kern w:val="0"/>
            <w:lang w:val="en-US"/>
          </w:rPr>
          <w:t>Multimodal Transportation</w:t>
        </w:r>
        <w:r w:rsidRPr="00F10F73">
          <w:rPr>
            <w:rFonts w:ascii="Times New Roman" w:hAnsi="Times New Roman" w:cs="Times New Roman"/>
            <w:kern w:val="0"/>
            <w:lang w:val="en-US"/>
          </w:rPr>
          <w:t xml:space="preserve">. 2023;2(2):100067. </w:t>
        </w:r>
      </w:ins>
    </w:p>
    <w:p w14:paraId="1D119F70" w14:textId="77777777" w:rsidR="00F10F73" w:rsidRPr="00F10F73" w:rsidRDefault="00F10F73">
      <w:pPr>
        <w:pStyle w:val="Bibliography"/>
        <w:rPr>
          <w:ins w:id="678" w:author="Richard Wen" w:date="2024-05-26T03:52:00Z"/>
          <w:rFonts w:ascii="Times New Roman" w:hAnsi="Times New Roman" w:cs="Times New Roman"/>
          <w:kern w:val="0"/>
          <w:lang w:val="en-US"/>
        </w:rPr>
        <w:pPrChange w:id="679" w:author="Richard Wen" w:date="2024-05-26T03:52:00Z">
          <w:pPr>
            <w:widowControl w:val="0"/>
            <w:autoSpaceDE w:val="0"/>
            <w:autoSpaceDN w:val="0"/>
            <w:adjustRightInd w:val="0"/>
            <w:spacing w:after="0" w:line="240" w:lineRule="auto"/>
          </w:pPr>
        </w:pPrChange>
      </w:pPr>
      <w:ins w:id="680" w:author="Richard Wen" w:date="2024-05-26T03:52:00Z">
        <w:r w:rsidRPr="00F10F73">
          <w:rPr>
            <w:rFonts w:ascii="Times New Roman" w:hAnsi="Times New Roman" w:cs="Times New Roman"/>
            <w:kern w:val="0"/>
            <w:lang w:val="en-US"/>
          </w:rPr>
          <w:lastRenderedPageBreak/>
          <w:t xml:space="preserve">14. </w:t>
        </w:r>
        <w:r w:rsidRPr="00F10F73">
          <w:rPr>
            <w:rFonts w:ascii="Times New Roman" w:hAnsi="Times New Roman" w:cs="Times New Roman"/>
            <w:kern w:val="0"/>
            <w:lang w:val="en-US"/>
          </w:rPr>
          <w:tab/>
          <w:t xml:space="preserve">Winters M, Zanotto M, Butler G. At-a-glance - The Canadian Bikeway Comfort and Safety (Can-BICS) Classification System: a common naming convention for cycling infrastructure. </w:t>
        </w:r>
        <w:r w:rsidRPr="00F10F73">
          <w:rPr>
            <w:rFonts w:ascii="Times New Roman" w:hAnsi="Times New Roman" w:cs="Times New Roman"/>
            <w:i/>
            <w:iCs/>
            <w:kern w:val="0"/>
            <w:lang w:val="en-US"/>
          </w:rPr>
          <w:t>Health Promot Chronic Dis Prev Can</w:t>
        </w:r>
        <w:r w:rsidRPr="00F10F73">
          <w:rPr>
            <w:rFonts w:ascii="Times New Roman" w:hAnsi="Times New Roman" w:cs="Times New Roman"/>
            <w:kern w:val="0"/>
            <w:lang w:val="en-US"/>
          </w:rPr>
          <w:t xml:space="preserve"> [electronic article]. 2020;40(9):288–293. (https://www.ncbi.nlm.nih.gov/pmc/articles/PMC7534561/). (Accessed August 10, 2023)</w:t>
        </w:r>
      </w:ins>
    </w:p>
    <w:p w14:paraId="481E5784" w14:textId="77777777" w:rsidR="00F10F73" w:rsidRPr="00F10F73" w:rsidRDefault="00F10F73">
      <w:pPr>
        <w:pStyle w:val="Bibliography"/>
        <w:rPr>
          <w:ins w:id="681" w:author="Richard Wen" w:date="2024-05-26T03:52:00Z"/>
          <w:rFonts w:ascii="Times New Roman" w:hAnsi="Times New Roman" w:cs="Times New Roman"/>
          <w:kern w:val="0"/>
          <w:lang w:val="en-US"/>
        </w:rPr>
        <w:pPrChange w:id="682" w:author="Richard Wen" w:date="2024-05-26T03:52:00Z">
          <w:pPr>
            <w:widowControl w:val="0"/>
            <w:autoSpaceDE w:val="0"/>
            <w:autoSpaceDN w:val="0"/>
            <w:adjustRightInd w:val="0"/>
            <w:spacing w:after="0" w:line="240" w:lineRule="auto"/>
          </w:pPr>
        </w:pPrChange>
      </w:pPr>
      <w:ins w:id="683" w:author="Richard Wen" w:date="2024-05-26T03:52:00Z">
        <w:r w:rsidRPr="00F10F73">
          <w:rPr>
            <w:rFonts w:ascii="Times New Roman" w:hAnsi="Times New Roman" w:cs="Times New Roman"/>
            <w:kern w:val="0"/>
            <w:lang w:val="en-US"/>
          </w:rPr>
          <w:t xml:space="preserve">15. </w:t>
        </w:r>
        <w:r w:rsidRPr="00F10F73">
          <w:rPr>
            <w:rFonts w:ascii="Times New Roman" w:hAnsi="Times New Roman" w:cs="Times New Roman"/>
            <w:kern w:val="0"/>
            <w:lang w:val="en-US"/>
          </w:rPr>
          <w:tab/>
          <w:t xml:space="preserve">Gössling S, McRae S. Subjectively safe cycling infrastructure: New insights for urban designs. </w:t>
        </w:r>
        <w:r w:rsidRPr="00F10F73">
          <w:rPr>
            <w:rFonts w:ascii="Times New Roman" w:hAnsi="Times New Roman" w:cs="Times New Roman"/>
            <w:i/>
            <w:iCs/>
            <w:kern w:val="0"/>
            <w:lang w:val="en-US"/>
          </w:rPr>
          <w:t>Journal of Transport Geography</w:t>
        </w:r>
        <w:r w:rsidRPr="00F10F73">
          <w:rPr>
            <w:rFonts w:ascii="Times New Roman" w:hAnsi="Times New Roman" w:cs="Times New Roman"/>
            <w:kern w:val="0"/>
            <w:lang w:val="en-US"/>
          </w:rPr>
          <w:t xml:space="preserve"> [electronic article]. 2022;101:103340. (https://www.sciencedirect.com/science/article/pii/S0966692322000631). (Accessed August 15, 2023)</w:t>
        </w:r>
      </w:ins>
    </w:p>
    <w:p w14:paraId="4F1035E6" w14:textId="77777777" w:rsidR="00F10F73" w:rsidRPr="00F10F73" w:rsidRDefault="00F10F73">
      <w:pPr>
        <w:pStyle w:val="Bibliography"/>
        <w:rPr>
          <w:ins w:id="684" w:author="Richard Wen" w:date="2024-05-26T03:52:00Z"/>
          <w:rFonts w:ascii="Times New Roman" w:hAnsi="Times New Roman" w:cs="Times New Roman"/>
          <w:kern w:val="0"/>
          <w:lang w:val="en-US"/>
        </w:rPr>
        <w:pPrChange w:id="685" w:author="Richard Wen" w:date="2024-05-26T03:52:00Z">
          <w:pPr>
            <w:widowControl w:val="0"/>
            <w:autoSpaceDE w:val="0"/>
            <w:autoSpaceDN w:val="0"/>
            <w:adjustRightInd w:val="0"/>
            <w:spacing w:after="0" w:line="240" w:lineRule="auto"/>
          </w:pPr>
        </w:pPrChange>
      </w:pPr>
      <w:ins w:id="686" w:author="Richard Wen" w:date="2024-05-26T03:52:00Z">
        <w:r w:rsidRPr="00F10F73">
          <w:rPr>
            <w:rFonts w:ascii="Times New Roman" w:hAnsi="Times New Roman" w:cs="Times New Roman"/>
            <w:kern w:val="0"/>
            <w:lang w:val="en-US"/>
          </w:rPr>
          <w:t xml:space="preserve">16. </w:t>
        </w:r>
        <w:r w:rsidRPr="00F10F73">
          <w:rPr>
            <w:rFonts w:ascii="Times New Roman" w:hAnsi="Times New Roman" w:cs="Times New Roman"/>
            <w:kern w:val="0"/>
            <w:lang w:val="en-US"/>
          </w:rPr>
          <w:tab/>
          <w:t xml:space="preserve">Fischer J, Winters M. COVID-19 street reallocation in mid-sized Canadian cities: socio-spatial equity patterns. </w:t>
        </w:r>
        <w:r w:rsidRPr="00F10F73">
          <w:rPr>
            <w:rFonts w:ascii="Times New Roman" w:hAnsi="Times New Roman" w:cs="Times New Roman"/>
            <w:i/>
            <w:iCs/>
            <w:kern w:val="0"/>
            <w:lang w:val="en-US"/>
          </w:rPr>
          <w:t>Can J Public Health</w:t>
        </w:r>
        <w:r w:rsidRPr="00F10F73">
          <w:rPr>
            <w:rFonts w:ascii="Times New Roman" w:hAnsi="Times New Roman" w:cs="Times New Roman"/>
            <w:kern w:val="0"/>
            <w:lang w:val="en-US"/>
          </w:rPr>
          <w:t xml:space="preserve"> [electronic article]. 2021;112(3):376–390. (https://doi.org/10.17269/s41997-020-00467-3). (Accessed August 15, 2023)</w:t>
        </w:r>
      </w:ins>
    </w:p>
    <w:p w14:paraId="3BF09551" w14:textId="77777777" w:rsidR="00F10F73" w:rsidRPr="00F10F73" w:rsidRDefault="00F10F73">
      <w:pPr>
        <w:pStyle w:val="Bibliography"/>
        <w:rPr>
          <w:ins w:id="687" w:author="Richard Wen" w:date="2024-05-26T03:52:00Z"/>
          <w:rFonts w:ascii="Times New Roman" w:hAnsi="Times New Roman" w:cs="Times New Roman"/>
          <w:kern w:val="0"/>
          <w:lang w:val="en-US"/>
        </w:rPr>
        <w:pPrChange w:id="688" w:author="Richard Wen" w:date="2024-05-26T03:52:00Z">
          <w:pPr>
            <w:widowControl w:val="0"/>
            <w:autoSpaceDE w:val="0"/>
            <w:autoSpaceDN w:val="0"/>
            <w:adjustRightInd w:val="0"/>
            <w:spacing w:after="0" w:line="240" w:lineRule="auto"/>
          </w:pPr>
        </w:pPrChange>
      </w:pPr>
      <w:ins w:id="689" w:author="Richard Wen" w:date="2024-05-26T03:52:00Z">
        <w:r w:rsidRPr="00F10F73">
          <w:rPr>
            <w:rFonts w:ascii="Times New Roman" w:hAnsi="Times New Roman" w:cs="Times New Roman"/>
            <w:kern w:val="0"/>
            <w:lang w:val="en-US"/>
          </w:rPr>
          <w:t xml:space="preserve">17. </w:t>
        </w:r>
        <w:r w:rsidRPr="00F10F73">
          <w:rPr>
            <w:rFonts w:ascii="Times New Roman" w:hAnsi="Times New Roman" w:cs="Times New Roman"/>
            <w:kern w:val="0"/>
            <w:lang w:val="en-US"/>
          </w:rPr>
          <w:tab/>
          <w:t>CIHI. Injury and Trauma Emergency Department and Hospitalization Statistics, 2020–2021. 2022;(https://www.cihi.ca/sites/default/files/document/injury-trauma-emergency-dept-hospitalizations-2020-2021-data-tables-en.xlsx). (Accessed April 26, 2023)</w:t>
        </w:r>
      </w:ins>
    </w:p>
    <w:p w14:paraId="179D1953" w14:textId="77777777" w:rsidR="00F10F73" w:rsidRPr="00F10F73" w:rsidRDefault="00F10F73">
      <w:pPr>
        <w:pStyle w:val="Bibliography"/>
        <w:rPr>
          <w:ins w:id="690" w:author="Richard Wen" w:date="2024-05-26T03:52:00Z"/>
          <w:rFonts w:ascii="Times New Roman" w:hAnsi="Times New Roman" w:cs="Times New Roman"/>
          <w:kern w:val="0"/>
          <w:lang w:val="en-US"/>
        </w:rPr>
        <w:pPrChange w:id="691" w:author="Richard Wen" w:date="2024-05-26T03:52:00Z">
          <w:pPr>
            <w:widowControl w:val="0"/>
            <w:autoSpaceDE w:val="0"/>
            <w:autoSpaceDN w:val="0"/>
            <w:adjustRightInd w:val="0"/>
            <w:spacing w:after="0" w:line="240" w:lineRule="auto"/>
          </w:pPr>
        </w:pPrChange>
      </w:pPr>
      <w:ins w:id="692" w:author="Richard Wen" w:date="2024-05-26T03:52:00Z">
        <w:r w:rsidRPr="00F10F73">
          <w:rPr>
            <w:rFonts w:ascii="Times New Roman" w:hAnsi="Times New Roman" w:cs="Times New Roman"/>
            <w:kern w:val="0"/>
            <w:lang w:val="en-US"/>
          </w:rPr>
          <w:t xml:space="preserve">18. </w:t>
        </w:r>
        <w:r w:rsidRPr="00F10F73">
          <w:rPr>
            <w:rFonts w:ascii="Times New Roman" w:hAnsi="Times New Roman" w:cs="Times New Roman"/>
            <w:kern w:val="0"/>
            <w:lang w:val="en-US"/>
          </w:rPr>
          <w:tab/>
          <w:t>Canadian Institute for Health Information (CIHI). National Ambulatory Care Reporting System metadata (NACRS). 2023;(www.cihi.ca/en/national-ambulatory-care-reporting-system-metadata-nacrs). (Accessed April 27, 2023)</w:t>
        </w:r>
      </w:ins>
    </w:p>
    <w:p w14:paraId="00E130EA" w14:textId="77777777" w:rsidR="00F10F73" w:rsidRPr="00F10F73" w:rsidRDefault="00F10F73">
      <w:pPr>
        <w:pStyle w:val="Bibliography"/>
        <w:rPr>
          <w:ins w:id="693" w:author="Richard Wen" w:date="2024-05-26T03:52:00Z"/>
          <w:rFonts w:ascii="Times New Roman" w:hAnsi="Times New Roman" w:cs="Times New Roman"/>
          <w:kern w:val="0"/>
          <w:lang w:val="en-US"/>
        </w:rPr>
        <w:pPrChange w:id="694" w:author="Richard Wen" w:date="2024-05-26T03:52:00Z">
          <w:pPr>
            <w:widowControl w:val="0"/>
            <w:autoSpaceDE w:val="0"/>
            <w:autoSpaceDN w:val="0"/>
            <w:adjustRightInd w:val="0"/>
            <w:spacing w:after="0" w:line="240" w:lineRule="auto"/>
          </w:pPr>
        </w:pPrChange>
      </w:pPr>
      <w:ins w:id="695" w:author="Richard Wen" w:date="2024-05-26T03:52:00Z">
        <w:r w:rsidRPr="00F10F73">
          <w:rPr>
            <w:rFonts w:ascii="Times New Roman" w:hAnsi="Times New Roman" w:cs="Times New Roman"/>
            <w:kern w:val="0"/>
            <w:lang w:val="en-US"/>
          </w:rPr>
          <w:t xml:space="preserve">19. </w:t>
        </w:r>
        <w:r w:rsidRPr="00F10F73">
          <w:rPr>
            <w:rFonts w:ascii="Times New Roman" w:hAnsi="Times New Roman" w:cs="Times New Roman"/>
            <w:kern w:val="0"/>
            <w:lang w:val="en-US"/>
          </w:rPr>
          <w:tab/>
          <w:t xml:space="preserve">Batomen B, Cloutier M-S, Palm M, et al. Frequent public transit users views and attitudes toward cycling in Canada in the context of the COVID-19 pandemic. </w:t>
        </w:r>
        <w:r w:rsidRPr="00F10F73">
          <w:rPr>
            <w:rFonts w:ascii="Times New Roman" w:hAnsi="Times New Roman" w:cs="Times New Roman"/>
            <w:i/>
            <w:iCs/>
            <w:kern w:val="0"/>
            <w:lang w:val="en-US"/>
          </w:rPr>
          <w:t>Multimodal Transportation</w:t>
        </w:r>
        <w:r w:rsidRPr="00F10F73">
          <w:rPr>
            <w:rFonts w:ascii="Times New Roman" w:hAnsi="Times New Roman" w:cs="Times New Roman"/>
            <w:kern w:val="0"/>
            <w:lang w:val="en-US"/>
          </w:rPr>
          <w:t xml:space="preserve"> [electronic article]. 2023;2(2):100067. (https://www.sciencedirect.com/science/article/pii/S2772586322000673). (Accessed April 28, 2023)</w:t>
        </w:r>
      </w:ins>
    </w:p>
    <w:p w14:paraId="5A1E377B" w14:textId="77777777" w:rsidR="00F10F73" w:rsidRPr="00F10F73" w:rsidRDefault="00F10F73">
      <w:pPr>
        <w:pStyle w:val="Bibliography"/>
        <w:rPr>
          <w:ins w:id="696" w:author="Richard Wen" w:date="2024-05-26T03:52:00Z"/>
          <w:rFonts w:ascii="Times New Roman" w:hAnsi="Times New Roman" w:cs="Times New Roman"/>
          <w:kern w:val="0"/>
          <w:lang w:val="en-US"/>
        </w:rPr>
        <w:pPrChange w:id="697" w:author="Richard Wen" w:date="2024-05-26T03:52:00Z">
          <w:pPr>
            <w:widowControl w:val="0"/>
            <w:autoSpaceDE w:val="0"/>
            <w:autoSpaceDN w:val="0"/>
            <w:adjustRightInd w:val="0"/>
            <w:spacing w:after="0" w:line="240" w:lineRule="auto"/>
          </w:pPr>
        </w:pPrChange>
      </w:pPr>
      <w:ins w:id="698" w:author="Richard Wen" w:date="2024-05-26T03:52:00Z">
        <w:r w:rsidRPr="00F10F73">
          <w:rPr>
            <w:rFonts w:ascii="Times New Roman" w:hAnsi="Times New Roman" w:cs="Times New Roman"/>
            <w:kern w:val="0"/>
            <w:lang w:val="en-US"/>
          </w:rPr>
          <w:t xml:space="preserve">20. </w:t>
        </w:r>
        <w:r w:rsidRPr="00F10F73">
          <w:rPr>
            <w:rFonts w:ascii="Times New Roman" w:hAnsi="Times New Roman" w:cs="Times New Roman"/>
            <w:kern w:val="0"/>
            <w:lang w:val="en-US"/>
          </w:rPr>
          <w:tab/>
          <w:t xml:space="preserve">Ferster C, Fischer J, Manaugh K, et al. Using OpenStreetMap to inventory bicycle infrastructure: A comparison with open data from cities. </w:t>
        </w:r>
        <w:r w:rsidRPr="00F10F73">
          <w:rPr>
            <w:rFonts w:ascii="Times New Roman" w:hAnsi="Times New Roman" w:cs="Times New Roman"/>
            <w:i/>
            <w:iCs/>
            <w:kern w:val="0"/>
            <w:lang w:val="en-US"/>
          </w:rPr>
          <w:t>International Journal of Sustainable Transportation</w:t>
        </w:r>
        <w:r w:rsidRPr="00F10F73">
          <w:rPr>
            <w:rFonts w:ascii="Times New Roman" w:hAnsi="Times New Roman" w:cs="Times New Roman"/>
            <w:kern w:val="0"/>
            <w:lang w:val="en-US"/>
          </w:rPr>
          <w:t xml:space="preserve">. 2020;14(1):64–73. </w:t>
        </w:r>
      </w:ins>
    </w:p>
    <w:p w14:paraId="5443458C" w14:textId="77777777" w:rsidR="00F10F73" w:rsidRPr="00F10F73" w:rsidRDefault="00F10F73">
      <w:pPr>
        <w:pStyle w:val="Bibliography"/>
        <w:rPr>
          <w:ins w:id="699" w:author="Richard Wen" w:date="2024-05-26T03:52:00Z"/>
          <w:rFonts w:ascii="Times New Roman" w:hAnsi="Times New Roman" w:cs="Times New Roman"/>
          <w:kern w:val="0"/>
          <w:lang w:val="en-US"/>
        </w:rPr>
        <w:pPrChange w:id="700" w:author="Richard Wen" w:date="2024-05-26T03:52:00Z">
          <w:pPr>
            <w:widowControl w:val="0"/>
            <w:autoSpaceDE w:val="0"/>
            <w:autoSpaceDN w:val="0"/>
            <w:adjustRightInd w:val="0"/>
            <w:spacing w:after="0" w:line="240" w:lineRule="auto"/>
          </w:pPr>
        </w:pPrChange>
      </w:pPr>
      <w:ins w:id="701" w:author="Richard Wen" w:date="2024-05-26T03:52:00Z">
        <w:r w:rsidRPr="00F10F73">
          <w:rPr>
            <w:rFonts w:ascii="Times New Roman" w:hAnsi="Times New Roman" w:cs="Times New Roman"/>
            <w:kern w:val="0"/>
            <w:lang w:val="en-US"/>
          </w:rPr>
          <w:t xml:space="preserve">21. </w:t>
        </w:r>
        <w:r w:rsidRPr="00F10F73">
          <w:rPr>
            <w:rFonts w:ascii="Times New Roman" w:hAnsi="Times New Roman" w:cs="Times New Roman"/>
            <w:kern w:val="0"/>
            <w:lang w:val="en-US"/>
          </w:rPr>
          <w:tab/>
          <w:t xml:space="preserve">Ferster C, Nelson T, Manaugh K, et al. Developing a national dataset of bicycle infrastructure for Canada using open data sources. </w:t>
        </w:r>
        <w:r w:rsidRPr="00F10F73">
          <w:rPr>
            <w:rFonts w:ascii="Times New Roman" w:hAnsi="Times New Roman" w:cs="Times New Roman"/>
            <w:i/>
            <w:iCs/>
            <w:kern w:val="0"/>
            <w:lang w:val="en-US"/>
          </w:rPr>
          <w:t>Environment and Planning B: Urban Analytics and City Science</w:t>
        </w:r>
        <w:r w:rsidRPr="00F10F73">
          <w:rPr>
            <w:rFonts w:ascii="Times New Roman" w:hAnsi="Times New Roman" w:cs="Times New Roman"/>
            <w:kern w:val="0"/>
            <w:lang w:val="en-US"/>
          </w:rPr>
          <w:t xml:space="preserve">. 2023;50(9):2543–2559. </w:t>
        </w:r>
      </w:ins>
    </w:p>
    <w:p w14:paraId="33CFE553" w14:textId="77777777" w:rsidR="00F10F73" w:rsidRPr="00F10F73" w:rsidRDefault="00F10F73">
      <w:pPr>
        <w:pStyle w:val="Bibliography"/>
        <w:rPr>
          <w:ins w:id="702" w:author="Richard Wen" w:date="2024-05-26T03:52:00Z"/>
          <w:rFonts w:ascii="Times New Roman" w:hAnsi="Times New Roman" w:cs="Times New Roman"/>
          <w:kern w:val="0"/>
          <w:lang w:val="en-US"/>
        </w:rPr>
        <w:pPrChange w:id="703" w:author="Richard Wen" w:date="2024-05-26T03:52:00Z">
          <w:pPr>
            <w:widowControl w:val="0"/>
            <w:autoSpaceDE w:val="0"/>
            <w:autoSpaceDN w:val="0"/>
            <w:adjustRightInd w:val="0"/>
            <w:spacing w:after="0" w:line="240" w:lineRule="auto"/>
          </w:pPr>
        </w:pPrChange>
      </w:pPr>
      <w:ins w:id="704" w:author="Richard Wen" w:date="2024-05-26T03:52:00Z">
        <w:r w:rsidRPr="00F10F73">
          <w:rPr>
            <w:rFonts w:ascii="Times New Roman" w:hAnsi="Times New Roman" w:cs="Times New Roman"/>
            <w:kern w:val="0"/>
            <w:lang w:val="en-US"/>
          </w:rPr>
          <w:t xml:space="preserve">22. </w:t>
        </w:r>
        <w:r w:rsidRPr="00F10F73">
          <w:rPr>
            <w:rFonts w:ascii="Times New Roman" w:hAnsi="Times New Roman" w:cs="Times New Roman"/>
            <w:kern w:val="0"/>
            <w:lang w:val="en-US"/>
          </w:rPr>
          <w:tab/>
          <w:t xml:space="preserve">Winters M, Beairsto J, Ferster C, et al. The Canadian Bikeway Comfort and Safety metrics (Can-BICS): National measures of the bicycling environment for use in research and policy. </w:t>
        </w:r>
        <w:r w:rsidRPr="00F10F73">
          <w:rPr>
            <w:rFonts w:ascii="Times New Roman" w:hAnsi="Times New Roman" w:cs="Times New Roman"/>
            <w:i/>
            <w:iCs/>
            <w:kern w:val="0"/>
            <w:lang w:val="en-US"/>
          </w:rPr>
          <w:t>Health reports</w:t>
        </w:r>
        <w:r w:rsidRPr="00F10F73">
          <w:rPr>
            <w:rFonts w:ascii="Times New Roman" w:hAnsi="Times New Roman" w:cs="Times New Roman"/>
            <w:kern w:val="0"/>
            <w:lang w:val="en-US"/>
          </w:rPr>
          <w:t xml:space="preserve">. 2022;33(10):3–13. </w:t>
        </w:r>
      </w:ins>
    </w:p>
    <w:p w14:paraId="499D7658" w14:textId="77777777" w:rsidR="00F10F73" w:rsidRPr="00F10F73" w:rsidRDefault="00F10F73">
      <w:pPr>
        <w:pStyle w:val="Bibliography"/>
        <w:rPr>
          <w:ins w:id="705" w:author="Richard Wen" w:date="2024-05-26T03:52:00Z"/>
          <w:rFonts w:ascii="Times New Roman" w:hAnsi="Times New Roman" w:cs="Times New Roman"/>
          <w:kern w:val="0"/>
          <w:lang w:val="en-US"/>
        </w:rPr>
        <w:pPrChange w:id="706" w:author="Richard Wen" w:date="2024-05-26T03:52:00Z">
          <w:pPr>
            <w:widowControl w:val="0"/>
            <w:autoSpaceDE w:val="0"/>
            <w:autoSpaceDN w:val="0"/>
            <w:adjustRightInd w:val="0"/>
            <w:spacing w:after="0" w:line="240" w:lineRule="auto"/>
          </w:pPr>
        </w:pPrChange>
      </w:pPr>
      <w:ins w:id="707" w:author="Richard Wen" w:date="2024-05-26T03:52:00Z">
        <w:r w:rsidRPr="00F10F73">
          <w:rPr>
            <w:rFonts w:ascii="Times New Roman" w:hAnsi="Times New Roman" w:cs="Times New Roman"/>
            <w:kern w:val="0"/>
            <w:lang w:val="en-US"/>
          </w:rPr>
          <w:t xml:space="preserve">23. </w:t>
        </w:r>
        <w:r w:rsidRPr="00F10F73">
          <w:rPr>
            <w:rFonts w:ascii="Times New Roman" w:hAnsi="Times New Roman" w:cs="Times New Roman"/>
            <w:kern w:val="0"/>
            <w:lang w:val="en-US"/>
          </w:rPr>
          <w:tab/>
          <w:t xml:space="preserve">Nelson T, Ferster C, Laberee K, et al. Crowdsourced data for bicycling research and practice. </w:t>
        </w:r>
        <w:r w:rsidRPr="00F10F73">
          <w:rPr>
            <w:rFonts w:ascii="Times New Roman" w:hAnsi="Times New Roman" w:cs="Times New Roman"/>
            <w:i/>
            <w:iCs/>
            <w:kern w:val="0"/>
            <w:lang w:val="en-US"/>
          </w:rPr>
          <w:t>Transport Reviews</w:t>
        </w:r>
        <w:r w:rsidRPr="00F10F73">
          <w:rPr>
            <w:rFonts w:ascii="Times New Roman" w:hAnsi="Times New Roman" w:cs="Times New Roman"/>
            <w:kern w:val="0"/>
            <w:lang w:val="en-US"/>
          </w:rPr>
          <w:t xml:space="preserve">. 2021;41(1):97–114. </w:t>
        </w:r>
      </w:ins>
    </w:p>
    <w:p w14:paraId="38D1FBF7" w14:textId="77777777" w:rsidR="00F10F73" w:rsidRPr="00F10F73" w:rsidRDefault="00F10F73">
      <w:pPr>
        <w:pStyle w:val="Bibliography"/>
        <w:rPr>
          <w:ins w:id="708" w:author="Richard Wen" w:date="2024-05-26T03:52:00Z"/>
          <w:rFonts w:ascii="Times New Roman" w:hAnsi="Times New Roman" w:cs="Times New Roman"/>
          <w:kern w:val="0"/>
          <w:lang w:val="en-US"/>
        </w:rPr>
        <w:pPrChange w:id="709" w:author="Richard Wen" w:date="2024-05-26T03:52:00Z">
          <w:pPr>
            <w:widowControl w:val="0"/>
            <w:autoSpaceDE w:val="0"/>
            <w:autoSpaceDN w:val="0"/>
            <w:adjustRightInd w:val="0"/>
            <w:spacing w:after="0" w:line="240" w:lineRule="auto"/>
          </w:pPr>
        </w:pPrChange>
      </w:pPr>
      <w:ins w:id="710" w:author="Richard Wen" w:date="2024-05-26T03:52:00Z">
        <w:r w:rsidRPr="00F10F73">
          <w:rPr>
            <w:rFonts w:ascii="Times New Roman" w:hAnsi="Times New Roman" w:cs="Times New Roman"/>
            <w:kern w:val="0"/>
            <w:lang w:val="en-US"/>
          </w:rPr>
          <w:t xml:space="preserve">24. </w:t>
        </w:r>
        <w:r w:rsidRPr="00F10F73">
          <w:rPr>
            <w:rFonts w:ascii="Times New Roman" w:hAnsi="Times New Roman" w:cs="Times New Roman"/>
            <w:kern w:val="0"/>
            <w:lang w:val="en-US"/>
          </w:rPr>
          <w:tab/>
          <w:t xml:space="preserve">Teschke K, Harris MA, Reynolds CCO, et al. Route Infrastructure and the Risk of Injuries to Bicyclists: A Case-Crossover Study. </w:t>
        </w:r>
        <w:r w:rsidRPr="00F10F73">
          <w:rPr>
            <w:rFonts w:ascii="Times New Roman" w:hAnsi="Times New Roman" w:cs="Times New Roman"/>
            <w:i/>
            <w:iCs/>
            <w:kern w:val="0"/>
            <w:lang w:val="en-US"/>
          </w:rPr>
          <w:t>Am J Public Health</w:t>
        </w:r>
        <w:r w:rsidRPr="00F10F73">
          <w:rPr>
            <w:rFonts w:ascii="Times New Roman" w:hAnsi="Times New Roman" w:cs="Times New Roman"/>
            <w:kern w:val="0"/>
            <w:lang w:val="en-US"/>
          </w:rPr>
          <w:t xml:space="preserve">. 2012;102(12):2336–2343. </w:t>
        </w:r>
      </w:ins>
    </w:p>
    <w:p w14:paraId="6ABBFF15" w14:textId="77777777" w:rsidR="00F10F73" w:rsidRPr="00F10F73" w:rsidRDefault="00F10F73">
      <w:pPr>
        <w:pStyle w:val="Bibliography"/>
        <w:rPr>
          <w:ins w:id="711" w:author="Richard Wen" w:date="2024-05-26T03:52:00Z"/>
          <w:rFonts w:ascii="Times New Roman" w:hAnsi="Times New Roman" w:cs="Times New Roman"/>
          <w:kern w:val="0"/>
          <w:lang w:val="en-US"/>
        </w:rPr>
        <w:pPrChange w:id="712" w:author="Richard Wen" w:date="2024-05-26T03:52:00Z">
          <w:pPr>
            <w:widowControl w:val="0"/>
            <w:autoSpaceDE w:val="0"/>
            <w:autoSpaceDN w:val="0"/>
            <w:adjustRightInd w:val="0"/>
            <w:spacing w:after="0" w:line="240" w:lineRule="auto"/>
          </w:pPr>
        </w:pPrChange>
      </w:pPr>
      <w:ins w:id="713" w:author="Richard Wen" w:date="2024-05-26T03:52:00Z">
        <w:r w:rsidRPr="00F10F73">
          <w:rPr>
            <w:rFonts w:ascii="Times New Roman" w:hAnsi="Times New Roman" w:cs="Times New Roman"/>
            <w:kern w:val="0"/>
            <w:lang w:val="en-US"/>
          </w:rPr>
          <w:t xml:space="preserve">25. </w:t>
        </w:r>
        <w:r w:rsidRPr="00F10F73">
          <w:rPr>
            <w:rFonts w:ascii="Times New Roman" w:hAnsi="Times New Roman" w:cs="Times New Roman"/>
            <w:kern w:val="0"/>
            <w:lang w:val="en-US"/>
          </w:rPr>
          <w:tab/>
          <w:t xml:space="preserve">Boss D, Nelson T, Winters M. Monitoring city wide patterns of cycling safety. </w:t>
        </w:r>
        <w:r w:rsidRPr="00F10F73">
          <w:rPr>
            <w:rFonts w:ascii="Times New Roman" w:hAnsi="Times New Roman" w:cs="Times New Roman"/>
            <w:i/>
            <w:iCs/>
            <w:kern w:val="0"/>
            <w:lang w:val="en-US"/>
          </w:rPr>
          <w:t>Accident Analysis &amp; Prevention</w:t>
        </w:r>
        <w:r w:rsidRPr="00F10F73">
          <w:rPr>
            <w:rFonts w:ascii="Times New Roman" w:hAnsi="Times New Roman" w:cs="Times New Roman"/>
            <w:kern w:val="0"/>
            <w:lang w:val="en-US"/>
          </w:rPr>
          <w:t xml:space="preserve">. 2018;111:101–108. </w:t>
        </w:r>
      </w:ins>
    </w:p>
    <w:p w14:paraId="4935A5FD" w14:textId="77777777" w:rsidR="00F10F73" w:rsidRPr="00F10F73" w:rsidRDefault="00F10F73">
      <w:pPr>
        <w:pStyle w:val="Bibliography"/>
        <w:rPr>
          <w:ins w:id="714" w:author="Richard Wen" w:date="2024-05-26T03:52:00Z"/>
          <w:rFonts w:ascii="Times New Roman" w:hAnsi="Times New Roman" w:cs="Times New Roman"/>
          <w:kern w:val="0"/>
          <w:lang w:val="en-US"/>
        </w:rPr>
        <w:pPrChange w:id="715" w:author="Richard Wen" w:date="2024-05-26T03:52:00Z">
          <w:pPr>
            <w:widowControl w:val="0"/>
            <w:autoSpaceDE w:val="0"/>
            <w:autoSpaceDN w:val="0"/>
            <w:adjustRightInd w:val="0"/>
            <w:spacing w:after="0" w:line="240" w:lineRule="auto"/>
          </w:pPr>
        </w:pPrChange>
      </w:pPr>
      <w:ins w:id="716" w:author="Richard Wen" w:date="2024-05-26T03:52:00Z">
        <w:r w:rsidRPr="00F10F73">
          <w:rPr>
            <w:rFonts w:ascii="Times New Roman" w:hAnsi="Times New Roman" w:cs="Times New Roman"/>
            <w:kern w:val="0"/>
            <w:lang w:val="en-US"/>
          </w:rPr>
          <w:t xml:space="preserve">26. </w:t>
        </w:r>
        <w:r w:rsidRPr="00F10F73">
          <w:rPr>
            <w:rFonts w:ascii="Times New Roman" w:hAnsi="Times New Roman" w:cs="Times New Roman"/>
            <w:kern w:val="0"/>
            <w:lang w:val="en-US"/>
          </w:rPr>
          <w:tab/>
          <w:t xml:space="preserve">Ravensbergen L, Buliung R, Laliberté N. Fear of cycling: Social, spatial, and temporal dimensions. </w:t>
        </w:r>
        <w:r w:rsidRPr="00F10F73">
          <w:rPr>
            <w:rFonts w:ascii="Times New Roman" w:hAnsi="Times New Roman" w:cs="Times New Roman"/>
            <w:i/>
            <w:iCs/>
            <w:kern w:val="0"/>
            <w:lang w:val="en-US"/>
          </w:rPr>
          <w:t>Journal of Transport Geography</w:t>
        </w:r>
        <w:r w:rsidRPr="00F10F73">
          <w:rPr>
            <w:rFonts w:ascii="Times New Roman" w:hAnsi="Times New Roman" w:cs="Times New Roman"/>
            <w:kern w:val="0"/>
            <w:lang w:val="en-US"/>
          </w:rPr>
          <w:t xml:space="preserve">. 2020;87:102813. </w:t>
        </w:r>
      </w:ins>
    </w:p>
    <w:p w14:paraId="2A2DC130" w14:textId="77777777" w:rsidR="00F10F73" w:rsidRPr="00F10F73" w:rsidRDefault="00F10F73">
      <w:pPr>
        <w:pStyle w:val="Bibliography"/>
        <w:rPr>
          <w:ins w:id="717" w:author="Richard Wen" w:date="2024-05-26T03:52:00Z"/>
          <w:rFonts w:ascii="Times New Roman" w:hAnsi="Times New Roman" w:cs="Times New Roman"/>
          <w:kern w:val="0"/>
          <w:lang w:val="en-US"/>
        </w:rPr>
        <w:pPrChange w:id="718" w:author="Richard Wen" w:date="2024-05-26T03:52:00Z">
          <w:pPr>
            <w:widowControl w:val="0"/>
            <w:autoSpaceDE w:val="0"/>
            <w:autoSpaceDN w:val="0"/>
            <w:adjustRightInd w:val="0"/>
            <w:spacing w:after="0" w:line="240" w:lineRule="auto"/>
          </w:pPr>
        </w:pPrChange>
      </w:pPr>
      <w:ins w:id="719" w:author="Richard Wen" w:date="2024-05-26T03:52:00Z">
        <w:r w:rsidRPr="00F10F73">
          <w:rPr>
            <w:rFonts w:ascii="Times New Roman" w:hAnsi="Times New Roman" w:cs="Times New Roman"/>
            <w:kern w:val="0"/>
            <w:lang w:val="en-US"/>
          </w:rPr>
          <w:lastRenderedPageBreak/>
          <w:t xml:space="preserve">27. </w:t>
        </w:r>
        <w:r w:rsidRPr="00F10F73">
          <w:rPr>
            <w:rFonts w:ascii="Times New Roman" w:hAnsi="Times New Roman" w:cs="Times New Roman"/>
            <w:kern w:val="0"/>
            <w:lang w:val="en-US"/>
          </w:rPr>
          <w:tab/>
          <w:t xml:space="preserve">Zhao Q, Winters M, Nelson T, et al. Who has access to cycling infrastructure in Canada? A social equity analysis. </w:t>
        </w:r>
        <w:r w:rsidRPr="00F10F73">
          <w:rPr>
            <w:rFonts w:ascii="Times New Roman" w:hAnsi="Times New Roman" w:cs="Times New Roman"/>
            <w:i/>
            <w:iCs/>
            <w:kern w:val="0"/>
            <w:lang w:val="en-US"/>
          </w:rPr>
          <w:t>Computers, Environment and Urban Systems</w:t>
        </w:r>
        <w:r w:rsidRPr="00F10F73">
          <w:rPr>
            <w:rFonts w:ascii="Times New Roman" w:hAnsi="Times New Roman" w:cs="Times New Roman"/>
            <w:kern w:val="0"/>
            <w:lang w:val="en-US"/>
          </w:rPr>
          <w:t xml:space="preserve">. 2024;110:102109. </w:t>
        </w:r>
      </w:ins>
    </w:p>
    <w:p w14:paraId="385925F4" w14:textId="77777777" w:rsidR="00F10F73" w:rsidRPr="00F10F73" w:rsidRDefault="00F10F73">
      <w:pPr>
        <w:pStyle w:val="Bibliography"/>
        <w:rPr>
          <w:ins w:id="720" w:author="Richard Wen" w:date="2024-05-26T03:52:00Z"/>
          <w:rFonts w:ascii="Times New Roman" w:hAnsi="Times New Roman" w:cs="Times New Roman"/>
          <w:kern w:val="0"/>
          <w:lang w:val="en-US"/>
        </w:rPr>
        <w:pPrChange w:id="721" w:author="Richard Wen" w:date="2024-05-26T03:52:00Z">
          <w:pPr>
            <w:widowControl w:val="0"/>
            <w:autoSpaceDE w:val="0"/>
            <w:autoSpaceDN w:val="0"/>
            <w:adjustRightInd w:val="0"/>
            <w:spacing w:after="0" w:line="240" w:lineRule="auto"/>
          </w:pPr>
        </w:pPrChange>
      </w:pPr>
      <w:ins w:id="722" w:author="Richard Wen" w:date="2024-05-26T03:52:00Z">
        <w:r w:rsidRPr="00F10F73">
          <w:rPr>
            <w:rFonts w:ascii="Times New Roman" w:hAnsi="Times New Roman" w:cs="Times New Roman"/>
            <w:kern w:val="0"/>
            <w:lang w:val="en-US"/>
          </w:rPr>
          <w:t xml:space="preserve">28. </w:t>
        </w:r>
        <w:r w:rsidRPr="00F10F73">
          <w:rPr>
            <w:rFonts w:ascii="Times New Roman" w:hAnsi="Times New Roman" w:cs="Times New Roman"/>
            <w:kern w:val="0"/>
            <w:lang w:val="en-US"/>
          </w:rPr>
          <w:tab/>
          <w:t xml:space="preserve">Winters M, Branion-Calles M, Therrien S, et al. Impacts of Bicycle Infrastructure in Mid-Sized Cities (IBIMS): protocol for a natural experiment study in three Canadian cities. </w:t>
        </w:r>
        <w:r w:rsidRPr="00F10F73">
          <w:rPr>
            <w:rFonts w:ascii="Times New Roman" w:hAnsi="Times New Roman" w:cs="Times New Roman"/>
            <w:i/>
            <w:iCs/>
            <w:kern w:val="0"/>
            <w:lang w:val="en-US"/>
          </w:rPr>
          <w:t>BMJ Open</w:t>
        </w:r>
        <w:r w:rsidRPr="00F10F73">
          <w:rPr>
            <w:rFonts w:ascii="Times New Roman" w:hAnsi="Times New Roman" w:cs="Times New Roman"/>
            <w:kern w:val="0"/>
            <w:lang w:val="en-US"/>
          </w:rPr>
          <w:t xml:space="preserve">. 2018;8(1):e019130. </w:t>
        </w:r>
      </w:ins>
    </w:p>
    <w:p w14:paraId="4F11E179" w14:textId="77777777" w:rsidR="00F10F73" w:rsidRPr="00F10F73" w:rsidRDefault="00F10F73">
      <w:pPr>
        <w:pStyle w:val="Bibliography"/>
        <w:rPr>
          <w:ins w:id="723" w:author="Richard Wen" w:date="2024-05-26T03:52:00Z"/>
          <w:rFonts w:ascii="Times New Roman" w:hAnsi="Times New Roman" w:cs="Times New Roman"/>
          <w:kern w:val="0"/>
          <w:lang w:val="en-US"/>
        </w:rPr>
        <w:pPrChange w:id="724" w:author="Richard Wen" w:date="2024-05-26T03:52:00Z">
          <w:pPr>
            <w:widowControl w:val="0"/>
            <w:autoSpaceDE w:val="0"/>
            <w:autoSpaceDN w:val="0"/>
            <w:adjustRightInd w:val="0"/>
            <w:spacing w:after="0" w:line="240" w:lineRule="auto"/>
          </w:pPr>
        </w:pPrChange>
      </w:pPr>
      <w:ins w:id="725" w:author="Richard Wen" w:date="2024-05-26T03:52:00Z">
        <w:r w:rsidRPr="00F10F73">
          <w:rPr>
            <w:rFonts w:ascii="Times New Roman" w:hAnsi="Times New Roman" w:cs="Times New Roman"/>
            <w:kern w:val="0"/>
            <w:lang w:val="en-US"/>
          </w:rPr>
          <w:t xml:space="preserve">29. </w:t>
        </w:r>
        <w:r w:rsidRPr="00F10F73">
          <w:rPr>
            <w:rFonts w:ascii="Times New Roman" w:hAnsi="Times New Roman" w:cs="Times New Roman"/>
            <w:kern w:val="0"/>
            <w:lang w:val="en-US"/>
          </w:rPr>
          <w:tab/>
          <w:t xml:space="preserve">Tabascio A, Tiznado-Aitken I, Harris D, et al. Assessing the potential of cycling growth in Toronto, Canada. </w:t>
        </w:r>
        <w:r w:rsidRPr="00F10F73">
          <w:rPr>
            <w:rFonts w:ascii="Times New Roman" w:hAnsi="Times New Roman" w:cs="Times New Roman"/>
            <w:i/>
            <w:iCs/>
            <w:kern w:val="0"/>
            <w:lang w:val="en-US"/>
          </w:rPr>
          <w:t>International Journal of Sustainable Transportation</w:t>
        </w:r>
        <w:r w:rsidRPr="00F10F73">
          <w:rPr>
            <w:rFonts w:ascii="Times New Roman" w:hAnsi="Times New Roman" w:cs="Times New Roman"/>
            <w:kern w:val="0"/>
            <w:lang w:val="en-US"/>
          </w:rPr>
          <w:t xml:space="preserve">. 2023;17(12):1370–1383. </w:t>
        </w:r>
      </w:ins>
    </w:p>
    <w:p w14:paraId="7C03C502" w14:textId="77777777" w:rsidR="00F10F73" w:rsidRPr="00F10F73" w:rsidRDefault="00F10F73">
      <w:pPr>
        <w:pStyle w:val="Bibliography"/>
        <w:rPr>
          <w:ins w:id="726" w:author="Richard Wen" w:date="2024-05-26T03:52:00Z"/>
          <w:rFonts w:ascii="Times New Roman" w:hAnsi="Times New Roman" w:cs="Times New Roman"/>
          <w:kern w:val="0"/>
          <w:lang w:val="en-US"/>
        </w:rPr>
        <w:pPrChange w:id="727" w:author="Richard Wen" w:date="2024-05-26T03:52:00Z">
          <w:pPr>
            <w:widowControl w:val="0"/>
            <w:autoSpaceDE w:val="0"/>
            <w:autoSpaceDN w:val="0"/>
            <w:adjustRightInd w:val="0"/>
            <w:spacing w:after="0" w:line="240" w:lineRule="auto"/>
          </w:pPr>
        </w:pPrChange>
      </w:pPr>
      <w:ins w:id="728" w:author="Richard Wen" w:date="2024-05-26T03:52:00Z">
        <w:r w:rsidRPr="00F10F73">
          <w:rPr>
            <w:rFonts w:ascii="Times New Roman" w:hAnsi="Times New Roman" w:cs="Times New Roman"/>
            <w:kern w:val="0"/>
            <w:lang w:val="en-US"/>
          </w:rPr>
          <w:t xml:space="preserve">30. </w:t>
        </w:r>
        <w:r w:rsidRPr="00F10F73">
          <w:rPr>
            <w:rFonts w:ascii="Times New Roman" w:hAnsi="Times New Roman" w:cs="Times New Roman"/>
            <w:kern w:val="0"/>
            <w:lang w:val="en-US"/>
          </w:rPr>
          <w:tab/>
          <w:t xml:space="preserve">Branion-Calles M, Nelson T, Fuller D, et al. Associations between individual characteristics, availability of bicycle infrastructure, and city-wide safety perceptions of bicycling: A cross-sectional survey of bicyclists in 6 Canadian and U.S. cities. </w:t>
        </w:r>
        <w:r w:rsidRPr="00F10F73">
          <w:rPr>
            <w:rFonts w:ascii="Times New Roman" w:hAnsi="Times New Roman" w:cs="Times New Roman"/>
            <w:i/>
            <w:iCs/>
            <w:kern w:val="0"/>
            <w:lang w:val="en-US"/>
          </w:rPr>
          <w:t>Transportation Research Part A: Policy and Practice</w:t>
        </w:r>
        <w:r w:rsidRPr="00F10F73">
          <w:rPr>
            <w:rFonts w:ascii="Times New Roman" w:hAnsi="Times New Roman" w:cs="Times New Roman"/>
            <w:kern w:val="0"/>
            <w:lang w:val="en-US"/>
          </w:rPr>
          <w:t xml:space="preserve">. 2019;123:229–239. </w:t>
        </w:r>
      </w:ins>
    </w:p>
    <w:p w14:paraId="37A9C6B4" w14:textId="77777777" w:rsidR="00F10F73" w:rsidRPr="00F10F73" w:rsidRDefault="00F10F73">
      <w:pPr>
        <w:pStyle w:val="Bibliography"/>
        <w:rPr>
          <w:ins w:id="729" w:author="Richard Wen" w:date="2024-05-26T03:52:00Z"/>
          <w:rFonts w:ascii="Times New Roman" w:hAnsi="Times New Roman" w:cs="Times New Roman"/>
          <w:kern w:val="0"/>
          <w:lang w:val="en-US"/>
        </w:rPr>
        <w:pPrChange w:id="730" w:author="Richard Wen" w:date="2024-05-26T03:52:00Z">
          <w:pPr>
            <w:widowControl w:val="0"/>
            <w:autoSpaceDE w:val="0"/>
            <w:autoSpaceDN w:val="0"/>
            <w:adjustRightInd w:val="0"/>
            <w:spacing w:after="0" w:line="240" w:lineRule="auto"/>
          </w:pPr>
        </w:pPrChange>
      </w:pPr>
      <w:ins w:id="731" w:author="Richard Wen" w:date="2024-05-26T03:52:00Z">
        <w:r w:rsidRPr="00F10F73">
          <w:rPr>
            <w:rFonts w:ascii="Times New Roman" w:hAnsi="Times New Roman" w:cs="Times New Roman"/>
            <w:kern w:val="0"/>
            <w:lang w:val="en-US"/>
          </w:rPr>
          <w:t xml:space="preserve">31. </w:t>
        </w:r>
        <w:r w:rsidRPr="00F10F73">
          <w:rPr>
            <w:rFonts w:ascii="Times New Roman" w:hAnsi="Times New Roman" w:cs="Times New Roman"/>
            <w:kern w:val="0"/>
            <w:lang w:val="en-US"/>
          </w:rPr>
          <w:tab/>
          <w:t xml:space="preserve">Berghoefer FL, Vollrath M. Prefer what you like? Evaluation and preference of cycling infrastructures in a bicycle simulator. </w:t>
        </w:r>
        <w:r w:rsidRPr="00F10F73">
          <w:rPr>
            <w:rFonts w:ascii="Times New Roman" w:hAnsi="Times New Roman" w:cs="Times New Roman"/>
            <w:i/>
            <w:iCs/>
            <w:kern w:val="0"/>
            <w:lang w:val="en-US"/>
          </w:rPr>
          <w:t>Journal of Safety Research</w:t>
        </w:r>
        <w:r w:rsidRPr="00F10F73">
          <w:rPr>
            <w:rFonts w:ascii="Times New Roman" w:hAnsi="Times New Roman" w:cs="Times New Roman"/>
            <w:kern w:val="0"/>
            <w:lang w:val="en-US"/>
          </w:rPr>
          <w:t xml:space="preserve">. 2023;87:157–167. </w:t>
        </w:r>
      </w:ins>
    </w:p>
    <w:p w14:paraId="0738AD4D" w14:textId="77777777" w:rsidR="00F10F73" w:rsidRPr="00F10F73" w:rsidRDefault="00F10F73">
      <w:pPr>
        <w:pStyle w:val="Bibliography"/>
        <w:rPr>
          <w:ins w:id="732" w:author="Richard Wen" w:date="2024-05-26T03:52:00Z"/>
          <w:rFonts w:ascii="Times New Roman" w:hAnsi="Times New Roman" w:cs="Times New Roman"/>
          <w:kern w:val="0"/>
          <w:lang w:val="en-US"/>
        </w:rPr>
        <w:pPrChange w:id="733" w:author="Richard Wen" w:date="2024-05-26T03:52:00Z">
          <w:pPr>
            <w:widowControl w:val="0"/>
            <w:autoSpaceDE w:val="0"/>
            <w:autoSpaceDN w:val="0"/>
            <w:adjustRightInd w:val="0"/>
            <w:spacing w:after="0" w:line="240" w:lineRule="auto"/>
          </w:pPr>
        </w:pPrChange>
      </w:pPr>
      <w:ins w:id="734" w:author="Richard Wen" w:date="2024-05-26T03:52:00Z">
        <w:r w:rsidRPr="00F10F73">
          <w:rPr>
            <w:rFonts w:ascii="Times New Roman" w:hAnsi="Times New Roman" w:cs="Times New Roman"/>
            <w:kern w:val="0"/>
            <w:lang w:val="en-US"/>
          </w:rPr>
          <w:t xml:space="preserve">32. </w:t>
        </w:r>
        <w:r w:rsidRPr="00F10F73">
          <w:rPr>
            <w:rFonts w:ascii="Times New Roman" w:hAnsi="Times New Roman" w:cs="Times New Roman"/>
            <w:kern w:val="0"/>
            <w:lang w:val="en-US"/>
          </w:rPr>
          <w:tab/>
          <w:t xml:space="preserve">Assunçao-Denis M-È, Tomalty R. Increasing cycling for transportation in Canadian communities: Understanding what works. </w:t>
        </w:r>
        <w:r w:rsidRPr="00F10F73">
          <w:rPr>
            <w:rFonts w:ascii="Times New Roman" w:hAnsi="Times New Roman" w:cs="Times New Roman"/>
            <w:i/>
            <w:iCs/>
            <w:kern w:val="0"/>
            <w:lang w:val="en-US"/>
          </w:rPr>
          <w:t>Transportation Research Part A: Policy and Practice</w:t>
        </w:r>
        <w:r w:rsidRPr="00F10F73">
          <w:rPr>
            <w:rFonts w:ascii="Times New Roman" w:hAnsi="Times New Roman" w:cs="Times New Roman"/>
            <w:kern w:val="0"/>
            <w:lang w:val="en-US"/>
          </w:rPr>
          <w:t xml:space="preserve">. 2019;123:288–304. </w:t>
        </w:r>
      </w:ins>
    </w:p>
    <w:p w14:paraId="245D2882" w14:textId="77777777" w:rsidR="00F10F73" w:rsidRPr="00F10F73" w:rsidRDefault="00F10F73">
      <w:pPr>
        <w:pStyle w:val="Bibliography"/>
        <w:rPr>
          <w:ins w:id="735" w:author="Richard Wen" w:date="2024-05-26T03:52:00Z"/>
          <w:rFonts w:ascii="Times New Roman" w:hAnsi="Times New Roman" w:cs="Times New Roman"/>
          <w:kern w:val="0"/>
          <w:lang w:val="en-US"/>
        </w:rPr>
        <w:pPrChange w:id="736" w:author="Richard Wen" w:date="2024-05-26T03:52:00Z">
          <w:pPr>
            <w:widowControl w:val="0"/>
            <w:autoSpaceDE w:val="0"/>
            <w:autoSpaceDN w:val="0"/>
            <w:adjustRightInd w:val="0"/>
            <w:spacing w:after="0" w:line="240" w:lineRule="auto"/>
          </w:pPr>
        </w:pPrChange>
      </w:pPr>
      <w:ins w:id="737" w:author="Richard Wen" w:date="2024-05-26T03:52:00Z">
        <w:r w:rsidRPr="00F10F73">
          <w:rPr>
            <w:rFonts w:ascii="Times New Roman" w:hAnsi="Times New Roman" w:cs="Times New Roman"/>
            <w:kern w:val="0"/>
            <w:lang w:val="en-US"/>
          </w:rPr>
          <w:t xml:space="preserve">33. </w:t>
        </w:r>
        <w:r w:rsidRPr="00F10F73">
          <w:rPr>
            <w:rFonts w:ascii="Times New Roman" w:hAnsi="Times New Roman" w:cs="Times New Roman"/>
            <w:kern w:val="0"/>
            <w:lang w:val="en-US"/>
          </w:rPr>
          <w:tab/>
          <w:t xml:space="preserve">Orvin MM, Fatmi MR, Chowdhury S. Taking another look at cycling demand modeling: A comparison between two cities in Canada and New Zealand. </w:t>
        </w:r>
        <w:r w:rsidRPr="00F10F73">
          <w:rPr>
            <w:rFonts w:ascii="Times New Roman" w:hAnsi="Times New Roman" w:cs="Times New Roman"/>
            <w:i/>
            <w:iCs/>
            <w:kern w:val="0"/>
            <w:lang w:val="en-US"/>
          </w:rPr>
          <w:t>Journal of Transport Geography</w:t>
        </w:r>
        <w:r w:rsidRPr="00F10F73">
          <w:rPr>
            <w:rFonts w:ascii="Times New Roman" w:hAnsi="Times New Roman" w:cs="Times New Roman"/>
            <w:kern w:val="0"/>
            <w:lang w:val="en-US"/>
          </w:rPr>
          <w:t xml:space="preserve">. 2021;97:103220. </w:t>
        </w:r>
      </w:ins>
    </w:p>
    <w:p w14:paraId="24E7CC49" w14:textId="77777777" w:rsidR="00F10F73" w:rsidRPr="00F10F73" w:rsidRDefault="00F10F73">
      <w:pPr>
        <w:pStyle w:val="Bibliography"/>
        <w:rPr>
          <w:ins w:id="738" w:author="Richard Wen" w:date="2024-05-26T03:52:00Z"/>
          <w:rFonts w:ascii="Times New Roman" w:hAnsi="Times New Roman" w:cs="Times New Roman"/>
          <w:kern w:val="0"/>
          <w:lang w:val="en-US"/>
        </w:rPr>
        <w:pPrChange w:id="739" w:author="Richard Wen" w:date="2024-05-26T03:52:00Z">
          <w:pPr>
            <w:widowControl w:val="0"/>
            <w:autoSpaceDE w:val="0"/>
            <w:autoSpaceDN w:val="0"/>
            <w:adjustRightInd w:val="0"/>
            <w:spacing w:after="0" w:line="240" w:lineRule="auto"/>
          </w:pPr>
        </w:pPrChange>
      </w:pPr>
      <w:ins w:id="740" w:author="Richard Wen" w:date="2024-05-26T03:52:00Z">
        <w:r w:rsidRPr="00F10F73">
          <w:rPr>
            <w:rFonts w:ascii="Times New Roman" w:hAnsi="Times New Roman" w:cs="Times New Roman"/>
            <w:kern w:val="0"/>
            <w:lang w:val="en-US"/>
          </w:rPr>
          <w:t xml:space="preserve">34. </w:t>
        </w:r>
        <w:r w:rsidRPr="00F10F73">
          <w:rPr>
            <w:rFonts w:ascii="Times New Roman" w:hAnsi="Times New Roman" w:cs="Times New Roman"/>
            <w:kern w:val="0"/>
            <w:lang w:val="en-US"/>
          </w:rPr>
          <w:tab/>
          <w:t>Toronto Transportation Services. Cycling Network - Open Data. 2023;(https://open.toronto.ca/dataset/)</w:t>
        </w:r>
      </w:ins>
    </w:p>
    <w:p w14:paraId="6B94C3D0" w14:textId="77777777" w:rsidR="00F10F73" w:rsidRPr="00F10F73" w:rsidRDefault="00F10F73">
      <w:pPr>
        <w:pStyle w:val="Bibliography"/>
        <w:rPr>
          <w:ins w:id="741" w:author="Richard Wen" w:date="2024-05-26T03:52:00Z"/>
          <w:rFonts w:ascii="Times New Roman" w:hAnsi="Times New Roman" w:cs="Times New Roman"/>
          <w:kern w:val="0"/>
          <w:lang w:val="en-US"/>
        </w:rPr>
        <w:pPrChange w:id="742" w:author="Richard Wen" w:date="2024-05-26T03:52:00Z">
          <w:pPr>
            <w:widowControl w:val="0"/>
            <w:autoSpaceDE w:val="0"/>
            <w:autoSpaceDN w:val="0"/>
            <w:adjustRightInd w:val="0"/>
            <w:spacing w:after="0" w:line="240" w:lineRule="auto"/>
          </w:pPr>
        </w:pPrChange>
      </w:pPr>
      <w:ins w:id="743" w:author="Richard Wen" w:date="2024-05-26T03:52:00Z">
        <w:r w:rsidRPr="00F10F73">
          <w:rPr>
            <w:rFonts w:ascii="Times New Roman" w:hAnsi="Times New Roman" w:cs="Times New Roman"/>
            <w:kern w:val="0"/>
            <w:lang w:val="en-US"/>
          </w:rPr>
          <w:t xml:space="preserve">35. </w:t>
        </w:r>
        <w:r w:rsidRPr="00F10F73">
          <w:rPr>
            <w:rFonts w:ascii="Times New Roman" w:hAnsi="Times New Roman" w:cs="Times New Roman"/>
            <w:kern w:val="0"/>
            <w:lang w:val="en-US"/>
          </w:rPr>
          <w:tab/>
          <w:t>City of Vancouver Engineering Services. Bikeways - Open Data Portal. (https://opendata.vancouver.ca/explore/dataset/bikeways/information)</w:t>
        </w:r>
      </w:ins>
    </w:p>
    <w:p w14:paraId="452904B7" w14:textId="77777777" w:rsidR="00F10F73" w:rsidRPr="00F10F73" w:rsidRDefault="00F10F73">
      <w:pPr>
        <w:pStyle w:val="Bibliography"/>
        <w:rPr>
          <w:ins w:id="744" w:author="Richard Wen" w:date="2024-05-26T03:52:00Z"/>
          <w:rFonts w:ascii="Times New Roman" w:hAnsi="Times New Roman" w:cs="Times New Roman"/>
          <w:kern w:val="0"/>
          <w:lang w:val="en-US"/>
        </w:rPr>
        <w:pPrChange w:id="745" w:author="Richard Wen" w:date="2024-05-26T03:52:00Z">
          <w:pPr>
            <w:widowControl w:val="0"/>
            <w:autoSpaceDE w:val="0"/>
            <w:autoSpaceDN w:val="0"/>
            <w:adjustRightInd w:val="0"/>
            <w:spacing w:after="0" w:line="240" w:lineRule="auto"/>
          </w:pPr>
        </w:pPrChange>
      </w:pPr>
      <w:ins w:id="746" w:author="Richard Wen" w:date="2024-05-26T03:52:00Z">
        <w:r w:rsidRPr="00F10F73">
          <w:rPr>
            <w:rFonts w:ascii="Times New Roman" w:hAnsi="Times New Roman" w:cs="Times New Roman"/>
            <w:kern w:val="0"/>
            <w:lang w:val="en-US"/>
          </w:rPr>
          <w:t xml:space="preserve">36. </w:t>
        </w:r>
        <w:r w:rsidRPr="00F10F73">
          <w:rPr>
            <w:rFonts w:ascii="Times New Roman" w:hAnsi="Times New Roman" w:cs="Times New Roman"/>
            <w:kern w:val="0"/>
            <w:lang w:val="en-US"/>
          </w:rPr>
          <w:tab/>
          <w:t>City of Calgary Cap Priorities and Invstmnt. Calgary Bikeways | Open Calgary. (https://data.calgary.ca/Transportation-Transit/Calgary-Bikeways/jjqk-9b73). (Accessed August 10, 2023)</w:t>
        </w:r>
      </w:ins>
    </w:p>
    <w:p w14:paraId="51A6A796" w14:textId="77777777" w:rsidR="00F10F73" w:rsidRPr="00F10F73" w:rsidRDefault="00F10F73">
      <w:pPr>
        <w:pStyle w:val="Bibliography"/>
        <w:rPr>
          <w:ins w:id="747" w:author="Richard Wen" w:date="2024-05-26T03:52:00Z"/>
          <w:rFonts w:ascii="Times New Roman" w:hAnsi="Times New Roman" w:cs="Times New Roman"/>
          <w:kern w:val="0"/>
          <w:lang w:val="en-US"/>
        </w:rPr>
        <w:pPrChange w:id="748" w:author="Richard Wen" w:date="2024-05-26T03:52:00Z">
          <w:pPr>
            <w:widowControl w:val="0"/>
            <w:autoSpaceDE w:val="0"/>
            <w:autoSpaceDN w:val="0"/>
            <w:adjustRightInd w:val="0"/>
            <w:spacing w:after="0" w:line="240" w:lineRule="auto"/>
          </w:pPr>
        </w:pPrChange>
      </w:pPr>
      <w:ins w:id="749" w:author="Richard Wen" w:date="2024-05-26T03:52:00Z">
        <w:r w:rsidRPr="00F10F73">
          <w:rPr>
            <w:rFonts w:ascii="Times New Roman" w:hAnsi="Times New Roman" w:cs="Times New Roman"/>
            <w:kern w:val="0"/>
            <w:lang w:val="en-US"/>
          </w:rPr>
          <w:t xml:space="preserve">37. </w:t>
        </w:r>
        <w:r w:rsidRPr="00F10F73">
          <w:rPr>
            <w:rFonts w:ascii="Times New Roman" w:hAnsi="Times New Roman" w:cs="Times New Roman"/>
            <w:kern w:val="0"/>
            <w:lang w:val="en-US"/>
          </w:rPr>
          <w:tab/>
          <w:t xml:space="preserve">Nolan J, Sinclair J, Savage J. Are bicycle lanes effective? The relationship between passing distance and road characteristics. </w:t>
        </w:r>
        <w:r w:rsidRPr="00F10F73">
          <w:rPr>
            <w:rFonts w:ascii="Times New Roman" w:hAnsi="Times New Roman" w:cs="Times New Roman"/>
            <w:i/>
            <w:iCs/>
            <w:kern w:val="0"/>
            <w:lang w:val="en-US"/>
          </w:rPr>
          <w:t>Accident Analysis &amp; Prevention</w:t>
        </w:r>
        <w:r w:rsidRPr="00F10F73">
          <w:rPr>
            <w:rFonts w:ascii="Times New Roman" w:hAnsi="Times New Roman" w:cs="Times New Roman"/>
            <w:kern w:val="0"/>
            <w:lang w:val="en-US"/>
          </w:rPr>
          <w:t xml:space="preserve"> [electronic article]. 2021;159:106184. (https://www.sciencedirect.com/science/article/pii/S0001457521002153). (Accessed August 13, 2023)</w:t>
        </w:r>
      </w:ins>
    </w:p>
    <w:p w14:paraId="01780DCC" w14:textId="77777777" w:rsidR="00F10F73" w:rsidRPr="00F10F73" w:rsidRDefault="00F10F73">
      <w:pPr>
        <w:pStyle w:val="Bibliography"/>
        <w:rPr>
          <w:ins w:id="750" w:author="Richard Wen" w:date="2024-05-26T03:52:00Z"/>
          <w:rFonts w:ascii="Times New Roman" w:hAnsi="Times New Roman" w:cs="Times New Roman"/>
          <w:kern w:val="0"/>
          <w:lang w:val="en-US"/>
        </w:rPr>
        <w:pPrChange w:id="751" w:author="Richard Wen" w:date="2024-05-26T03:52:00Z">
          <w:pPr>
            <w:widowControl w:val="0"/>
            <w:autoSpaceDE w:val="0"/>
            <w:autoSpaceDN w:val="0"/>
            <w:adjustRightInd w:val="0"/>
            <w:spacing w:after="0" w:line="240" w:lineRule="auto"/>
          </w:pPr>
        </w:pPrChange>
      </w:pPr>
      <w:ins w:id="752" w:author="Richard Wen" w:date="2024-05-26T03:52:00Z">
        <w:r w:rsidRPr="00F10F73">
          <w:rPr>
            <w:rFonts w:ascii="Times New Roman" w:hAnsi="Times New Roman" w:cs="Times New Roman"/>
            <w:kern w:val="0"/>
            <w:lang w:val="en-US"/>
          </w:rPr>
          <w:t xml:space="preserve">38. </w:t>
        </w:r>
        <w:r w:rsidRPr="00F10F73">
          <w:rPr>
            <w:rFonts w:ascii="Times New Roman" w:hAnsi="Times New Roman" w:cs="Times New Roman"/>
            <w:kern w:val="0"/>
            <w:lang w:val="en-US"/>
          </w:rPr>
          <w:tab/>
          <w:t>Pebesma E, Bivand R, Racine E, et al. sf: Simple Features for R. 2024;(https://cran.r-project.org/package=sf). (Accessed May 16, 2024)</w:t>
        </w:r>
      </w:ins>
    </w:p>
    <w:p w14:paraId="75B5F897" w14:textId="77777777" w:rsidR="00F10F73" w:rsidRPr="00F10F73" w:rsidRDefault="00F10F73">
      <w:pPr>
        <w:pStyle w:val="Bibliography"/>
        <w:rPr>
          <w:ins w:id="753" w:author="Richard Wen" w:date="2024-05-26T03:52:00Z"/>
          <w:rFonts w:ascii="Times New Roman" w:hAnsi="Times New Roman" w:cs="Times New Roman"/>
          <w:kern w:val="0"/>
          <w:lang w:val="en-US"/>
        </w:rPr>
        <w:pPrChange w:id="754" w:author="Richard Wen" w:date="2024-05-26T03:52:00Z">
          <w:pPr>
            <w:widowControl w:val="0"/>
            <w:autoSpaceDE w:val="0"/>
            <w:autoSpaceDN w:val="0"/>
            <w:adjustRightInd w:val="0"/>
            <w:spacing w:after="0" w:line="240" w:lineRule="auto"/>
          </w:pPr>
        </w:pPrChange>
      </w:pPr>
      <w:ins w:id="755" w:author="Richard Wen" w:date="2024-05-26T03:52:00Z">
        <w:r w:rsidRPr="00F10F73">
          <w:rPr>
            <w:rFonts w:ascii="Times New Roman" w:hAnsi="Times New Roman" w:cs="Times New Roman"/>
            <w:kern w:val="0"/>
            <w:lang w:val="en-US"/>
          </w:rPr>
          <w:t xml:space="preserve">39. </w:t>
        </w:r>
        <w:r w:rsidRPr="00F10F73">
          <w:rPr>
            <w:rFonts w:ascii="Times New Roman" w:hAnsi="Times New Roman" w:cs="Times New Roman"/>
            <w:kern w:val="0"/>
            <w:lang w:val="en-US"/>
          </w:rPr>
          <w:tab/>
          <w:t>R Core Team. R: A language and environment for statistical computing. 2022;(https://www.R-project.org/)</w:t>
        </w:r>
      </w:ins>
    </w:p>
    <w:p w14:paraId="610E9C82" w14:textId="77777777" w:rsidR="00F10F73" w:rsidRPr="00F10F73" w:rsidRDefault="00F10F73">
      <w:pPr>
        <w:pStyle w:val="Bibliography"/>
        <w:rPr>
          <w:ins w:id="756" w:author="Richard Wen" w:date="2024-05-26T03:52:00Z"/>
          <w:rFonts w:ascii="Times New Roman" w:hAnsi="Times New Roman" w:cs="Times New Roman"/>
          <w:kern w:val="0"/>
          <w:lang w:val="en-US"/>
        </w:rPr>
        <w:pPrChange w:id="757" w:author="Richard Wen" w:date="2024-05-26T03:52:00Z">
          <w:pPr>
            <w:widowControl w:val="0"/>
            <w:autoSpaceDE w:val="0"/>
            <w:autoSpaceDN w:val="0"/>
            <w:adjustRightInd w:val="0"/>
            <w:spacing w:after="0" w:line="240" w:lineRule="auto"/>
          </w:pPr>
        </w:pPrChange>
      </w:pPr>
      <w:ins w:id="758" w:author="Richard Wen" w:date="2024-05-26T03:52:00Z">
        <w:r w:rsidRPr="00F10F73">
          <w:rPr>
            <w:rFonts w:ascii="Times New Roman" w:hAnsi="Times New Roman" w:cs="Times New Roman"/>
            <w:kern w:val="0"/>
            <w:lang w:val="en-US"/>
          </w:rPr>
          <w:t xml:space="preserve">40. </w:t>
        </w:r>
        <w:r w:rsidRPr="00F10F73">
          <w:rPr>
            <w:rFonts w:ascii="Times New Roman" w:hAnsi="Times New Roman" w:cs="Times New Roman"/>
            <w:kern w:val="0"/>
            <w:lang w:val="en-US"/>
          </w:rPr>
          <w:tab/>
          <w:t>ArcGIS Pro Mapping Software. Version 3.1.2. 2023;(https://www.esri.com/en-us/home)</w:t>
        </w:r>
      </w:ins>
    </w:p>
    <w:p w14:paraId="089722F0" w14:textId="77777777" w:rsidR="00F10F73" w:rsidRPr="00F10F73" w:rsidRDefault="00F10F73">
      <w:pPr>
        <w:pStyle w:val="Bibliography"/>
        <w:rPr>
          <w:ins w:id="759" w:author="Richard Wen" w:date="2024-05-26T03:52:00Z"/>
          <w:rFonts w:ascii="Times New Roman" w:hAnsi="Times New Roman" w:cs="Times New Roman"/>
          <w:kern w:val="0"/>
          <w:lang w:val="en-US"/>
        </w:rPr>
        <w:pPrChange w:id="760" w:author="Richard Wen" w:date="2024-05-26T03:52:00Z">
          <w:pPr>
            <w:widowControl w:val="0"/>
            <w:autoSpaceDE w:val="0"/>
            <w:autoSpaceDN w:val="0"/>
            <w:adjustRightInd w:val="0"/>
            <w:spacing w:after="0" w:line="240" w:lineRule="auto"/>
          </w:pPr>
        </w:pPrChange>
      </w:pPr>
      <w:ins w:id="761" w:author="Richard Wen" w:date="2024-05-26T03:52:00Z">
        <w:r w:rsidRPr="00F10F73">
          <w:rPr>
            <w:rFonts w:ascii="Times New Roman" w:hAnsi="Times New Roman" w:cs="Times New Roman"/>
            <w:kern w:val="0"/>
            <w:lang w:val="en-US"/>
          </w:rPr>
          <w:lastRenderedPageBreak/>
          <w:t xml:space="preserve">41. </w:t>
        </w:r>
        <w:r w:rsidRPr="00F10F73">
          <w:rPr>
            <w:rFonts w:ascii="Times New Roman" w:hAnsi="Times New Roman" w:cs="Times New Roman"/>
            <w:kern w:val="0"/>
            <w:lang w:val="en-US"/>
          </w:rPr>
          <w:tab/>
          <w:t>Government of Canada SC. Census Profile, 2021 Census of Population. 2022;(https://www12.statcan.gc.ca/census-recensement/2021/dp-pd/prof/index.cfm?Lang=E). (Accessed August 10, 2023)</w:t>
        </w:r>
      </w:ins>
    </w:p>
    <w:p w14:paraId="29240065" w14:textId="77777777" w:rsidR="00F10F73" w:rsidRPr="00F10F73" w:rsidRDefault="00F10F73">
      <w:pPr>
        <w:pStyle w:val="Bibliography"/>
        <w:rPr>
          <w:ins w:id="762" w:author="Richard Wen" w:date="2024-05-26T03:52:00Z"/>
          <w:rFonts w:ascii="Times New Roman" w:hAnsi="Times New Roman" w:cs="Times New Roman"/>
          <w:kern w:val="0"/>
          <w:lang w:val="en-US"/>
        </w:rPr>
        <w:pPrChange w:id="763" w:author="Richard Wen" w:date="2024-05-26T03:52:00Z">
          <w:pPr>
            <w:widowControl w:val="0"/>
            <w:autoSpaceDE w:val="0"/>
            <w:autoSpaceDN w:val="0"/>
            <w:adjustRightInd w:val="0"/>
            <w:spacing w:after="0" w:line="240" w:lineRule="auto"/>
          </w:pPr>
        </w:pPrChange>
      </w:pPr>
      <w:ins w:id="764" w:author="Richard Wen" w:date="2024-05-26T03:52:00Z">
        <w:r w:rsidRPr="00F10F73">
          <w:rPr>
            <w:rFonts w:ascii="Times New Roman" w:hAnsi="Times New Roman" w:cs="Times New Roman"/>
            <w:kern w:val="0"/>
            <w:lang w:val="en-US"/>
          </w:rPr>
          <w:t xml:space="preserve">42. </w:t>
        </w:r>
        <w:r w:rsidRPr="00F10F73">
          <w:rPr>
            <w:rFonts w:ascii="Times New Roman" w:hAnsi="Times New Roman" w:cs="Times New Roman"/>
            <w:kern w:val="0"/>
            <w:lang w:val="en-US"/>
          </w:rPr>
          <w:tab/>
          <w:t xml:space="preserve">Pucher J, Buehler R, Seinen M. Bicycling renaissance in North America? An update and re-appraisal of cycling trends and policies. </w:t>
        </w:r>
        <w:r w:rsidRPr="00F10F73">
          <w:rPr>
            <w:rFonts w:ascii="Times New Roman" w:hAnsi="Times New Roman" w:cs="Times New Roman"/>
            <w:i/>
            <w:iCs/>
            <w:kern w:val="0"/>
            <w:lang w:val="en-US"/>
          </w:rPr>
          <w:t>Transportation Research Part A: Policy and Practice</w:t>
        </w:r>
        <w:r w:rsidRPr="00F10F73">
          <w:rPr>
            <w:rFonts w:ascii="Times New Roman" w:hAnsi="Times New Roman" w:cs="Times New Roman"/>
            <w:kern w:val="0"/>
            <w:lang w:val="en-US"/>
          </w:rPr>
          <w:t xml:space="preserve"> [electronic article]. 2011;45(6):451–475. (https://www.sciencedirect.com/science/article/pii/S0965856411000474). (Accessed August 17, 2023)</w:t>
        </w:r>
      </w:ins>
    </w:p>
    <w:p w14:paraId="652FE6CD" w14:textId="77777777" w:rsidR="00F10F73" w:rsidRPr="00F10F73" w:rsidRDefault="00F10F73">
      <w:pPr>
        <w:pStyle w:val="Bibliography"/>
        <w:rPr>
          <w:ins w:id="765" w:author="Richard Wen" w:date="2024-05-26T03:52:00Z"/>
          <w:rFonts w:ascii="Times New Roman" w:hAnsi="Times New Roman" w:cs="Times New Roman"/>
          <w:kern w:val="0"/>
          <w:lang w:val="en-US"/>
        </w:rPr>
        <w:pPrChange w:id="766" w:author="Richard Wen" w:date="2024-05-26T03:52:00Z">
          <w:pPr>
            <w:widowControl w:val="0"/>
            <w:autoSpaceDE w:val="0"/>
            <w:autoSpaceDN w:val="0"/>
            <w:adjustRightInd w:val="0"/>
            <w:spacing w:after="0" w:line="240" w:lineRule="auto"/>
          </w:pPr>
        </w:pPrChange>
      </w:pPr>
      <w:ins w:id="767" w:author="Richard Wen" w:date="2024-05-26T03:52:00Z">
        <w:r w:rsidRPr="00F10F73">
          <w:rPr>
            <w:rFonts w:ascii="Times New Roman" w:hAnsi="Times New Roman" w:cs="Times New Roman"/>
            <w:kern w:val="0"/>
            <w:lang w:val="en-US"/>
          </w:rPr>
          <w:t xml:space="preserve">43. </w:t>
        </w:r>
        <w:r w:rsidRPr="00F10F73">
          <w:rPr>
            <w:rFonts w:ascii="Times New Roman" w:hAnsi="Times New Roman" w:cs="Times New Roman"/>
            <w:kern w:val="0"/>
            <w:lang w:val="en-US"/>
          </w:rPr>
          <w:tab/>
          <w:t xml:space="preserve">Mölenberg FJM, Panter J, Burdorf A, et al. A systematic review of the effect of infrastructural interventions to promote cycling: strengthening causal inference from observational data. </w:t>
        </w:r>
        <w:r w:rsidRPr="00F10F73">
          <w:rPr>
            <w:rFonts w:ascii="Times New Roman" w:hAnsi="Times New Roman" w:cs="Times New Roman"/>
            <w:i/>
            <w:iCs/>
            <w:kern w:val="0"/>
            <w:lang w:val="en-US"/>
          </w:rPr>
          <w:t>International Journal of Behavioral Nutrition and Physical Activity</w:t>
        </w:r>
        <w:r w:rsidRPr="00F10F73">
          <w:rPr>
            <w:rFonts w:ascii="Times New Roman" w:hAnsi="Times New Roman" w:cs="Times New Roman"/>
            <w:kern w:val="0"/>
            <w:lang w:val="en-US"/>
          </w:rPr>
          <w:t xml:space="preserve"> [electronic article]. 2019;16(1):93. (https://doi.org/10.1186/s12966-019-0850-1). (Accessed August 17, 2023)</w:t>
        </w:r>
      </w:ins>
    </w:p>
    <w:p w14:paraId="79B62494" w14:textId="77777777" w:rsidR="00F10F73" w:rsidRPr="00F10F73" w:rsidRDefault="00F10F73">
      <w:pPr>
        <w:pStyle w:val="Bibliography"/>
        <w:rPr>
          <w:ins w:id="768" w:author="Richard Wen" w:date="2024-05-26T03:52:00Z"/>
          <w:rFonts w:ascii="Times New Roman" w:hAnsi="Times New Roman" w:cs="Times New Roman"/>
          <w:kern w:val="0"/>
          <w:lang w:val="en-US"/>
        </w:rPr>
        <w:pPrChange w:id="769" w:author="Richard Wen" w:date="2024-05-26T03:52:00Z">
          <w:pPr>
            <w:widowControl w:val="0"/>
            <w:autoSpaceDE w:val="0"/>
            <w:autoSpaceDN w:val="0"/>
            <w:adjustRightInd w:val="0"/>
            <w:spacing w:after="0" w:line="240" w:lineRule="auto"/>
          </w:pPr>
        </w:pPrChange>
      </w:pPr>
      <w:ins w:id="770" w:author="Richard Wen" w:date="2024-05-26T03:52:00Z">
        <w:r w:rsidRPr="00F10F73">
          <w:rPr>
            <w:rFonts w:ascii="Times New Roman" w:hAnsi="Times New Roman" w:cs="Times New Roman"/>
            <w:kern w:val="0"/>
            <w:lang w:val="en-US"/>
          </w:rPr>
          <w:t xml:space="preserve">44. </w:t>
        </w:r>
        <w:r w:rsidRPr="00F10F73">
          <w:rPr>
            <w:rFonts w:ascii="Times New Roman" w:hAnsi="Times New Roman" w:cs="Times New Roman"/>
            <w:kern w:val="0"/>
            <w:lang w:val="en-US"/>
          </w:rPr>
          <w:tab/>
          <w:t xml:space="preserve">Buehler R, Pucher J. Cycling through the COVID-19 Pandemic to a More Sustainable Transport Future: Evidence from Case Studies of 14 Large Bicycle-Friendly Cities in Europe and North America. </w:t>
        </w:r>
        <w:r w:rsidRPr="00F10F73">
          <w:rPr>
            <w:rFonts w:ascii="Times New Roman" w:hAnsi="Times New Roman" w:cs="Times New Roman"/>
            <w:i/>
            <w:iCs/>
            <w:kern w:val="0"/>
            <w:lang w:val="en-US"/>
          </w:rPr>
          <w:t>Sustainability</w:t>
        </w:r>
        <w:r w:rsidRPr="00F10F73">
          <w:rPr>
            <w:rFonts w:ascii="Times New Roman" w:hAnsi="Times New Roman" w:cs="Times New Roman"/>
            <w:kern w:val="0"/>
            <w:lang w:val="en-US"/>
          </w:rPr>
          <w:t xml:space="preserve"> [electronic article]. 2022;14(12):7293. (https://www.mdpi.com/2071-1050/14/12/7293). (Accessed August 17, 2023)</w:t>
        </w:r>
      </w:ins>
    </w:p>
    <w:p w14:paraId="5BA6475D" w14:textId="77777777" w:rsidR="00F10F73" w:rsidRPr="00F10F73" w:rsidRDefault="00F10F73">
      <w:pPr>
        <w:pStyle w:val="Bibliography"/>
        <w:rPr>
          <w:ins w:id="771" w:author="Richard Wen" w:date="2024-05-26T03:52:00Z"/>
          <w:rFonts w:ascii="Times New Roman" w:hAnsi="Times New Roman" w:cs="Times New Roman"/>
          <w:kern w:val="0"/>
          <w:lang w:val="en-US"/>
        </w:rPr>
        <w:pPrChange w:id="772" w:author="Richard Wen" w:date="2024-05-26T03:52:00Z">
          <w:pPr>
            <w:widowControl w:val="0"/>
            <w:autoSpaceDE w:val="0"/>
            <w:autoSpaceDN w:val="0"/>
            <w:adjustRightInd w:val="0"/>
            <w:spacing w:after="0" w:line="240" w:lineRule="auto"/>
          </w:pPr>
        </w:pPrChange>
      </w:pPr>
      <w:ins w:id="773" w:author="Richard Wen" w:date="2024-05-26T03:52:00Z">
        <w:r w:rsidRPr="00F10F73">
          <w:rPr>
            <w:rFonts w:ascii="Times New Roman" w:hAnsi="Times New Roman" w:cs="Times New Roman"/>
            <w:kern w:val="0"/>
            <w:lang w:val="en-US"/>
          </w:rPr>
          <w:t xml:space="preserve">45. </w:t>
        </w:r>
        <w:r w:rsidRPr="00F10F73">
          <w:rPr>
            <w:rFonts w:ascii="Times New Roman" w:hAnsi="Times New Roman" w:cs="Times New Roman"/>
            <w:kern w:val="0"/>
            <w:lang w:val="en-US"/>
          </w:rPr>
          <w:tab/>
          <w:t xml:space="preserve">Nikitas A, Tsigdinos S, Karolemeas C, et al. Cycling in the Era of COVID-19: Lessons Learnt and Best Practice Policy Recommendations for a More Bike-Centric Future. </w:t>
        </w:r>
        <w:r w:rsidRPr="00F10F73">
          <w:rPr>
            <w:rFonts w:ascii="Times New Roman" w:hAnsi="Times New Roman" w:cs="Times New Roman"/>
            <w:i/>
            <w:iCs/>
            <w:kern w:val="0"/>
            <w:lang w:val="en-US"/>
          </w:rPr>
          <w:t>Sustainability</w:t>
        </w:r>
        <w:r w:rsidRPr="00F10F73">
          <w:rPr>
            <w:rFonts w:ascii="Times New Roman" w:hAnsi="Times New Roman" w:cs="Times New Roman"/>
            <w:kern w:val="0"/>
            <w:lang w:val="en-US"/>
          </w:rPr>
          <w:t xml:space="preserve"> [electronic article]. 2021;13(9):4620. (https://www.mdpi.com/2071-1050/13/9/4620). (Accessed August 17, 2023)</w:t>
        </w:r>
      </w:ins>
    </w:p>
    <w:p w14:paraId="150C8F88" w14:textId="77777777" w:rsidR="00F10F73" w:rsidRPr="00F10F73" w:rsidRDefault="00F10F73">
      <w:pPr>
        <w:pStyle w:val="Bibliography"/>
        <w:rPr>
          <w:ins w:id="774" w:author="Richard Wen" w:date="2024-05-26T03:52:00Z"/>
          <w:rFonts w:ascii="Times New Roman" w:hAnsi="Times New Roman" w:cs="Times New Roman"/>
          <w:kern w:val="0"/>
          <w:lang w:val="en-US"/>
        </w:rPr>
        <w:pPrChange w:id="775" w:author="Richard Wen" w:date="2024-05-26T03:52:00Z">
          <w:pPr>
            <w:widowControl w:val="0"/>
            <w:autoSpaceDE w:val="0"/>
            <w:autoSpaceDN w:val="0"/>
            <w:adjustRightInd w:val="0"/>
            <w:spacing w:after="0" w:line="240" w:lineRule="auto"/>
          </w:pPr>
        </w:pPrChange>
      </w:pPr>
      <w:ins w:id="776" w:author="Richard Wen" w:date="2024-05-26T03:52:00Z">
        <w:r w:rsidRPr="00F10F73">
          <w:rPr>
            <w:rFonts w:ascii="Times New Roman" w:hAnsi="Times New Roman" w:cs="Times New Roman"/>
            <w:kern w:val="0"/>
            <w:lang w:val="en-US"/>
          </w:rPr>
          <w:t xml:space="preserve">46. </w:t>
        </w:r>
        <w:r w:rsidRPr="00F10F73">
          <w:rPr>
            <w:rFonts w:ascii="Times New Roman" w:hAnsi="Times New Roman" w:cs="Times New Roman"/>
            <w:kern w:val="0"/>
            <w:lang w:val="en-US"/>
          </w:rPr>
          <w:tab/>
          <w:t xml:space="preserve">Rita L, Peliteiro M, Bostan T-C, et al. Using Deep Learning and Google Street View Imagery to Assess and Improve Cyclist Safety in London. </w:t>
        </w:r>
        <w:r w:rsidRPr="00F10F73">
          <w:rPr>
            <w:rFonts w:ascii="Times New Roman" w:hAnsi="Times New Roman" w:cs="Times New Roman"/>
            <w:i/>
            <w:iCs/>
            <w:kern w:val="0"/>
            <w:lang w:val="en-US"/>
          </w:rPr>
          <w:t>Sustainability</w:t>
        </w:r>
        <w:r w:rsidRPr="00F10F73">
          <w:rPr>
            <w:rFonts w:ascii="Times New Roman" w:hAnsi="Times New Roman" w:cs="Times New Roman"/>
            <w:kern w:val="0"/>
            <w:lang w:val="en-US"/>
          </w:rPr>
          <w:t xml:space="preserve">. 2023;15(13):10270. </w:t>
        </w:r>
      </w:ins>
    </w:p>
    <w:p w14:paraId="1DEB1898" w14:textId="77777777" w:rsidR="00F10F73" w:rsidRPr="00F10F73" w:rsidRDefault="00F10F73">
      <w:pPr>
        <w:pStyle w:val="Bibliography"/>
        <w:rPr>
          <w:ins w:id="777" w:author="Richard Wen" w:date="2024-05-26T03:52:00Z"/>
          <w:rFonts w:ascii="Times New Roman" w:hAnsi="Times New Roman" w:cs="Times New Roman"/>
          <w:kern w:val="0"/>
          <w:lang w:val="en-US"/>
        </w:rPr>
        <w:pPrChange w:id="778" w:author="Richard Wen" w:date="2024-05-26T03:52:00Z">
          <w:pPr>
            <w:widowControl w:val="0"/>
            <w:autoSpaceDE w:val="0"/>
            <w:autoSpaceDN w:val="0"/>
            <w:adjustRightInd w:val="0"/>
            <w:spacing w:after="0" w:line="240" w:lineRule="auto"/>
          </w:pPr>
        </w:pPrChange>
      </w:pPr>
      <w:ins w:id="779" w:author="Richard Wen" w:date="2024-05-26T03:52:00Z">
        <w:r w:rsidRPr="00F10F73">
          <w:rPr>
            <w:rFonts w:ascii="Times New Roman" w:hAnsi="Times New Roman" w:cs="Times New Roman"/>
            <w:kern w:val="0"/>
            <w:lang w:val="en-US"/>
          </w:rPr>
          <w:t xml:space="preserve">47. </w:t>
        </w:r>
        <w:r w:rsidRPr="00F10F73">
          <w:rPr>
            <w:rFonts w:ascii="Times New Roman" w:hAnsi="Times New Roman" w:cs="Times New Roman"/>
            <w:kern w:val="0"/>
            <w:lang w:val="en-US"/>
          </w:rPr>
          <w:tab/>
          <w:t xml:space="preserve">Li X, Ning H, Huang X, et al. Urban infrastructure audit: an effective protocol to digitize signalized intersections by mining street view images. </w:t>
        </w:r>
        <w:r w:rsidRPr="00F10F73">
          <w:rPr>
            <w:rFonts w:ascii="Times New Roman" w:hAnsi="Times New Roman" w:cs="Times New Roman"/>
            <w:i/>
            <w:iCs/>
            <w:kern w:val="0"/>
            <w:lang w:val="en-US"/>
          </w:rPr>
          <w:t>Cartography and Geographic Information Science</w:t>
        </w:r>
        <w:r w:rsidRPr="00F10F73">
          <w:rPr>
            <w:rFonts w:ascii="Times New Roman" w:hAnsi="Times New Roman" w:cs="Times New Roman"/>
            <w:kern w:val="0"/>
            <w:lang w:val="en-US"/>
          </w:rPr>
          <w:t xml:space="preserve">. 2022;49(1):32–49. </w:t>
        </w:r>
      </w:ins>
    </w:p>
    <w:p w14:paraId="5F1B3DEF" w14:textId="77777777" w:rsidR="00F10F73" w:rsidRPr="00F10F73" w:rsidRDefault="00F10F73">
      <w:pPr>
        <w:pStyle w:val="Bibliography"/>
        <w:rPr>
          <w:ins w:id="780" w:author="Richard Wen" w:date="2024-05-26T03:52:00Z"/>
          <w:rFonts w:ascii="Times New Roman" w:hAnsi="Times New Roman" w:cs="Times New Roman"/>
          <w:kern w:val="0"/>
          <w:lang w:val="en-US"/>
        </w:rPr>
        <w:pPrChange w:id="781" w:author="Richard Wen" w:date="2024-05-26T03:52:00Z">
          <w:pPr>
            <w:widowControl w:val="0"/>
            <w:autoSpaceDE w:val="0"/>
            <w:autoSpaceDN w:val="0"/>
            <w:adjustRightInd w:val="0"/>
            <w:spacing w:after="0" w:line="240" w:lineRule="auto"/>
          </w:pPr>
        </w:pPrChange>
      </w:pPr>
      <w:ins w:id="782" w:author="Richard Wen" w:date="2024-05-26T03:52:00Z">
        <w:r w:rsidRPr="00F10F73">
          <w:rPr>
            <w:rFonts w:ascii="Times New Roman" w:hAnsi="Times New Roman" w:cs="Times New Roman"/>
            <w:kern w:val="0"/>
            <w:lang w:val="en-US"/>
          </w:rPr>
          <w:t xml:space="preserve">48. </w:t>
        </w:r>
        <w:r w:rsidRPr="00F10F73">
          <w:rPr>
            <w:rFonts w:ascii="Times New Roman" w:hAnsi="Times New Roman" w:cs="Times New Roman"/>
            <w:kern w:val="0"/>
            <w:lang w:val="en-US"/>
          </w:rPr>
          <w:tab/>
          <w:t xml:space="preserve">Kang Y, Zhang F, Gao S, et al. A review of urban physical environment sensing using street view imagery in public health studies. </w:t>
        </w:r>
        <w:r w:rsidRPr="00F10F73">
          <w:rPr>
            <w:rFonts w:ascii="Times New Roman" w:hAnsi="Times New Roman" w:cs="Times New Roman"/>
            <w:i/>
            <w:iCs/>
            <w:kern w:val="0"/>
            <w:lang w:val="en-US"/>
          </w:rPr>
          <w:t>Annals of GIS</w:t>
        </w:r>
        <w:r w:rsidRPr="00F10F73">
          <w:rPr>
            <w:rFonts w:ascii="Times New Roman" w:hAnsi="Times New Roman" w:cs="Times New Roman"/>
            <w:kern w:val="0"/>
            <w:lang w:val="en-US"/>
          </w:rPr>
          <w:t xml:space="preserve">. 2020;26(3):261–275. </w:t>
        </w:r>
      </w:ins>
    </w:p>
    <w:p w14:paraId="3323D4F0" w14:textId="77777777" w:rsidR="00F10F73" w:rsidRPr="00F10F73" w:rsidRDefault="00F10F73">
      <w:pPr>
        <w:pStyle w:val="Bibliography"/>
        <w:rPr>
          <w:ins w:id="783" w:author="Richard Wen" w:date="2024-05-26T03:52:00Z"/>
          <w:rFonts w:ascii="Times New Roman" w:hAnsi="Times New Roman" w:cs="Times New Roman"/>
          <w:kern w:val="0"/>
          <w:lang w:val="en-US"/>
        </w:rPr>
        <w:pPrChange w:id="784" w:author="Richard Wen" w:date="2024-05-26T03:52:00Z">
          <w:pPr>
            <w:widowControl w:val="0"/>
            <w:autoSpaceDE w:val="0"/>
            <w:autoSpaceDN w:val="0"/>
            <w:adjustRightInd w:val="0"/>
            <w:spacing w:after="0" w:line="240" w:lineRule="auto"/>
          </w:pPr>
        </w:pPrChange>
      </w:pPr>
      <w:ins w:id="785" w:author="Richard Wen" w:date="2024-05-26T03:52:00Z">
        <w:r w:rsidRPr="00F10F73">
          <w:rPr>
            <w:rFonts w:ascii="Times New Roman" w:hAnsi="Times New Roman" w:cs="Times New Roman"/>
            <w:kern w:val="0"/>
            <w:lang w:val="en-US"/>
          </w:rPr>
          <w:t xml:space="preserve">49. </w:t>
        </w:r>
        <w:r w:rsidRPr="00F10F73">
          <w:rPr>
            <w:rFonts w:ascii="Times New Roman" w:hAnsi="Times New Roman" w:cs="Times New Roman"/>
            <w:kern w:val="0"/>
            <w:lang w:val="en-US"/>
          </w:rPr>
          <w:tab/>
          <w:t xml:space="preserve">Ito K, Biljecki F. Assessing bikeability with street view imagery and computer vision. </w:t>
        </w:r>
        <w:r w:rsidRPr="00F10F73">
          <w:rPr>
            <w:rFonts w:ascii="Times New Roman" w:hAnsi="Times New Roman" w:cs="Times New Roman"/>
            <w:i/>
            <w:iCs/>
            <w:kern w:val="0"/>
            <w:lang w:val="en-US"/>
          </w:rPr>
          <w:t>Transportation Research Part C: Emerging Technologies</w:t>
        </w:r>
        <w:r w:rsidRPr="00F10F73">
          <w:rPr>
            <w:rFonts w:ascii="Times New Roman" w:hAnsi="Times New Roman" w:cs="Times New Roman"/>
            <w:kern w:val="0"/>
            <w:lang w:val="en-US"/>
          </w:rPr>
          <w:t xml:space="preserve">. 2021;132:103371. </w:t>
        </w:r>
      </w:ins>
    </w:p>
    <w:p w14:paraId="00ACD03C" w14:textId="77777777" w:rsidR="00F10F73" w:rsidRPr="00F10F73" w:rsidRDefault="00F10F73">
      <w:pPr>
        <w:pStyle w:val="Bibliography"/>
        <w:rPr>
          <w:ins w:id="786" w:author="Richard Wen" w:date="2024-05-26T03:52:00Z"/>
          <w:rFonts w:ascii="Times New Roman" w:hAnsi="Times New Roman" w:cs="Times New Roman"/>
          <w:kern w:val="0"/>
          <w:lang w:val="en-US"/>
        </w:rPr>
        <w:pPrChange w:id="787" w:author="Richard Wen" w:date="2024-05-26T03:52:00Z">
          <w:pPr>
            <w:widowControl w:val="0"/>
            <w:autoSpaceDE w:val="0"/>
            <w:autoSpaceDN w:val="0"/>
            <w:adjustRightInd w:val="0"/>
            <w:spacing w:after="0" w:line="240" w:lineRule="auto"/>
          </w:pPr>
        </w:pPrChange>
      </w:pPr>
      <w:ins w:id="788" w:author="Richard Wen" w:date="2024-05-26T03:52:00Z">
        <w:r w:rsidRPr="00F10F73">
          <w:rPr>
            <w:rFonts w:ascii="Times New Roman" w:hAnsi="Times New Roman" w:cs="Times New Roman"/>
            <w:kern w:val="0"/>
            <w:lang w:val="en-US"/>
          </w:rPr>
          <w:t xml:space="preserve">50. </w:t>
        </w:r>
        <w:r w:rsidRPr="00F10F73">
          <w:rPr>
            <w:rFonts w:ascii="Times New Roman" w:hAnsi="Times New Roman" w:cs="Times New Roman"/>
            <w:kern w:val="0"/>
            <w:lang w:val="en-US"/>
          </w:rPr>
          <w:tab/>
          <w:t xml:space="preserve">Steinmetz-Wood M, Velauthapillai K, O’Brien G, et al. Assessing the micro-scale environment using Google Street View: the Virtual Systematic Tool for Evaluating Pedestrian Streetscapes (Virtual-STEPS). </w:t>
        </w:r>
        <w:r w:rsidRPr="00F10F73">
          <w:rPr>
            <w:rFonts w:ascii="Times New Roman" w:hAnsi="Times New Roman" w:cs="Times New Roman"/>
            <w:i/>
            <w:iCs/>
            <w:kern w:val="0"/>
            <w:lang w:val="en-US"/>
          </w:rPr>
          <w:t>BMC Public Health</w:t>
        </w:r>
        <w:r w:rsidRPr="00F10F73">
          <w:rPr>
            <w:rFonts w:ascii="Times New Roman" w:hAnsi="Times New Roman" w:cs="Times New Roman"/>
            <w:kern w:val="0"/>
            <w:lang w:val="en-US"/>
          </w:rPr>
          <w:t xml:space="preserve">. 2019;19(1):1246. </w:t>
        </w:r>
      </w:ins>
    </w:p>
    <w:p w14:paraId="00BD477F" w14:textId="77777777" w:rsidR="00F10F73" w:rsidRPr="00F10F73" w:rsidRDefault="00F10F73">
      <w:pPr>
        <w:pStyle w:val="Bibliography"/>
        <w:rPr>
          <w:ins w:id="789" w:author="Richard Wen" w:date="2024-05-26T03:52:00Z"/>
          <w:rFonts w:ascii="Times New Roman" w:hAnsi="Times New Roman" w:cs="Times New Roman"/>
          <w:kern w:val="0"/>
          <w:lang w:val="en-US"/>
        </w:rPr>
        <w:pPrChange w:id="790" w:author="Richard Wen" w:date="2024-05-26T03:52:00Z">
          <w:pPr>
            <w:widowControl w:val="0"/>
            <w:autoSpaceDE w:val="0"/>
            <w:autoSpaceDN w:val="0"/>
            <w:adjustRightInd w:val="0"/>
            <w:spacing w:after="0" w:line="240" w:lineRule="auto"/>
          </w:pPr>
        </w:pPrChange>
      </w:pPr>
      <w:ins w:id="791" w:author="Richard Wen" w:date="2024-05-26T03:52:00Z">
        <w:r w:rsidRPr="00F10F73">
          <w:rPr>
            <w:rFonts w:ascii="Times New Roman" w:hAnsi="Times New Roman" w:cs="Times New Roman"/>
            <w:kern w:val="0"/>
            <w:lang w:val="en-US"/>
          </w:rPr>
          <w:t xml:space="preserve">51. </w:t>
        </w:r>
        <w:r w:rsidRPr="00F10F73">
          <w:rPr>
            <w:rFonts w:ascii="Times New Roman" w:hAnsi="Times New Roman" w:cs="Times New Roman"/>
            <w:kern w:val="0"/>
            <w:lang w:val="en-US"/>
          </w:rPr>
          <w:tab/>
          <w:t>Nakano R, Hilton J, Balaji S, et al. WebGPT: Browser-assisted question-answering with human feedback. 2022;(http://arxiv.org/abs/2112.09332). (Accessed May 17, 2024)</w:t>
        </w:r>
      </w:ins>
    </w:p>
    <w:p w14:paraId="786C815E" w14:textId="77777777" w:rsidR="00F10F73" w:rsidRPr="00F10F73" w:rsidRDefault="00F10F73">
      <w:pPr>
        <w:pStyle w:val="Bibliography"/>
        <w:rPr>
          <w:ins w:id="792" w:author="Richard Wen" w:date="2024-05-26T03:52:00Z"/>
          <w:rFonts w:ascii="Times New Roman" w:hAnsi="Times New Roman" w:cs="Times New Roman"/>
          <w:kern w:val="0"/>
          <w:lang w:val="en-US"/>
        </w:rPr>
        <w:pPrChange w:id="793" w:author="Richard Wen" w:date="2024-05-26T03:52:00Z">
          <w:pPr>
            <w:widowControl w:val="0"/>
            <w:autoSpaceDE w:val="0"/>
            <w:autoSpaceDN w:val="0"/>
            <w:adjustRightInd w:val="0"/>
            <w:spacing w:after="0" w:line="240" w:lineRule="auto"/>
          </w:pPr>
        </w:pPrChange>
      </w:pPr>
      <w:ins w:id="794" w:author="Richard Wen" w:date="2024-05-26T03:52:00Z">
        <w:r w:rsidRPr="00F10F73">
          <w:rPr>
            <w:rFonts w:ascii="Times New Roman" w:hAnsi="Times New Roman" w:cs="Times New Roman"/>
            <w:kern w:val="0"/>
            <w:lang w:val="en-US"/>
          </w:rPr>
          <w:t xml:space="preserve">52. </w:t>
        </w:r>
        <w:r w:rsidRPr="00F10F73">
          <w:rPr>
            <w:rFonts w:ascii="Times New Roman" w:hAnsi="Times New Roman" w:cs="Times New Roman"/>
            <w:kern w:val="0"/>
            <w:lang w:val="en-US"/>
          </w:rPr>
          <w:tab/>
          <w:t xml:space="preserve">Liu Y, Han T, Ma S, et al. Summary of ChatGPT-Related research and perspective towards the future of large language models. </w:t>
        </w:r>
        <w:r w:rsidRPr="00F10F73">
          <w:rPr>
            <w:rFonts w:ascii="Times New Roman" w:hAnsi="Times New Roman" w:cs="Times New Roman"/>
            <w:i/>
            <w:iCs/>
            <w:kern w:val="0"/>
            <w:lang w:val="en-US"/>
          </w:rPr>
          <w:t>Meta-Radiology</w:t>
        </w:r>
        <w:r w:rsidRPr="00F10F73">
          <w:rPr>
            <w:rFonts w:ascii="Times New Roman" w:hAnsi="Times New Roman" w:cs="Times New Roman"/>
            <w:kern w:val="0"/>
            <w:lang w:val="en-US"/>
          </w:rPr>
          <w:t xml:space="preserve">. 2023;1(2):100017. </w:t>
        </w:r>
      </w:ins>
    </w:p>
    <w:p w14:paraId="0E0D7CF5" w14:textId="75ABDB42" w:rsidR="009712CB" w:rsidRPr="00F10F73" w:rsidDel="00D2496A" w:rsidRDefault="009712CB">
      <w:pPr>
        <w:pStyle w:val="Bibliography"/>
        <w:rPr>
          <w:del w:id="795" w:author="Richard Wen" w:date="2024-05-26T03:10:00Z"/>
          <w:rFonts w:ascii="Calibri" w:hAnsi="Calibri" w:cs="Calibri"/>
          <w:lang w:val="en-US"/>
        </w:rPr>
      </w:pPr>
      <w:del w:id="796" w:author="Richard Wen" w:date="2024-05-26T03:10:00Z">
        <w:r w:rsidRPr="00F10F73" w:rsidDel="00D2496A">
          <w:rPr>
            <w:rFonts w:ascii="Calibri" w:hAnsi="Calibri" w:cs="Calibri"/>
            <w:lang w:val="en-US"/>
          </w:rPr>
          <w:delText xml:space="preserve">1. </w:delText>
        </w:r>
        <w:r w:rsidRPr="00F10F73" w:rsidDel="00D2496A">
          <w:rPr>
            <w:rFonts w:ascii="Calibri" w:hAnsi="Calibri" w:cs="Calibri"/>
            <w:lang w:val="en-US"/>
          </w:rPr>
          <w:tab/>
          <w:delText xml:space="preserve">Gordon C. Economic Benefits of Active Transportation. In: Larouche R, ed. </w:delText>
        </w:r>
        <w:r w:rsidRPr="00F10F73" w:rsidDel="00D2496A">
          <w:rPr>
            <w:rFonts w:ascii="Calibri" w:hAnsi="Calibri" w:cs="Calibri"/>
            <w:i/>
            <w:iCs/>
            <w:lang w:val="en-US"/>
          </w:rPr>
          <w:delText>Children’s Active Transportation</w:delText>
        </w:r>
        <w:r w:rsidRPr="00F10F73" w:rsidDel="00D2496A">
          <w:rPr>
            <w:rFonts w:ascii="Calibri" w:hAnsi="Calibri" w:cs="Calibri"/>
            <w:lang w:val="en-US"/>
          </w:rPr>
          <w:delText>. Elsevier; 2018 (Accessed August 15, 2023):39–52.(https://www.sciencedirect.com/science/article/pii/B978012811931000003X). (Accessed August 15, 2023)</w:delText>
        </w:r>
      </w:del>
    </w:p>
    <w:p w14:paraId="367F69BE" w14:textId="7B328000" w:rsidR="009712CB" w:rsidRPr="00F10F73" w:rsidDel="00D2496A" w:rsidRDefault="009712CB">
      <w:pPr>
        <w:pStyle w:val="Bibliography"/>
        <w:rPr>
          <w:del w:id="797" w:author="Richard Wen" w:date="2024-05-26T03:10:00Z"/>
          <w:rFonts w:ascii="Calibri" w:hAnsi="Calibri" w:cs="Calibri"/>
          <w:lang w:val="en-US"/>
        </w:rPr>
      </w:pPr>
      <w:del w:id="798" w:author="Richard Wen" w:date="2024-05-26T03:10:00Z">
        <w:r w:rsidRPr="00F10F73" w:rsidDel="00D2496A">
          <w:rPr>
            <w:rFonts w:ascii="Calibri" w:hAnsi="Calibri" w:cs="Calibri"/>
            <w:lang w:val="en-US"/>
          </w:rPr>
          <w:delText xml:space="preserve">2. </w:delText>
        </w:r>
        <w:r w:rsidRPr="00F10F73" w:rsidDel="00D2496A">
          <w:rPr>
            <w:rFonts w:ascii="Calibri" w:hAnsi="Calibri" w:cs="Calibri"/>
            <w:lang w:val="en-US"/>
          </w:rPr>
          <w:tab/>
          <w:delText xml:space="preserve">Pucher J, Buehler R. Cycling towards a more sustainable transport future. </w:delText>
        </w:r>
        <w:r w:rsidRPr="00F10F73" w:rsidDel="00D2496A">
          <w:rPr>
            <w:rFonts w:ascii="Calibri" w:hAnsi="Calibri" w:cs="Calibri"/>
            <w:i/>
            <w:iCs/>
            <w:lang w:val="en-US"/>
          </w:rPr>
          <w:delText>Transport Reviews</w:delText>
        </w:r>
        <w:r w:rsidRPr="00F10F73" w:rsidDel="00D2496A">
          <w:rPr>
            <w:rFonts w:ascii="Calibri" w:hAnsi="Calibri" w:cs="Calibri"/>
            <w:lang w:val="en-US"/>
          </w:rPr>
          <w:delText xml:space="preserve"> [electronic article]. 2017;37(6):689–694. (https://doi.org/10.1080/01441647.2017.1340234). (Accessed August 15, 2023)</w:delText>
        </w:r>
      </w:del>
    </w:p>
    <w:p w14:paraId="51087457" w14:textId="55F51964" w:rsidR="009712CB" w:rsidRPr="00F10F73" w:rsidDel="00D2496A" w:rsidRDefault="009712CB">
      <w:pPr>
        <w:pStyle w:val="Bibliography"/>
        <w:rPr>
          <w:del w:id="799" w:author="Richard Wen" w:date="2024-05-26T03:10:00Z"/>
          <w:rFonts w:ascii="Calibri" w:hAnsi="Calibri" w:cs="Calibri"/>
          <w:lang w:val="en-US"/>
        </w:rPr>
      </w:pPr>
      <w:del w:id="800" w:author="Richard Wen" w:date="2024-05-26T03:10:00Z">
        <w:r w:rsidRPr="00F10F73" w:rsidDel="00D2496A">
          <w:rPr>
            <w:rFonts w:ascii="Calibri" w:hAnsi="Calibri" w:cs="Calibri"/>
            <w:lang w:val="en-US"/>
          </w:rPr>
          <w:delText xml:space="preserve">3. </w:delText>
        </w:r>
        <w:r w:rsidRPr="00F10F73" w:rsidDel="00D2496A">
          <w:rPr>
            <w:rFonts w:ascii="Calibri" w:hAnsi="Calibri" w:cs="Calibri"/>
            <w:lang w:val="en-US"/>
          </w:rPr>
          <w:tab/>
          <w:delText xml:space="preserve">Brand C, Dons E, Anaya-Boig E, et al. The climate change mitigation effects of daily active travel in cities. </w:delText>
        </w:r>
        <w:r w:rsidRPr="00F10F73" w:rsidDel="00D2496A">
          <w:rPr>
            <w:rFonts w:ascii="Calibri" w:hAnsi="Calibri" w:cs="Calibri"/>
            <w:i/>
            <w:iCs/>
            <w:lang w:val="en-US"/>
          </w:rPr>
          <w:delText>Transportation Research Part D: Transport and Environment</w:delText>
        </w:r>
        <w:r w:rsidRPr="00F10F73" w:rsidDel="00D2496A">
          <w:rPr>
            <w:rFonts w:ascii="Calibri" w:hAnsi="Calibri" w:cs="Calibri"/>
            <w:lang w:val="en-US"/>
          </w:rPr>
          <w:delText xml:space="preserve"> [electronic article]. 2021;93:102764. (https://www.sciencedirect.com/science/article/pii/S1361920921000687). (Accessed August 15, 2023)</w:delText>
        </w:r>
      </w:del>
    </w:p>
    <w:p w14:paraId="4C641109" w14:textId="12AF4BD4" w:rsidR="009712CB" w:rsidRPr="00F10F73" w:rsidDel="00D2496A" w:rsidRDefault="009712CB">
      <w:pPr>
        <w:pStyle w:val="Bibliography"/>
        <w:rPr>
          <w:del w:id="801" w:author="Richard Wen" w:date="2024-05-26T03:10:00Z"/>
          <w:rFonts w:ascii="Calibri" w:hAnsi="Calibri" w:cs="Calibri"/>
          <w:lang w:val="en-US"/>
        </w:rPr>
      </w:pPr>
      <w:del w:id="802" w:author="Richard Wen" w:date="2024-05-26T03:10:00Z">
        <w:r w:rsidRPr="00F10F73" w:rsidDel="00D2496A">
          <w:rPr>
            <w:rFonts w:ascii="Calibri" w:hAnsi="Calibri" w:cs="Calibri"/>
            <w:lang w:val="en-US"/>
          </w:rPr>
          <w:delText xml:space="preserve">4. </w:delText>
        </w:r>
        <w:r w:rsidRPr="00F10F73" w:rsidDel="00D2496A">
          <w:rPr>
            <w:rFonts w:ascii="Calibri" w:hAnsi="Calibri" w:cs="Calibri"/>
            <w:lang w:val="en-US"/>
          </w:rPr>
          <w:tab/>
          <w:delText xml:space="preserve">Pucher J, Dill J, Handy S. Infrastructure, programs, and policies to increase bicycling: An international review. </w:delText>
        </w:r>
        <w:r w:rsidRPr="00F10F73" w:rsidDel="00D2496A">
          <w:rPr>
            <w:rFonts w:ascii="Calibri" w:hAnsi="Calibri" w:cs="Calibri"/>
            <w:i/>
            <w:iCs/>
            <w:lang w:val="en-US"/>
          </w:rPr>
          <w:delText>Preventive Medicine</w:delText>
        </w:r>
        <w:r w:rsidRPr="00F10F73" w:rsidDel="00D2496A">
          <w:rPr>
            <w:rFonts w:ascii="Calibri" w:hAnsi="Calibri" w:cs="Calibri"/>
            <w:lang w:val="en-US"/>
          </w:rPr>
          <w:delText xml:space="preserve"> [electronic article]. 2010;50:S106–S125. (https://www.sciencedirect.com/science/article/pii/S0091743509004344). (Accessed August 15, 2023)</w:delText>
        </w:r>
      </w:del>
    </w:p>
    <w:p w14:paraId="35EE6188" w14:textId="1C55B9DB" w:rsidR="009712CB" w:rsidRPr="00F10F73" w:rsidDel="00D2496A" w:rsidRDefault="009712CB">
      <w:pPr>
        <w:pStyle w:val="Bibliography"/>
        <w:rPr>
          <w:del w:id="803" w:author="Richard Wen" w:date="2024-05-26T03:10:00Z"/>
          <w:rFonts w:ascii="Calibri" w:hAnsi="Calibri" w:cs="Calibri"/>
          <w:lang w:val="en-US"/>
        </w:rPr>
      </w:pPr>
      <w:del w:id="804" w:author="Richard Wen" w:date="2024-05-26T03:10:00Z">
        <w:r w:rsidRPr="00F10F73" w:rsidDel="00D2496A">
          <w:rPr>
            <w:rFonts w:ascii="Calibri" w:hAnsi="Calibri" w:cs="Calibri"/>
            <w:lang w:val="en-US"/>
          </w:rPr>
          <w:delText xml:space="preserve">5. </w:delText>
        </w:r>
        <w:r w:rsidRPr="00F10F73" w:rsidDel="00D2496A">
          <w:rPr>
            <w:rFonts w:ascii="Calibri" w:hAnsi="Calibri" w:cs="Calibri"/>
            <w:lang w:val="en-US"/>
          </w:rPr>
          <w:tab/>
          <w:delText xml:space="preserve">Aboelata M, Yanez E, Kharrazi R. Vision Zero: a health equity road map for getting to zero in every community. </w:delText>
        </w:r>
        <w:r w:rsidRPr="00F10F73" w:rsidDel="00D2496A">
          <w:rPr>
            <w:rFonts w:ascii="Calibri" w:hAnsi="Calibri" w:cs="Calibri"/>
            <w:i/>
            <w:iCs/>
            <w:lang w:val="en-US"/>
          </w:rPr>
          <w:delText>Prevention Institute</w:delText>
        </w:r>
        <w:r w:rsidRPr="00F10F73" w:rsidDel="00D2496A">
          <w:rPr>
            <w:rFonts w:ascii="Calibri" w:hAnsi="Calibri" w:cs="Calibri"/>
            <w:lang w:val="en-US"/>
          </w:rPr>
          <w:delText xml:space="preserve">. 2017;1–11. </w:delText>
        </w:r>
      </w:del>
    </w:p>
    <w:p w14:paraId="15208164" w14:textId="501E3011" w:rsidR="009712CB" w:rsidRPr="00F10F73" w:rsidDel="00D2496A" w:rsidRDefault="009712CB">
      <w:pPr>
        <w:pStyle w:val="Bibliography"/>
        <w:rPr>
          <w:del w:id="805" w:author="Richard Wen" w:date="2024-05-26T03:10:00Z"/>
          <w:rFonts w:ascii="Calibri" w:hAnsi="Calibri" w:cs="Calibri"/>
          <w:lang w:val="en-US"/>
        </w:rPr>
      </w:pPr>
      <w:del w:id="806" w:author="Richard Wen" w:date="2024-05-26T03:10:00Z">
        <w:r w:rsidRPr="00F10F73" w:rsidDel="00D2496A">
          <w:rPr>
            <w:rFonts w:ascii="Calibri" w:hAnsi="Calibri" w:cs="Calibri"/>
            <w:lang w:val="en-US"/>
          </w:rPr>
          <w:delText xml:space="preserve">6. </w:delText>
        </w:r>
        <w:r w:rsidRPr="00F10F73" w:rsidDel="00D2496A">
          <w:rPr>
            <w:rFonts w:ascii="Calibri" w:hAnsi="Calibri" w:cs="Calibri"/>
            <w:lang w:val="en-US"/>
          </w:rPr>
          <w:tab/>
          <w:delText>Stephanie Cowle, Pamela Fuselli, Fahra Rajabali, et al. The Cost of Transport Injuries in Canada. Sudbury, Ontario: 2022:7.(https://carsp.ca/en/presentations-and-papers/carsp-hybrid-conference-sudbury-2022/the-cost-of-transport-injuries-in-canada-2/)</w:delText>
        </w:r>
      </w:del>
    </w:p>
    <w:p w14:paraId="1B108AC9" w14:textId="539C7BDF" w:rsidR="009712CB" w:rsidRPr="00F10F73" w:rsidDel="00D2496A" w:rsidRDefault="009712CB">
      <w:pPr>
        <w:pStyle w:val="Bibliography"/>
        <w:rPr>
          <w:del w:id="807" w:author="Richard Wen" w:date="2024-05-26T03:10:00Z"/>
          <w:rFonts w:ascii="Calibri" w:hAnsi="Calibri" w:cs="Calibri"/>
          <w:lang w:val="en-US"/>
        </w:rPr>
      </w:pPr>
      <w:del w:id="808" w:author="Richard Wen" w:date="2024-05-26T03:10:00Z">
        <w:r w:rsidRPr="00F10F73" w:rsidDel="00D2496A">
          <w:rPr>
            <w:rFonts w:ascii="Calibri" w:hAnsi="Calibri" w:cs="Calibri"/>
            <w:lang w:val="en-US"/>
          </w:rPr>
          <w:delText xml:space="preserve">7. </w:delText>
        </w:r>
        <w:r w:rsidRPr="00F10F73" w:rsidDel="00D2496A">
          <w:rPr>
            <w:rFonts w:ascii="Calibri" w:hAnsi="Calibri" w:cs="Calibri"/>
            <w:lang w:val="en-US"/>
          </w:rPr>
          <w:tab/>
          <w:delText xml:space="preserve">Doran A, El-Geneidy A, Manaugh K. The pursuit of cycling equity: A review of Canadian transport plans. </w:delText>
        </w:r>
        <w:r w:rsidRPr="00F10F73" w:rsidDel="00D2496A">
          <w:rPr>
            <w:rFonts w:ascii="Calibri" w:hAnsi="Calibri" w:cs="Calibri"/>
            <w:i/>
            <w:iCs/>
            <w:lang w:val="en-US"/>
          </w:rPr>
          <w:delText>Journal of Transport Geography</w:delText>
        </w:r>
        <w:r w:rsidRPr="00F10F73" w:rsidDel="00D2496A">
          <w:rPr>
            <w:rFonts w:ascii="Calibri" w:hAnsi="Calibri" w:cs="Calibri"/>
            <w:lang w:val="en-US"/>
          </w:rPr>
          <w:delText xml:space="preserve"> [electronic article]. 2021;90:102927. (https://www.sciencedirect.com/science/article/pii/S0966692320310048). (Accessed August 15, 2023)</w:delText>
        </w:r>
      </w:del>
    </w:p>
    <w:p w14:paraId="64A8EFFF" w14:textId="6A2AAC09" w:rsidR="009712CB" w:rsidRPr="00F10F73" w:rsidDel="00D2496A" w:rsidRDefault="009712CB">
      <w:pPr>
        <w:pStyle w:val="Bibliography"/>
        <w:rPr>
          <w:del w:id="809" w:author="Richard Wen" w:date="2024-05-26T03:10:00Z"/>
          <w:rFonts w:ascii="Calibri" w:hAnsi="Calibri" w:cs="Calibri"/>
          <w:lang w:val="en-US"/>
        </w:rPr>
      </w:pPr>
      <w:del w:id="810" w:author="Richard Wen" w:date="2024-05-26T03:10:00Z">
        <w:r w:rsidRPr="00F10F73" w:rsidDel="00D2496A">
          <w:rPr>
            <w:rFonts w:ascii="Calibri" w:hAnsi="Calibri" w:cs="Calibri"/>
            <w:lang w:val="en-US"/>
          </w:rPr>
          <w:delText xml:space="preserve">8. </w:delText>
        </w:r>
        <w:r w:rsidRPr="00F10F73" w:rsidDel="00D2496A">
          <w:rPr>
            <w:rFonts w:ascii="Calibri" w:hAnsi="Calibri" w:cs="Calibri"/>
            <w:lang w:val="en-US"/>
          </w:rPr>
          <w:tab/>
          <w:delText xml:space="preserve">Winters M, Zanotto M, Butler G. At-a-glance - The Canadian Bikeway Comfort and Safety (Can-BICS) Classification System: a common naming convention for cycling infrastructure. </w:delText>
        </w:r>
        <w:r w:rsidRPr="00F10F73" w:rsidDel="00D2496A">
          <w:rPr>
            <w:rFonts w:ascii="Calibri" w:hAnsi="Calibri" w:cs="Calibri"/>
            <w:i/>
            <w:iCs/>
            <w:lang w:val="en-US"/>
          </w:rPr>
          <w:delText>Health Promot Chronic Dis Prev Can</w:delText>
        </w:r>
        <w:r w:rsidRPr="00F10F73" w:rsidDel="00D2496A">
          <w:rPr>
            <w:rFonts w:ascii="Calibri" w:hAnsi="Calibri" w:cs="Calibri"/>
            <w:lang w:val="en-US"/>
          </w:rPr>
          <w:delText xml:space="preserve"> [electronic article]. 2020;40(9):288–293. (https://www.ncbi.nlm.nih.gov/pmc/articles/PMC7534561/). (Accessed August 10, 2023)</w:delText>
        </w:r>
      </w:del>
    </w:p>
    <w:p w14:paraId="400C0592" w14:textId="2227734C" w:rsidR="009712CB" w:rsidRPr="00F10F73" w:rsidDel="00D2496A" w:rsidRDefault="009712CB">
      <w:pPr>
        <w:pStyle w:val="Bibliography"/>
        <w:rPr>
          <w:del w:id="811" w:author="Richard Wen" w:date="2024-05-26T03:10:00Z"/>
          <w:rFonts w:ascii="Calibri" w:hAnsi="Calibri" w:cs="Calibri"/>
          <w:lang w:val="en-US"/>
        </w:rPr>
      </w:pPr>
      <w:del w:id="812" w:author="Richard Wen" w:date="2024-05-26T03:10:00Z">
        <w:r w:rsidRPr="00F10F73" w:rsidDel="00D2496A">
          <w:rPr>
            <w:rFonts w:ascii="Calibri" w:hAnsi="Calibri" w:cs="Calibri"/>
            <w:lang w:val="en-US"/>
          </w:rPr>
          <w:delText xml:space="preserve">9. </w:delText>
        </w:r>
        <w:r w:rsidRPr="00F10F73" w:rsidDel="00D2496A">
          <w:rPr>
            <w:rFonts w:ascii="Calibri" w:hAnsi="Calibri" w:cs="Calibri"/>
            <w:lang w:val="en-US"/>
          </w:rPr>
          <w:tab/>
          <w:delText xml:space="preserve">Gössling S, McRae S. Subjectively safe cycling infrastructure: New insights for urban designs. </w:delText>
        </w:r>
        <w:r w:rsidRPr="00F10F73" w:rsidDel="00D2496A">
          <w:rPr>
            <w:rFonts w:ascii="Calibri" w:hAnsi="Calibri" w:cs="Calibri"/>
            <w:i/>
            <w:iCs/>
            <w:lang w:val="en-US"/>
          </w:rPr>
          <w:delText>Journal of Transport Geography</w:delText>
        </w:r>
        <w:r w:rsidRPr="00F10F73" w:rsidDel="00D2496A">
          <w:rPr>
            <w:rFonts w:ascii="Calibri" w:hAnsi="Calibri" w:cs="Calibri"/>
            <w:lang w:val="en-US"/>
          </w:rPr>
          <w:delText xml:space="preserve"> [electronic article]. 2022;101:103340. (https://www.sciencedirect.com/science/article/pii/S0966692322000631). (Accessed August 15, 2023)</w:delText>
        </w:r>
      </w:del>
    </w:p>
    <w:p w14:paraId="283E7627" w14:textId="7E99CBC2" w:rsidR="009712CB" w:rsidRPr="00F10F73" w:rsidDel="00D2496A" w:rsidRDefault="009712CB">
      <w:pPr>
        <w:pStyle w:val="Bibliography"/>
        <w:rPr>
          <w:del w:id="813" w:author="Richard Wen" w:date="2024-05-26T03:10:00Z"/>
          <w:rFonts w:ascii="Calibri" w:hAnsi="Calibri" w:cs="Calibri"/>
          <w:lang w:val="en-US"/>
        </w:rPr>
      </w:pPr>
      <w:del w:id="814" w:author="Richard Wen" w:date="2024-05-26T03:10:00Z">
        <w:r w:rsidRPr="00F10F73" w:rsidDel="00D2496A">
          <w:rPr>
            <w:rFonts w:ascii="Calibri" w:hAnsi="Calibri" w:cs="Calibri"/>
            <w:lang w:val="en-US"/>
          </w:rPr>
          <w:delText xml:space="preserve">10. </w:delText>
        </w:r>
        <w:r w:rsidRPr="00F10F73" w:rsidDel="00D2496A">
          <w:rPr>
            <w:rFonts w:ascii="Calibri" w:hAnsi="Calibri" w:cs="Calibri"/>
            <w:lang w:val="en-US"/>
          </w:rPr>
          <w:tab/>
          <w:delText xml:space="preserve">Fischer J, Winters M. COVID-19 street reallocation in mid-sized Canadian cities: socio-spatial equity patterns. </w:delText>
        </w:r>
        <w:r w:rsidRPr="00F10F73" w:rsidDel="00D2496A">
          <w:rPr>
            <w:rFonts w:ascii="Calibri" w:hAnsi="Calibri" w:cs="Calibri"/>
            <w:i/>
            <w:iCs/>
            <w:lang w:val="en-US"/>
          </w:rPr>
          <w:delText>Can J Public Health</w:delText>
        </w:r>
        <w:r w:rsidRPr="00F10F73" w:rsidDel="00D2496A">
          <w:rPr>
            <w:rFonts w:ascii="Calibri" w:hAnsi="Calibri" w:cs="Calibri"/>
            <w:lang w:val="en-US"/>
          </w:rPr>
          <w:delText xml:space="preserve"> [electronic article]. 2021;112(3):376–390. (https://doi.org/10.17269/s41997-020-00467-3). (Accessed August 15, 2023)</w:delText>
        </w:r>
      </w:del>
    </w:p>
    <w:p w14:paraId="7F476DE9" w14:textId="200842F5" w:rsidR="009712CB" w:rsidRPr="00F10F73" w:rsidDel="00D2496A" w:rsidRDefault="009712CB">
      <w:pPr>
        <w:pStyle w:val="Bibliography"/>
        <w:rPr>
          <w:del w:id="815" w:author="Richard Wen" w:date="2024-05-26T03:10:00Z"/>
          <w:rFonts w:ascii="Calibri" w:hAnsi="Calibri" w:cs="Calibri"/>
          <w:lang w:val="en-US"/>
        </w:rPr>
      </w:pPr>
      <w:del w:id="816" w:author="Richard Wen" w:date="2024-05-26T03:10:00Z">
        <w:r w:rsidRPr="00F10F73" w:rsidDel="00D2496A">
          <w:rPr>
            <w:rFonts w:ascii="Calibri" w:hAnsi="Calibri" w:cs="Calibri"/>
            <w:lang w:val="en-US"/>
          </w:rPr>
          <w:delText xml:space="preserve">11. </w:delText>
        </w:r>
        <w:r w:rsidRPr="00F10F73" w:rsidDel="00D2496A">
          <w:rPr>
            <w:rFonts w:ascii="Calibri" w:hAnsi="Calibri" w:cs="Calibri"/>
            <w:lang w:val="en-US"/>
          </w:rPr>
          <w:tab/>
          <w:delText>CIHI. Injury and Trauma Emergency Department and Hospitalization Statistics, 2020–2021. 2022;(https://www.cihi.ca/sites/default/files/document/injury-trauma-emergency-dept-hospitalizations-2020-2021-data-tables-en.xlsx). (Accessed April 26, 2023)</w:delText>
        </w:r>
      </w:del>
    </w:p>
    <w:p w14:paraId="7250893D" w14:textId="531AE548" w:rsidR="009712CB" w:rsidRPr="00F10F73" w:rsidDel="00D2496A" w:rsidRDefault="009712CB">
      <w:pPr>
        <w:pStyle w:val="Bibliography"/>
        <w:rPr>
          <w:del w:id="817" w:author="Richard Wen" w:date="2024-05-26T03:10:00Z"/>
          <w:rFonts w:ascii="Calibri" w:hAnsi="Calibri" w:cs="Calibri"/>
          <w:lang w:val="en-US"/>
        </w:rPr>
      </w:pPr>
      <w:del w:id="818" w:author="Richard Wen" w:date="2024-05-26T03:10:00Z">
        <w:r w:rsidRPr="00F10F73" w:rsidDel="00D2496A">
          <w:rPr>
            <w:rFonts w:ascii="Calibri" w:hAnsi="Calibri" w:cs="Calibri"/>
            <w:lang w:val="en-US"/>
          </w:rPr>
          <w:delText xml:space="preserve">12. </w:delText>
        </w:r>
        <w:r w:rsidRPr="00F10F73" w:rsidDel="00D2496A">
          <w:rPr>
            <w:rFonts w:ascii="Calibri" w:hAnsi="Calibri" w:cs="Calibri"/>
            <w:lang w:val="en-US"/>
          </w:rPr>
          <w:tab/>
          <w:delText>Canadian Institute for Health Information (CIHI). National Ambulatory Care Reporting System metadata (NACRS). 2023;(www.cihi.ca/en/national-ambulatory-care-reporting-system-metadata-nacrs). (Accessed April 27, 2023)</w:delText>
        </w:r>
      </w:del>
    </w:p>
    <w:p w14:paraId="16ADE445" w14:textId="00BD70D3" w:rsidR="009712CB" w:rsidRPr="00F10F73" w:rsidDel="00D2496A" w:rsidRDefault="009712CB">
      <w:pPr>
        <w:pStyle w:val="Bibliography"/>
        <w:rPr>
          <w:del w:id="819" w:author="Richard Wen" w:date="2024-05-26T03:10:00Z"/>
          <w:rFonts w:ascii="Calibri" w:hAnsi="Calibri" w:cs="Calibri"/>
          <w:lang w:val="en-US"/>
        </w:rPr>
      </w:pPr>
      <w:del w:id="820" w:author="Richard Wen" w:date="2024-05-26T03:10:00Z">
        <w:r w:rsidRPr="00F10F73" w:rsidDel="00D2496A">
          <w:rPr>
            <w:rFonts w:ascii="Calibri" w:hAnsi="Calibri" w:cs="Calibri"/>
            <w:lang w:val="en-US"/>
          </w:rPr>
          <w:delText xml:space="preserve">13. </w:delText>
        </w:r>
        <w:r w:rsidRPr="00F10F73" w:rsidDel="00D2496A">
          <w:rPr>
            <w:rFonts w:ascii="Calibri" w:hAnsi="Calibri" w:cs="Calibri"/>
            <w:lang w:val="en-US"/>
          </w:rPr>
          <w:tab/>
          <w:delText xml:space="preserve">Batomen B, Cloutier M-S, Palm M, et al. Frequent public transit users views and attitudes toward cycling in Canada in the context of the COVID-19 pandemic. </w:delText>
        </w:r>
        <w:r w:rsidRPr="00F10F73" w:rsidDel="00D2496A">
          <w:rPr>
            <w:rFonts w:ascii="Calibri" w:hAnsi="Calibri" w:cs="Calibri"/>
            <w:i/>
            <w:iCs/>
            <w:lang w:val="en-US"/>
          </w:rPr>
          <w:delText>Multimodal Transportation</w:delText>
        </w:r>
        <w:r w:rsidRPr="00F10F73" w:rsidDel="00D2496A">
          <w:rPr>
            <w:rFonts w:ascii="Calibri" w:hAnsi="Calibri" w:cs="Calibri"/>
            <w:lang w:val="en-US"/>
          </w:rPr>
          <w:delText xml:space="preserve"> [electronic article]. 2023;2(2):100067. (https://www.sciencedirect.com/science/article/pii/S2772586322000673). (Accessed April 28, 2023)</w:delText>
        </w:r>
      </w:del>
    </w:p>
    <w:p w14:paraId="281AEF54" w14:textId="474BD5DE" w:rsidR="009712CB" w:rsidRPr="00F10F73" w:rsidDel="00D2496A" w:rsidRDefault="009712CB">
      <w:pPr>
        <w:pStyle w:val="Bibliography"/>
        <w:rPr>
          <w:del w:id="821" w:author="Richard Wen" w:date="2024-05-26T03:10:00Z"/>
          <w:rFonts w:ascii="Calibri" w:hAnsi="Calibri" w:cs="Calibri"/>
          <w:lang w:val="en-US"/>
        </w:rPr>
      </w:pPr>
      <w:del w:id="822" w:author="Richard Wen" w:date="2024-05-26T03:10:00Z">
        <w:r w:rsidRPr="00F10F73" w:rsidDel="00D2496A">
          <w:rPr>
            <w:rFonts w:ascii="Calibri" w:hAnsi="Calibri" w:cs="Calibri"/>
            <w:lang w:val="en-US"/>
          </w:rPr>
          <w:delText xml:space="preserve">14. </w:delText>
        </w:r>
        <w:r w:rsidRPr="00F10F73" w:rsidDel="00D2496A">
          <w:rPr>
            <w:rFonts w:ascii="Calibri" w:hAnsi="Calibri" w:cs="Calibri"/>
            <w:lang w:val="en-US"/>
          </w:rPr>
          <w:tab/>
          <w:delText xml:space="preserve">Ferster C, Fischer J, Manaugh K, et al. Using OpenStreetMap to inventory bicycle infrastructure: A comparison with open data from cities. </w:delText>
        </w:r>
        <w:r w:rsidRPr="00F10F73" w:rsidDel="00D2496A">
          <w:rPr>
            <w:rFonts w:ascii="Calibri" w:hAnsi="Calibri" w:cs="Calibri"/>
            <w:i/>
            <w:iCs/>
            <w:lang w:val="en-US"/>
          </w:rPr>
          <w:delText>International Journal of Sustainable Transportation</w:delText>
        </w:r>
        <w:r w:rsidRPr="00F10F73" w:rsidDel="00D2496A">
          <w:rPr>
            <w:rFonts w:ascii="Calibri" w:hAnsi="Calibri" w:cs="Calibri"/>
            <w:lang w:val="en-US"/>
          </w:rPr>
          <w:delText xml:space="preserve">. 2020;14(1):64–73. </w:delText>
        </w:r>
      </w:del>
    </w:p>
    <w:p w14:paraId="2C5C2F33" w14:textId="7339EC65" w:rsidR="009712CB" w:rsidRPr="00F10F73" w:rsidDel="00D2496A" w:rsidRDefault="009712CB">
      <w:pPr>
        <w:pStyle w:val="Bibliography"/>
        <w:rPr>
          <w:del w:id="823" w:author="Richard Wen" w:date="2024-05-26T03:10:00Z"/>
          <w:rFonts w:ascii="Calibri" w:hAnsi="Calibri" w:cs="Calibri"/>
          <w:lang w:val="en-US"/>
        </w:rPr>
      </w:pPr>
      <w:del w:id="824" w:author="Richard Wen" w:date="2024-05-26T03:10:00Z">
        <w:r w:rsidRPr="00F10F73" w:rsidDel="00D2496A">
          <w:rPr>
            <w:rFonts w:ascii="Calibri" w:hAnsi="Calibri" w:cs="Calibri"/>
            <w:lang w:val="en-US"/>
          </w:rPr>
          <w:delText xml:space="preserve">15. </w:delText>
        </w:r>
        <w:r w:rsidRPr="00F10F73" w:rsidDel="00D2496A">
          <w:rPr>
            <w:rFonts w:ascii="Calibri" w:hAnsi="Calibri" w:cs="Calibri"/>
            <w:lang w:val="en-US"/>
          </w:rPr>
          <w:tab/>
          <w:delText xml:space="preserve">Ferster C, Nelson T, Manaugh K, et al. Developing a national dataset of bicycle infrastructure for Canada using open data sources. </w:delText>
        </w:r>
        <w:r w:rsidRPr="00F10F73" w:rsidDel="00D2496A">
          <w:rPr>
            <w:rFonts w:ascii="Calibri" w:hAnsi="Calibri" w:cs="Calibri"/>
            <w:i/>
            <w:iCs/>
            <w:lang w:val="en-US"/>
          </w:rPr>
          <w:delText>Environment and Planning B: Urban Analytics and City Science</w:delText>
        </w:r>
        <w:r w:rsidRPr="00F10F73" w:rsidDel="00D2496A">
          <w:rPr>
            <w:rFonts w:ascii="Calibri" w:hAnsi="Calibri" w:cs="Calibri"/>
            <w:lang w:val="en-US"/>
          </w:rPr>
          <w:delText xml:space="preserve">. 2023;50(9):2543–2559. </w:delText>
        </w:r>
      </w:del>
    </w:p>
    <w:p w14:paraId="678B8E84" w14:textId="4CBE733E" w:rsidR="009712CB" w:rsidRPr="00F10F73" w:rsidDel="00D2496A" w:rsidRDefault="009712CB">
      <w:pPr>
        <w:pStyle w:val="Bibliography"/>
        <w:rPr>
          <w:del w:id="825" w:author="Richard Wen" w:date="2024-05-26T03:10:00Z"/>
          <w:rFonts w:ascii="Calibri" w:hAnsi="Calibri" w:cs="Calibri"/>
          <w:lang w:val="en-US"/>
        </w:rPr>
      </w:pPr>
      <w:del w:id="826" w:author="Richard Wen" w:date="2024-05-26T03:10:00Z">
        <w:r w:rsidRPr="00F10F73" w:rsidDel="00D2496A">
          <w:rPr>
            <w:rFonts w:ascii="Calibri" w:hAnsi="Calibri" w:cs="Calibri"/>
            <w:lang w:val="en-US"/>
          </w:rPr>
          <w:delText xml:space="preserve">16. </w:delText>
        </w:r>
        <w:r w:rsidRPr="00F10F73" w:rsidDel="00D2496A">
          <w:rPr>
            <w:rFonts w:ascii="Calibri" w:hAnsi="Calibri" w:cs="Calibri"/>
            <w:lang w:val="en-US"/>
          </w:rPr>
          <w:tab/>
          <w:delText xml:space="preserve">Winters M, Beairsto J, Ferster C, et al. The Canadian Bikeway Comfort and Safety metrics (Can-BICS): National measures of the bicycling environment for use in research and policy. </w:delText>
        </w:r>
        <w:r w:rsidRPr="00F10F73" w:rsidDel="00D2496A">
          <w:rPr>
            <w:rFonts w:ascii="Calibri" w:hAnsi="Calibri" w:cs="Calibri"/>
            <w:i/>
            <w:iCs/>
            <w:lang w:val="en-US"/>
          </w:rPr>
          <w:delText>Health reports</w:delText>
        </w:r>
        <w:r w:rsidRPr="00F10F73" w:rsidDel="00D2496A">
          <w:rPr>
            <w:rFonts w:ascii="Calibri" w:hAnsi="Calibri" w:cs="Calibri"/>
            <w:lang w:val="en-US"/>
          </w:rPr>
          <w:delText xml:space="preserve">. 2022;33(10):3–13. </w:delText>
        </w:r>
      </w:del>
    </w:p>
    <w:p w14:paraId="6FE759BB" w14:textId="0686918C" w:rsidR="009712CB" w:rsidRPr="00F10F73" w:rsidDel="00D2496A" w:rsidRDefault="009712CB">
      <w:pPr>
        <w:pStyle w:val="Bibliography"/>
        <w:rPr>
          <w:del w:id="827" w:author="Richard Wen" w:date="2024-05-26T03:10:00Z"/>
          <w:rFonts w:ascii="Calibri" w:hAnsi="Calibri" w:cs="Calibri"/>
          <w:lang w:val="en-US"/>
        </w:rPr>
      </w:pPr>
      <w:del w:id="828" w:author="Richard Wen" w:date="2024-05-26T03:10:00Z">
        <w:r w:rsidRPr="00F10F73" w:rsidDel="00D2496A">
          <w:rPr>
            <w:rFonts w:ascii="Calibri" w:hAnsi="Calibri" w:cs="Calibri"/>
            <w:lang w:val="en-US"/>
          </w:rPr>
          <w:delText xml:space="preserve">17. </w:delText>
        </w:r>
        <w:r w:rsidRPr="00F10F73" w:rsidDel="00D2496A">
          <w:rPr>
            <w:rFonts w:ascii="Calibri" w:hAnsi="Calibri" w:cs="Calibri"/>
            <w:lang w:val="en-US"/>
          </w:rPr>
          <w:tab/>
          <w:delText xml:space="preserve">Nelson T, Ferster C, Laberee K, et al. Crowdsourced data for bicycling research and practice. </w:delText>
        </w:r>
        <w:r w:rsidRPr="00F10F73" w:rsidDel="00D2496A">
          <w:rPr>
            <w:rFonts w:ascii="Calibri" w:hAnsi="Calibri" w:cs="Calibri"/>
            <w:i/>
            <w:iCs/>
            <w:lang w:val="en-US"/>
          </w:rPr>
          <w:delText>Transport Reviews</w:delText>
        </w:r>
        <w:r w:rsidRPr="00F10F73" w:rsidDel="00D2496A">
          <w:rPr>
            <w:rFonts w:ascii="Calibri" w:hAnsi="Calibri" w:cs="Calibri"/>
            <w:lang w:val="en-US"/>
          </w:rPr>
          <w:delText xml:space="preserve">. 2021;41(1):97–114. </w:delText>
        </w:r>
      </w:del>
    </w:p>
    <w:p w14:paraId="196A5DD6" w14:textId="3D5328E3" w:rsidR="009712CB" w:rsidRPr="00F10F73" w:rsidDel="00D2496A" w:rsidRDefault="009712CB">
      <w:pPr>
        <w:pStyle w:val="Bibliography"/>
        <w:rPr>
          <w:del w:id="829" w:author="Richard Wen" w:date="2024-05-26T03:10:00Z"/>
          <w:rFonts w:ascii="Calibri" w:hAnsi="Calibri" w:cs="Calibri"/>
          <w:lang w:val="en-US"/>
        </w:rPr>
      </w:pPr>
      <w:del w:id="830" w:author="Richard Wen" w:date="2024-05-26T03:10:00Z">
        <w:r w:rsidRPr="00F10F73" w:rsidDel="00D2496A">
          <w:rPr>
            <w:rFonts w:ascii="Calibri" w:hAnsi="Calibri" w:cs="Calibri"/>
            <w:lang w:val="en-US"/>
          </w:rPr>
          <w:delText xml:space="preserve">18. </w:delText>
        </w:r>
        <w:r w:rsidRPr="00F10F73" w:rsidDel="00D2496A">
          <w:rPr>
            <w:rFonts w:ascii="Calibri" w:hAnsi="Calibri" w:cs="Calibri"/>
            <w:lang w:val="en-US"/>
          </w:rPr>
          <w:tab/>
          <w:delText xml:space="preserve">Teschke K, Harris MA, Reynolds CCO, et al. Route Infrastructure and the Risk of Injuries to Bicyclists: A Case-Crossover Study. </w:delText>
        </w:r>
        <w:r w:rsidRPr="00F10F73" w:rsidDel="00D2496A">
          <w:rPr>
            <w:rFonts w:ascii="Calibri" w:hAnsi="Calibri" w:cs="Calibri"/>
            <w:i/>
            <w:iCs/>
            <w:lang w:val="en-US"/>
          </w:rPr>
          <w:delText>Am J Public Health</w:delText>
        </w:r>
        <w:r w:rsidRPr="00F10F73" w:rsidDel="00D2496A">
          <w:rPr>
            <w:rFonts w:ascii="Calibri" w:hAnsi="Calibri" w:cs="Calibri"/>
            <w:lang w:val="en-US"/>
          </w:rPr>
          <w:delText xml:space="preserve">. 2012;102(12):2336–2343. </w:delText>
        </w:r>
      </w:del>
    </w:p>
    <w:p w14:paraId="209E9ACF" w14:textId="385EA7EB" w:rsidR="009712CB" w:rsidRPr="00F10F73" w:rsidDel="00D2496A" w:rsidRDefault="009712CB">
      <w:pPr>
        <w:pStyle w:val="Bibliography"/>
        <w:rPr>
          <w:del w:id="831" w:author="Richard Wen" w:date="2024-05-26T03:10:00Z"/>
          <w:rFonts w:ascii="Calibri" w:hAnsi="Calibri" w:cs="Calibri"/>
          <w:lang w:val="en-US"/>
        </w:rPr>
      </w:pPr>
      <w:del w:id="832" w:author="Richard Wen" w:date="2024-05-26T03:10:00Z">
        <w:r w:rsidRPr="00F10F73" w:rsidDel="00D2496A">
          <w:rPr>
            <w:rFonts w:ascii="Calibri" w:hAnsi="Calibri" w:cs="Calibri"/>
            <w:lang w:val="en-US"/>
          </w:rPr>
          <w:delText xml:space="preserve">19. </w:delText>
        </w:r>
        <w:r w:rsidRPr="00F10F73" w:rsidDel="00D2496A">
          <w:rPr>
            <w:rFonts w:ascii="Calibri" w:hAnsi="Calibri" w:cs="Calibri"/>
            <w:lang w:val="en-US"/>
          </w:rPr>
          <w:tab/>
          <w:delText xml:space="preserve">Boss D, Nelson T, Winters M. Monitoring city wide patterns of cycling safety. </w:delText>
        </w:r>
        <w:r w:rsidRPr="00F10F73" w:rsidDel="00D2496A">
          <w:rPr>
            <w:rFonts w:ascii="Calibri" w:hAnsi="Calibri" w:cs="Calibri"/>
            <w:i/>
            <w:iCs/>
            <w:lang w:val="en-US"/>
          </w:rPr>
          <w:delText>Accident Analysis &amp; Prevention</w:delText>
        </w:r>
        <w:r w:rsidRPr="00F10F73" w:rsidDel="00D2496A">
          <w:rPr>
            <w:rFonts w:ascii="Calibri" w:hAnsi="Calibri" w:cs="Calibri"/>
            <w:lang w:val="en-US"/>
          </w:rPr>
          <w:delText xml:space="preserve">. 2018;111:101–108. </w:delText>
        </w:r>
      </w:del>
    </w:p>
    <w:p w14:paraId="7FA5B649" w14:textId="76208EE2" w:rsidR="009712CB" w:rsidRPr="00F10F73" w:rsidDel="00D2496A" w:rsidRDefault="009712CB">
      <w:pPr>
        <w:pStyle w:val="Bibliography"/>
        <w:rPr>
          <w:del w:id="833" w:author="Richard Wen" w:date="2024-05-26T03:10:00Z"/>
          <w:rFonts w:ascii="Calibri" w:hAnsi="Calibri" w:cs="Calibri"/>
          <w:lang w:val="en-US"/>
        </w:rPr>
      </w:pPr>
      <w:del w:id="834" w:author="Richard Wen" w:date="2024-05-26T03:10:00Z">
        <w:r w:rsidRPr="00F10F73" w:rsidDel="00D2496A">
          <w:rPr>
            <w:rFonts w:ascii="Calibri" w:hAnsi="Calibri" w:cs="Calibri"/>
            <w:lang w:val="en-US"/>
          </w:rPr>
          <w:delText xml:space="preserve">20. </w:delText>
        </w:r>
        <w:r w:rsidRPr="00F10F73" w:rsidDel="00D2496A">
          <w:rPr>
            <w:rFonts w:ascii="Calibri" w:hAnsi="Calibri" w:cs="Calibri"/>
            <w:lang w:val="en-US"/>
          </w:rPr>
          <w:tab/>
          <w:delText xml:space="preserve">Ravensbergen L, Buliung R, Laliberté N. Fear of cycling: Social, spatial, and temporal dimensions. </w:delText>
        </w:r>
        <w:r w:rsidRPr="00F10F73" w:rsidDel="00D2496A">
          <w:rPr>
            <w:rFonts w:ascii="Calibri" w:hAnsi="Calibri" w:cs="Calibri"/>
            <w:i/>
            <w:iCs/>
            <w:lang w:val="en-US"/>
          </w:rPr>
          <w:delText>Journal of Transport Geography</w:delText>
        </w:r>
        <w:r w:rsidRPr="00F10F73" w:rsidDel="00D2496A">
          <w:rPr>
            <w:rFonts w:ascii="Calibri" w:hAnsi="Calibri" w:cs="Calibri"/>
            <w:lang w:val="en-US"/>
          </w:rPr>
          <w:delText xml:space="preserve">. 2020;87:102813. </w:delText>
        </w:r>
      </w:del>
    </w:p>
    <w:p w14:paraId="134F0C7A" w14:textId="2A7C183D" w:rsidR="009712CB" w:rsidRPr="00F10F73" w:rsidDel="00D2496A" w:rsidRDefault="009712CB">
      <w:pPr>
        <w:pStyle w:val="Bibliography"/>
        <w:rPr>
          <w:del w:id="835" w:author="Richard Wen" w:date="2024-05-26T03:10:00Z"/>
          <w:rFonts w:ascii="Calibri" w:hAnsi="Calibri" w:cs="Calibri"/>
          <w:lang w:val="en-US"/>
        </w:rPr>
      </w:pPr>
      <w:del w:id="836" w:author="Richard Wen" w:date="2024-05-26T03:10:00Z">
        <w:r w:rsidRPr="00F10F73" w:rsidDel="00D2496A">
          <w:rPr>
            <w:rFonts w:ascii="Calibri" w:hAnsi="Calibri" w:cs="Calibri"/>
            <w:lang w:val="en-US"/>
          </w:rPr>
          <w:delText xml:space="preserve">21. </w:delText>
        </w:r>
        <w:r w:rsidRPr="00F10F73" w:rsidDel="00D2496A">
          <w:rPr>
            <w:rFonts w:ascii="Calibri" w:hAnsi="Calibri" w:cs="Calibri"/>
            <w:lang w:val="en-US"/>
          </w:rPr>
          <w:tab/>
          <w:delText xml:space="preserve">Zhao Q, Winters M, Nelson T, et al. Who has access to cycling infrastructure in Canada? A social equity analysis. </w:delText>
        </w:r>
        <w:r w:rsidRPr="00F10F73" w:rsidDel="00D2496A">
          <w:rPr>
            <w:rFonts w:ascii="Calibri" w:hAnsi="Calibri" w:cs="Calibri"/>
            <w:i/>
            <w:iCs/>
            <w:lang w:val="en-US"/>
          </w:rPr>
          <w:delText>Computers, Environment and Urban Systems</w:delText>
        </w:r>
        <w:r w:rsidRPr="00F10F73" w:rsidDel="00D2496A">
          <w:rPr>
            <w:rFonts w:ascii="Calibri" w:hAnsi="Calibri" w:cs="Calibri"/>
            <w:lang w:val="en-US"/>
          </w:rPr>
          <w:delText xml:space="preserve">. 2024;110:102109. </w:delText>
        </w:r>
      </w:del>
    </w:p>
    <w:p w14:paraId="5A9E64D5" w14:textId="6F8F59B5" w:rsidR="009712CB" w:rsidRPr="00F10F73" w:rsidDel="00D2496A" w:rsidRDefault="009712CB">
      <w:pPr>
        <w:pStyle w:val="Bibliography"/>
        <w:rPr>
          <w:del w:id="837" w:author="Richard Wen" w:date="2024-05-26T03:10:00Z"/>
          <w:rFonts w:ascii="Calibri" w:hAnsi="Calibri" w:cs="Calibri"/>
          <w:lang w:val="en-US"/>
        </w:rPr>
      </w:pPr>
      <w:del w:id="838" w:author="Richard Wen" w:date="2024-05-26T03:10:00Z">
        <w:r w:rsidRPr="00F10F73" w:rsidDel="00D2496A">
          <w:rPr>
            <w:rFonts w:ascii="Calibri" w:hAnsi="Calibri" w:cs="Calibri"/>
            <w:lang w:val="en-US"/>
          </w:rPr>
          <w:delText xml:space="preserve">22. </w:delText>
        </w:r>
        <w:r w:rsidRPr="00F10F73" w:rsidDel="00D2496A">
          <w:rPr>
            <w:rFonts w:ascii="Calibri" w:hAnsi="Calibri" w:cs="Calibri"/>
            <w:lang w:val="en-US"/>
          </w:rPr>
          <w:tab/>
          <w:delText xml:space="preserve">Winters M, Branion-Calles M, Therrien S, et al. Impacts of Bicycle Infrastructure in Mid-Sized Cities (IBIMS): protocol for a natural experiment study in three Canadian cities. </w:delText>
        </w:r>
        <w:r w:rsidRPr="00F10F73" w:rsidDel="00D2496A">
          <w:rPr>
            <w:rFonts w:ascii="Calibri" w:hAnsi="Calibri" w:cs="Calibri"/>
            <w:i/>
            <w:iCs/>
            <w:lang w:val="en-US"/>
          </w:rPr>
          <w:delText>BMJ Open</w:delText>
        </w:r>
        <w:r w:rsidRPr="00F10F73" w:rsidDel="00D2496A">
          <w:rPr>
            <w:rFonts w:ascii="Calibri" w:hAnsi="Calibri" w:cs="Calibri"/>
            <w:lang w:val="en-US"/>
          </w:rPr>
          <w:delText xml:space="preserve">. 2018;8(1):e019130. </w:delText>
        </w:r>
      </w:del>
    </w:p>
    <w:p w14:paraId="098F2848" w14:textId="4C59DE5B" w:rsidR="009712CB" w:rsidRPr="00F10F73" w:rsidDel="00D2496A" w:rsidRDefault="009712CB">
      <w:pPr>
        <w:pStyle w:val="Bibliography"/>
        <w:rPr>
          <w:del w:id="839" w:author="Richard Wen" w:date="2024-05-26T03:10:00Z"/>
          <w:rFonts w:ascii="Calibri" w:hAnsi="Calibri" w:cs="Calibri"/>
          <w:lang w:val="en-US"/>
        </w:rPr>
      </w:pPr>
      <w:del w:id="840" w:author="Richard Wen" w:date="2024-05-26T03:10:00Z">
        <w:r w:rsidRPr="00F10F73" w:rsidDel="00D2496A">
          <w:rPr>
            <w:rFonts w:ascii="Calibri" w:hAnsi="Calibri" w:cs="Calibri"/>
            <w:lang w:val="en-US"/>
          </w:rPr>
          <w:delText xml:space="preserve">23. </w:delText>
        </w:r>
        <w:r w:rsidRPr="00F10F73" w:rsidDel="00D2496A">
          <w:rPr>
            <w:rFonts w:ascii="Calibri" w:hAnsi="Calibri" w:cs="Calibri"/>
            <w:lang w:val="en-US"/>
          </w:rPr>
          <w:tab/>
          <w:delText xml:space="preserve">Tabascio A, Tiznado-Aitken I, Harris D, et al. Assessing the potential of cycling growth in Toronto, Canada. </w:delText>
        </w:r>
        <w:r w:rsidRPr="00F10F73" w:rsidDel="00D2496A">
          <w:rPr>
            <w:rFonts w:ascii="Calibri" w:hAnsi="Calibri" w:cs="Calibri"/>
            <w:i/>
            <w:iCs/>
            <w:lang w:val="en-US"/>
          </w:rPr>
          <w:delText>International Journal of Sustainable Transportation</w:delText>
        </w:r>
        <w:r w:rsidRPr="00F10F73" w:rsidDel="00D2496A">
          <w:rPr>
            <w:rFonts w:ascii="Calibri" w:hAnsi="Calibri" w:cs="Calibri"/>
            <w:lang w:val="en-US"/>
          </w:rPr>
          <w:delText xml:space="preserve">. 2023;17(12):1370–1383. </w:delText>
        </w:r>
      </w:del>
    </w:p>
    <w:p w14:paraId="54091105" w14:textId="69EDFF6B" w:rsidR="009712CB" w:rsidRPr="00F10F73" w:rsidDel="00D2496A" w:rsidRDefault="009712CB">
      <w:pPr>
        <w:pStyle w:val="Bibliography"/>
        <w:rPr>
          <w:del w:id="841" w:author="Richard Wen" w:date="2024-05-26T03:10:00Z"/>
          <w:rFonts w:ascii="Calibri" w:hAnsi="Calibri" w:cs="Calibri"/>
          <w:lang w:val="en-US"/>
        </w:rPr>
      </w:pPr>
      <w:del w:id="842" w:author="Richard Wen" w:date="2024-05-26T03:10:00Z">
        <w:r w:rsidRPr="00F10F73" w:rsidDel="00D2496A">
          <w:rPr>
            <w:rFonts w:ascii="Calibri" w:hAnsi="Calibri" w:cs="Calibri"/>
            <w:lang w:val="en-US"/>
          </w:rPr>
          <w:delText xml:space="preserve">24. </w:delText>
        </w:r>
        <w:r w:rsidRPr="00F10F73" w:rsidDel="00D2496A">
          <w:rPr>
            <w:rFonts w:ascii="Calibri" w:hAnsi="Calibri" w:cs="Calibri"/>
            <w:lang w:val="en-US"/>
          </w:rPr>
          <w:tab/>
          <w:delText xml:space="preserve">Branion-Calles M, Nelson T, Fuller D, et al. Associations between individual characteristics, availability of bicycle infrastructure, and city-wide safety perceptions of bicycling: A cross-sectional survey of bicyclists in 6 Canadian and U.S. cities. </w:delText>
        </w:r>
        <w:r w:rsidRPr="00F10F73" w:rsidDel="00D2496A">
          <w:rPr>
            <w:rFonts w:ascii="Calibri" w:hAnsi="Calibri" w:cs="Calibri"/>
            <w:i/>
            <w:iCs/>
            <w:lang w:val="en-US"/>
          </w:rPr>
          <w:delText>Transportation Research Part A: Policy and Practice</w:delText>
        </w:r>
        <w:r w:rsidRPr="00F10F73" w:rsidDel="00D2496A">
          <w:rPr>
            <w:rFonts w:ascii="Calibri" w:hAnsi="Calibri" w:cs="Calibri"/>
            <w:lang w:val="en-US"/>
          </w:rPr>
          <w:delText xml:space="preserve">. 2019;123:229–239. </w:delText>
        </w:r>
      </w:del>
    </w:p>
    <w:p w14:paraId="7ADED5DD" w14:textId="2B96AB0D" w:rsidR="009712CB" w:rsidRPr="00F10F73" w:rsidDel="00D2496A" w:rsidRDefault="009712CB">
      <w:pPr>
        <w:pStyle w:val="Bibliography"/>
        <w:rPr>
          <w:del w:id="843" w:author="Richard Wen" w:date="2024-05-26T03:10:00Z"/>
          <w:rFonts w:ascii="Calibri" w:hAnsi="Calibri" w:cs="Calibri"/>
          <w:lang w:val="en-US"/>
        </w:rPr>
      </w:pPr>
      <w:del w:id="844" w:author="Richard Wen" w:date="2024-05-26T03:10:00Z">
        <w:r w:rsidRPr="00F10F73" w:rsidDel="00D2496A">
          <w:rPr>
            <w:rFonts w:ascii="Calibri" w:hAnsi="Calibri" w:cs="Calibri"/>
            <w:lang w:val="en-US"/>
          </w:rPr>
          <w:delText xml:space="preserve">25. </w:delText>
        </w:r>
        <w:r w:rsidRPr="00F10F73" w:rsidDel="00D2496A">
          <w:rPr>
            <w:rFonts w:ascii="Calibri" w:hAnsi="Calibri" w:cs="Calibri"/>
            <w:lang w:val="en-US"/>
          </w:rPr>
          <w:tab/>
          <w:delText xml:space="preserve">Berghoefer FL, Vollrath M. Prefer what you like? Evaluation and preference of cycling infrastructures in a bicycle simulator. </w:delText>
        </w:r>
        <w:r w:rsidRPr="00F10F73" w:rsidDel="00D2496A">
          <w:rPr>
            <w:rFonts w:ascii="Calibri" w:hAnsi="Calibri" w:cs="Calibri"/>
            <w:i/>
            <w:iCs/>
            <w:lang w:val="en-US"/>
          </w:rPr>
          <w:delText>Journal of Safety Research</w:delText>
        </w:r>
        <w:r w:rsidRPr="00F10F73" w:rsidDel="00D2496A">
          <w:rPr>
            <w:rFonts w:ascii="Calibri" w:hAnsi="Calibri" w:cs="Calibri"/>
            <w:lang w:val="en-US"/>
          </w:rPr>
          <w:delText xml:space="preserve">. 2023;87:157–167. </w:delText>
        </w:r>
      </w:del>
    </w:p>
    <w:p w14:paraId="51BF7273" w14:textId="2EC52B3D" w:rsidR="009712CB" w:rsidRPr="00F10F73" w:rsidDel="00D2496A" w:rsidRDefault="009712CB">
      <w:pPr>
        <w:pStyle w:val="Bibliography"/>
        <w:rPr>
          <w:del w:id="845" w:author="Richard Wen" w:date="2024-05-26T03:10:00Z"/>
          <w:rFonts w:ascii="Calibri" w:hAnsi="Calibri" w:cs="Calibri"/>
          <w:lang w:val="en-US"/>
        </w:rPr>
      </w:pPr>
      <w:del w:id="846" w:author="Richard Wen" w:date="2024-05-26T03:10:00Z">
        <w:r w:rsidRPr="00F10F73" w:rsidDel="00D2496A">
          <w:rPr>
            <w:rFonts w:ascii="Calibri" w:hAnsi="Calibri" w:cs="Calibri"/>
            <w:lang w:val="en-US"/>
          </w:rPr>
          <w:delText xml:space="preserve">26. </w:delText>
        </w:r>
        <w:r w:rsidRPr="00F10F73" w:rsidDel="00D2496A">
          <w:rPr>
            <w:rFonts w:ascii="Calibri" w:hAnsi="Calibri" w:cs="Calibri"/>
            <w:lang w:val="en-US"/>
          </w:rPr>
          <w:tab/>
          <w:delText xml:space="preserve">Assunçao-Denis M-È, Tomalty R. Increasing cycling for transportation in Canadian communities: Understanding what works. </w:delText>
        </w:r>
        <w:r w:rsidRPr="00F10F73" w:rsidDel="00D2496A">
          <w:rPr>
            <w:rFonts w:ascii="Calibri" w:hAnsi="Calibri" w:cs="Calibri"/>
            <w:i/>
            <w:iCs/>
            <w:lang w:val="en-US"/>
          </w:rPr>
          <w:delText>Transportation Research Part A: Policy and Practice</w:delText>
        </w:r>
        <w:r w:rsidRPr="00F10F73" w:rsidDel="00D2496A">
          <w:rPr>
            <w:rFonts w:ascii="Calibri" w:hAnsi="Calibri" w:cs="Calibri"/>
            <w:lang w:val="en-US"/>
          </w:rPr>
          <w:delText xml:space="preserve">. 2019;123:288–304. </w:delText>
        </w:r>
      </w:del>
    </w:p>
    <w:p w14:paraId="389686A9" w14:textId="7B947036" w:rsidR="009712CB" w:rsidRPr="00F10F73" w:rsidDel="00D2496A" w:rsidRDefault="009712CB">
      <w:pPr>
        <w:pStyle w:val="Bibliography"/>
        <w:rPr>
          <w:del w:id="847" w:author="Richard Wen" w:date="2024-05-26T03:10:00Z"/>
          <w:rFonts w:ascii="Calibri" w:hAnsi="Calibri" w:cs="Calibri"/>
          <w:lang w:val="en-US"/>
        </w:rPr>
      </w:pPr>
      <w:del w:id="848" w:author="Richard Wen" w:date="2024-05-26T03:10:00Z">
        <w:r w:rsidRPr="00F10F73" w:rsidDel="00D2496A">
          <w:rPr>
            <w:rFonts w:ascii="Calibri" w:hAnsi="Calibri" w:cs="Calibri"/>
            <w:lang w:val="en-US"/>
          </w:rPr>
          <w:delText xml:space="preserve">27. </w:delText>
        </w:r>
        <w:r w:rsidRPr="00F10F73" w:rsidDel="00D2496A">
          <w:rPr>
            <w:rFonts w:ascii="Calibri" w:hAnsi="Calibri" w:cs="Calibri"/>
            <w:lang w:val="en-US"/>
          </w:rPr>
          <w:tab/>
          <w:delText xml:space="preserve">Orvin MM, Fatmi MR, Chowdhury S. Taking another look at cycling demand modeling: A comparison between two cities in Canada and New Zealand. </w:delText>
        </w:r>
        <w:r w:rsidRPr="00F10F73" w:rsidDel="00D2496A">
          <w:rPr>
            <w:rFonts w:ascii="Calibri" w:hAnsi="Calibri" w:cs="Calibri"/>
            <w:i/>
            <w:iCs/>
            <w:lang w:val="en-US"/>
          </w:rPr>
          <w:delText>Journal of Transport Geography</w:delText>
        </w:r>
        <w:r w:rsidRPr="00F10F73" w:rsidDel="00D2496A">
          <w:rPr>
            <w:rFonts w:ascii="Calibri" w:hAnsi="Calibri" w:cs="Calibri"/>
            <w:lang w:val="en-US"/>
          </w:rPr>
          <w:delText xml:space="preserve">. 2021;97:103220. </w:delText>
        </w:r>
      </w:del>
    </w:p>
    <w:p w14:paraId="01B8D5EB" w14:textId="3E84B72E" w:rsidR="009712CB" w:rsidRPr="00F10F73" w:rsidDel="00D2496A" w:rsidRDefault="009712CB">
      <w:pPr>
        <w:pStyle w:val="Bibliography"/>
        <w:rPr>
          <w:del w:id="849" w:author="Richard Wen" w:date="2024-05-26T03:10:00Z"/>
          <w:rFonts w:ascii="Calibri" w:hAnsi="Calibri" w:cs="Calibri"/>
          <w:lang w:val="en-US"/>
        </w:rPr>
      </w:pPr>
      <w:del w:id="850" w:author="Richard Wen" w:date="2024-05-26T03:10:00Z">
        <w:r w:rsidRPr="00F10F73" w:rsidDel="00D2496A">
          <w:rPr>
            <w:rFonts w:ascii="Calibri" w:hAnsi="Calibri" w:cs="Calibri"/>
            <w:lang w:val="en-US"/>
          </w:rPr>
          <w:delText xml:space="preserve">28. </w:delText>
        </w:r>
        <w:r w:rsidRPr="00F10F73" w:rsidDel="00D2496A">
          <w:rPr>
            <w:rFonts w:ascii="Calibri" w:hAnsi="Calibri" w:cs="Calibri"/>
            <w:lang w:val="en-US"/>
          </w:rPr>
          <w:tab/>
          <w:delText>Toronto Transportation Services. Cycling Network - Open Data. 2023;(https://open.toronto.ca/dataset/)</w:delText>
        </w:r>
      </w:del>
    </w:p>
    <w:p w14:paraId="2AF347A7" w14:textId="771BE70F" w:rsidR="009712CB" w:rsidRPr="00F10F73" w:rsidDel="00D2496A" w:rsidRDefault="009712CB">
      <w:pPr>
        <w:pStyle w:val="Bibliography"/>
        <w:rPr>
          <w:del w:id="851" w:author="Richard Wen" w:date="2024-05-26T03:10:00Z"/>
          <w:rFonts w:ascii="Calibri" w:hAnsi="Calibri" w:cs="Calibri"/>
          <w:lang w:val="en-US"/>
        </w:rPr>
      </w:pPr>
      <w:del w:id="852" w:author="Richard Wen" w:date="2024-05-26T03:10:00Z">
        <w:r w:rsidRPr="00F10F73" w:rsidDel="00D2496A">
          <w:rPr>
            <w:rFonts w:ascii="Calibri" w:hAnsi="Calibri" w:cs="Calibri"/>
            <w:lang w:val="en-US"/>
          </w:rPr>
          <w:delText xml:space="preserve">29. </w:delText>
        </w:r>
        <w:r w:rsidRPr="00F10F73" w:rsidDel="00D2496A">
          <w:rPr>
            <w:rFonts w:ascii="Calibri" w:hAnsi="Calibri" w:cs="Calibri"/>
            <w:lang w:val="en-US"/>
          </w:rPr>
          <w:tab/>
          <w:delText>City of Vancouver Engineering Services. Bikeways - Open Data Portal. (https://opendata.vancouver.ca/explore/dataset/bikeways/information)</w:delText>
        </w:r>
      </w:del>
    </w:p>
    <w:p w14:paraId="52109CBF" w14:textId="29C8027D" w:rsidR="009712CB" w:rsidRPr="00F10F73" w:rsidDel="00D2496A" w:rsidRDefault="009712CB">
      <w:pPr>
        <w:pStyle w:val="Bibliography"/>
        <w:rPr>
          <w:del w:id="853" w:author="Richard Wen" w:date="2024-05-26T03:10:00Z"/>
          <w:rFonts w:ascii="Calibri" w:hAnsi="Calibri" w:cs="Calibri"/>
          <w:lang w:val="en-US"/>
        </w:rPr>
      </w:pPr>
      <w:del w:id="854" w:author="Richard Wen" w:date="2024-05-26T03:10:00Z">
        <w:r w:rsidRPr="00F10F73" w:rsidDel="00D2496A">
          <w:rPr>
            <w:rFonts w:ascii="Calibri" w:hAnsi="Calibri" w:cs="Calibri"/>
            <w:lang w:val="en-US"/>
          </w:rPr>
          <w:delText xml:space="preserve">30. </w:delText>
        </w:r>
        <w:r w:rsidRPr="00F10F73" w:rsidDel="00D2496A">
          <w:rPr>
            <w:rFonts w:ascii="Calibri" w:hAnsi="Calibri" w:cs="Calibri"/>
            <w:lang w:val="en-US"/>
          </w:rPr>
          <w:tab/>
          <w:delText>City of Calgary Cap Priorities and Invstmnt. Calgary Bikeways | Open Calgary. (https://data.calgary.ca/Transportation-Transit/Calgary-Bikeways/jjqk-9b73). (Accessed August 10, 2023)</w:delText>
        </w:r>
      </w:del>
    </w:p>
    <w:p w14:paraId="625A3C60" w14:textId="46FC7E60" w:rsidR="009712CB" w:rsidRPr="00F10F73" w:rsidDel="00D2496A" w:rsidRDefault="009712CB">
      <w:pPr>
        <w:pStyle w:val="Bibliography"/>
        <w:rPr>
          <w:del w:id="855" w:author="Richard Wen" w:date="2024-05-26T03:10:00Z"/>
          <w:rFonts w:ascii="Calibri" w:hAnsi="Calibri" w:cs="Calibri"/>
          <w:lang w:val="en-US"/>
        </w:rPr>
      </w:pPr>
      <w:del w:id="856" w:author="Richard Wen" w:date="2024-05-26T03:10:00Z">
        <w:r w:rsidRPr="00F10F73" w:rsidDel="00D2496A">
          <w:rPr>
            <w:rFonts w:ascii="Calibri" w:hAnsi="Calibri" w:cs="Calibri"/>
            <w:lang w:val="en-US"/>
          </w:rPr>
          <w:delText xml:space="preserve">31. </w:delText>
        </w:r>
        <w:r w:rsidRPr="00F10F73" w:rsidDel="00D2496A">
          <w:rPr>
            <w:rFonts w:ascii="Calibri" w:hAnsi="Calibri" w:cs="Calibri"/>
            <w:lang w:val="en-US"/>
          </w:rPr>
          <w:tab/>
          <w:delText xml:space="preserve">Nolan J, Sinclair J, Savage J. Are bicycle lanes effective? The relationship between passing distance and road characteristics. </w:delText>
        </w:r>
        <w:r w:rsidRPr="00F10F73" w:rsidDel="00D2496A">
          <w:rPr>
            <w:rFonts w:ascii="Calibri" w:hAnsi="Calibri" w:cs="Calibri"/>
            <w:i/>
            <w:iCs/>
            <w:lang w:val="en-US"/>
          </w:rPr>
          <w:delText>Accident Analysis &amp; Prevention</w:delText>
        </w:r>
        <w:r w:rsidRPr="00F10F73" w:rsidDel="00D2496A">
          <w:rPr>
            <w:rFonts w:ascii="Calibri" w:hAnsi="Calibri" w:cs="Calibri"/>
            <w:lang w:val="en-US"/>
          </w:rPr>
          <w:delText xml:space="preserve"> [electronic article]. 2021;159:106184. (https://www.sciencedirect.com/science/article/pii/S0001457521002153). (Accessed August 13, 2023)</w:delText>
        </w:r>
      </w:del>
    </w:p>
    <w:p w14:paraId="3ACB2BC8" w14:textId="2639F827" w:rsidR="009712CB" w:rsidRPr="00F10F73" w:rsidDel="00D2496A" w:rsidRDefault="009712CB">
      <w:pPr>
        <w:pStyle w:val="Bibliography"/>
        <w:rPr>
          <w:del w:id="857" w:author="Richard Wen" w:date="2024-05-26T03:10:00Z"/>
          <w:rFonts w:ascii="Calibri" w:hAnsi="Calibri" w:cs="Calibri"/>
          <w:lang w:val="en-US"/>
        </w:rPr>
      </w:pPr>
      <w:del w:id="858" w:author="Richard Wen" w:date="2024-05-26T03:10:00Z">
        <w:r w:rsidRPr="00F10F73" w:rsidDel="00D2496A">
          <w:rPr>
            <w:rFonts w:ascii="Calibri" w:hAnsi="Calibri" w:cs="Calibri"/>
            <w:lang w:val="en-US"/>
          </w:rPr>
          <w:delText xml:space="preserve">32. </w:delText>
        </w:r>
        <w:r w:rsidRPr="00F10F73" w:rsidDel="00D2496A">
          <w:rPr>
            <w:rFonts w:ascii="Calibri" w:hAnsi="Calibri" w:cs="Calibri"/>
            <w:lang w:val="en-US"/>
          </w:rPr>
          <w:tab/>
          <w:delText>Pebesma E, Bivand R, Racine E, et al. sf: Simple Features for R. 2024;(https://cran.r-project.org/package=sf). (Accessed May 16, 2024)</w:delText>
        </w:r>
      </w:del>
    </w:p>
    <w:p w14:paraId="1F5B69A1" w14:textId="0ECE412D" w:rsidR="009712CB" w:rsidRPr="00F10F73" w:rsidDel="00D2496A" w:rsidRDefault="009712CB">
      <w:pPr>
        <w:pStyle w:val="Bibliography"/>
        <w:rPr>
          <w:del w:id="859" w:author="Richard Wen" w:date="2024-05-26T03:10:00Z"/>
          <w:rFonts w:ascii="Calibri" w:hAnsi="Calibri" w:cs="Calibri"/>
          <w:lang w:val="en-US"/>
        </w:rPr>
      </w:pPr>
      <w:del w:id="860" w:author="Richard Wen" w:date="2024-05-26T03:10:00Z">
        <w:r w:rsidRPr="00F10F73" w:rsidDel="00D2496A">
          <w:rPr>
            <w:rFonts w:ascii="Calibri" w:hAnsi="Calibri" w:cs="Calibri"/>
            <w:lang w:val="en-US"/>
          </w:rPr>
          <w:delText xml:space="preserve">33. </w:delText>
        </w:r>
        <w:r w:rsidRPr="00F10F73" w:rsidDel="00D2496A">
          <w:rPr>
            <w:rFonts w:ascii="Calibri" w:hAnsi="Calibri" w:cs="Calibri"/>
            <w:lang w:val="en-US"/>
          </w:rPr>
          <w:tab/>
          <w:delText>R Core Team. R: A language and environment for statistical computing. 2022;(https://www.R-project.org/)</w:delText>
        </w:r>
      </w:del>
    </w:p>
    <w:p w14:paraId="10F01464" w14:textId="3C93DC6C" w:rsidR="009712CB" w:rsidRPr="00F10F73" w:rsidDel="00D2496A" w:rsidRDefault="009712CB">
      <w:pPr>
        <w:pStyle w:val="Bibliography"/>
        <w:rPr>
          <w:del w:id="861" w:author="Richard Wen" w:date="2024-05-26T03:10:00Z"/>
          <w:rFonts w:ascii="Calibri" w:hAnsi="Calibri" w:cs="Calibri"/>
          <w:lang w:val="en-US"/>
        </w:rPr>
      </w:pPr>
      <w:del w:id="862" w:author="Richard Wen" w:date="2024-05-26T03:10:00Z">
        <w:r w:rsidRPr="00F10F73" w:rsidDel="00D2496A">
          <w:rPr>
            <w:rFonts w:ascii="Calibri" w:hAnsi="Calibri" w:cs="Calibri"/>
            <w:lang w:val="en-US"/>
          </w:rPr>
          <w:delText xml:space="preserve">34. </w:delText>
        </w:r>
        <w:r w:rsidRPr="00F10F73" w:rsidDel="00D2496A">
          <w:rPr>
            <w:rFonts w:ascii="Calibri" w:hAnsi="Calibri" w:cs="Calibri"/>
            <w:lang w:val="en-US"/>
          </w:rPr>
          <w:tab/>
          <w:delText>Government of Canada SC. Census Profile, 2021 Census of Population. 2022;(https://www12.statcan.gc.ca/census-recensement/2021/dp-pd/prof/index.cfm?Lang=E). (Accessed August 10, 2023)</w:delText>
        </w:r>
      </w:del>
    </w:p>
    <w:p w14:paraId="654AFE11" w14:textId="13BE5009" w:rsidR="009712CB" w:rsidRPr="00F10F73" w:rsidDel="00D2496A" w:rsidRDefault="009712CB">
      <w:pPr>
        <w:pStyle w:val="Bibliography"/>
        <w:rPr>
          <w:del w:id="863" w:author="Richard Wen" w:date="2024-05-26T03:10:00Z"/>
          <w:rFonts w:ascii="Calibri" w:hAnsi="Calibri" w:cs="Calibri"/>
          <w:lang w:val="en-US"/>
        </w:rPr>
      </w:pPr>
      <w:del w:id="864" w:author="Richard Wen" w:date="2024-05-26T03:10:00Z">
        <w:r w:rsidRPr="00F10F73" w:rsidDel="00D2496A">
          <w:rPr>
            <w:rFonts w:ascii="Calibri" w:hAnsi="Calibri" w:cs="Calibri"/>
            <w:lang w:val="en-US"/>
          </w:rPr>
          <w:delText xml:space="preserve">35. </w:delText>
        </w:r>
        <w:r w:rsidRPr="00F10F73" w:rsidDel="00D2496A">
          <w:rPr>
            <w:rFonts w:ascii="Calibri" w:hAnsi="Calibri" w:cs="Calibri"/>
            <w:lang w:val="en-US"/>
          </w:rPr>
          <w:tab/>
          <w:delText xml:space="preserve">Pucher J, Buehler R, Seinen M. Bicycling renaissance in North America? An update and re-appraisal of cycling trends and policies. </w:delText>
        </w:r>
        <w:r w:rsidRPr="00F10F73" w:rsidDel="00D2496A">
          <w:rPr>
            <w:rFonts w:ascii="Calibri" w:hAnsi="Calibri" w:cs="Calibri"/>
            <w:i/>
            <w:iCs/>
            <w:lang w:val="en-US"/>
          </w:rPr>
          <w:delText>Transportation Research Part A: Policy and Practice</w:delText>
        </w:r>
        <w:r w:rsidRPr="00F10F73" w:rsidDel="00D2496A">
          <w:rPr>
            <w:rFonts w:ascii="Calibri" w:hAnsi="Calibri" w:cs="Calibri"/>
            <w:lang w:val="en-US"/>
          </w:rPr>
          <w:delText xml:space="preserve"> [electronic article]. 2011;45(6):451–475. (https://www.sciencedirect.com/science/article/pii/S0965856411000474). (Accessed August 17, 2023)</w:delText>
        </w:r>
      </w:del>
    </w:p>
    <w:p w14:paraId="0901C5CB" w14:textId="03FDA3BD" w:rsidR="009712CB" w:rsidRPr="00F10F73" w:rsidDel="00D2496A" w:rsidRDefault="009712CB">
      <w:pPr>
        <w:pStyle w:val="Bibliography"/>
        <w:rPr>
          <w:del w:id="865" w:author="Richard Wen" w:date="2024-05-26T03:10:00Z"/>
          <w:rFonts w:ascii="Calibri" w:hAnsi="Calibri" w:cs="Calibri"/>
          <w:lang w:val="en-US"/>
        </w:rPr>
      </w:pPr>
      <w:del w:id="866" w:author="Richard Wen" w:date="2024-05-26T03:10:00Z">
        <w:r w:rsidRPr="00F10F73" w:rsidDel="00D2496A">
          <w:rPr>
            <w:rFonts w:ascii="Calibri" w:hAnsi="Calibri" w:cs="Calibri"/>
            <w:lang w:val="en-US"/>
          </w:rPr>
          <w:delText xml:space="preserve">36. </w:delText>
        </w:r>
        <w:r w:rsidRPr="00F10F73" w:rsidDel="00D2496A">
          <w:rPr>
            <w:rFonts w:ascii="Calibri" w:hAnsi="Calibri" w:cs="Calibri"/>
            <w:lang w:val="en-US"/>
          </w:rPr>
          <w:tab/>
          <w:delText xml:space="preserve">Mölenberg FJM, Panter J, Burdorf A, et al. A systematic review of the effect of infrastructural interventions to promote cycling: strengthening causal inference from observational data. </w:delText>
        </w:r>
        <w:r w:rsidRPr="00F10F73" w:rsidDel="00D2496A">
          <w:rPr>
            <w:rFonts w:ascii="Calibri" w:hAnsi="Calibri" w:cs="Calibri"/>
            <w:i/>
            <w:iCs/>
            <w:lang w:val="en-US"/>
          </w:rPr>
          <w:delText>International Journal of Behavioral Nutrition and Physical Activity</w:delText>
        </w:r>
        <w:r w:rsidRPr="00F10F73" w:rsidDel="00D2496A">
          <w:rPr>
            <w:rFonts w:ascii="Calibri" w:hAnsi="Calibri" w:cs="Calibri"/>
            <w:lang w:val="en-US"/>
          </w:rPr>
          <w:delText xml:space="preserve"> [electronic article]. 2019;16(1):93. (https://doi.org/10.1186/s12966-019-0850-1). (Accessed August 17, 2023)</w:delText>
        </w:r>
      </w:del>
    </w:p>
    <w:p w14:paraId="240DBAA4" w14:textId="42D5D3EC" w:rsidR="009712CB" w:rsidRPr="00F10F73" w:rsidDel="00D2496A" w:rsidRDefault="009712CB">
      <w:pPr>
        <w:pStyle w:val="Bibliography"/>
        <w:rPr>
          <w:del w:id="867" w:author="Richard Wen" w:date="2024-05-26T03:10:00Z"/>
          <w:rFonts w:ascii="Calibri" w:hAnsi="Calibri" w:cs="Calibri"/>
          <w:lang w:val="en-US"/>
        </w:rPr>
      </w:pPr>
      <w:del w:id="868" w:author="Richard Wen" w:date="2024-05-26T03:10:00Z">
        <w:r w:rsidRPr="00F10F73" w:rsidDel="00D2496A">
          <w:rPr>
            <w:rFonts w:ascii="Calibri" w:hAnsi="Calibri" w:cs="Calibri"/>
            <w:lang w:val="en-US"/>
          </w:rPr>
          <w:delText xml:space="preserve">37. </w:delText>
        </w:r>
        <w:r w:rsidRPr="00F10F73" w:rsidDel="00D2496A">
          <w:rPr>
            <w:rFonts w:ascii="Calibri" w:hAnsi="Calibri" w:cs="Calibri"/>
            <w:lang w:val="en-US"/>
          </w:rPr>
          <w:tab/>
          <w:delText xml:space="preserve">Buehler R, Pucher J. Cycling through the COVID-19 Pandemic to a More Sustainable Transport Future: Evidence from Case Studies of 14 Large Bicycle-Friendly Cities in Europe and North America. </w:delText>
        </w:r>
        <w:r w:rsidRPr="00F10F73" w:rsidDel="00D2496A">
          <w:rPr>
            <w:rFonts w:ascii="Calibri" w:hAnsi="Calibri" w:cs="Calibri"/>
            <w:i/>
            <w:iCs/>
            <w:lang w:val="en-US"/>
          </w:rPr>
          <w:delText>Sustainability</w:delText>
        </w:r>
        <w:r w:rsidRPr="00F10F73" w:rsidDel="00D2496A">
          <w:rPr>
            <w:rFonts w:ascii="Calibri" w:hAnsi="Calibri" w:cs="Calibri"/>
            <w:lang w:val="en-US"/>
          </w:rPr>
          <w:delText xml:space="preserve"> [electronic article]. 2022;14(12):7293. (https://www.mdpi.com/2071-1050/14/12/7293). (Accessed August 17, 2023)</w:delText>
        </w:r>
      </w:del>
    </w:p>
    <w:p w14:paraId="3DBDDA67" w14:textId="08D35A98" w:rsidR="009712CB" w:rsidRPr="00F10F73" w:rsidDel="00D2496A" w:rsidRDefault="009712CB">
      <w:pPr>
        <w:pStyle w:val="Bibliography"/>
        <w:rPr>
          <w:del w:id="869" w:author="Richard Wen" w:date="2024-05-26T03:10:00Z"/>
          <w:rFonts w:ascii="Calibri" w:hAnsi="Calibri" w:cs="Calibri"/>
          <w:lang w:val="en-US"/>
        </w:rPr>
      </w:pPr>
      <w:del w:id="870" w:author="Richard Wen" w:date="2024-05-26T03:10:00Z">
        <w:r w:rsidRPr="00F10F73" w:rsidDel="00D2496A">
          <w:rPr>
            <w:rFonts w:ascii="Calibri" w:hAnsi="Calibri" w:cs="Calibri"/>
            <w:lang w:val="en-US"/>
          </w:rPr>
          <w:delText xml:space="preserve">38. </w:delText>
        </w:r>
        <w:r w:rsidRPr="00F10F73" w:rsidDel="00D2496A">
          <w:rPr>
            <w:rFonts w:ascii="Calibri" w:hAnsi="Calibri" w:cs="Calibri"/>
            <w:lang w:val="en-US"/>
          </w:rPr>
          <w:tab/>
          <w:delText xml:space="preserve">Nikitas A, Tsigdinos S, Karolemeas C, et al. Cycling in the Era of COVID-19: Lessons Learnt and Best Practice Policy Recommendations for a More Bike-Centric Future. </w:delText>
        </w:r>
        <w:r w:rsidRPr="00F10F73" w:rsidDel="00D2496A">
          <w:rPr>
            <w:rFonts w:ascii="Calibri" w:hAnsi="Calibri" w:cs="Calibri"/>
            <w:i/>
            <w:iCs/>
            <w:lang w:val="en-US"/>
          </w:rPr>
          <w:delText>Sustainability</w:delText>
        </w:r>
        <w:r w:rsidRPr="00F10F73" w:rsidDel="00D2496A">
          <w:rPr>
            <w:rFonts w:ascii="Calibri" w:hAnsi="Calibri" w:cs="Calibri"/>
            <w:lang w:val="en-US"/>
          </w:rPr>
          <w:delText xml:space="preserve"> [electronic article]. 2021;13(9):4620. (https://www.mdpi.com/2071-1050/13/9/4620). (Accessed August 17, 2023)</w:delText>
        </w:r>
      </w:del>
    </w:p>
    <w:p w14:paraId="68AA0876" w14:textId="6C8CFE7D" w:rsidR="001F3096" w:rsidRDefault="001F3096">
      <w:pPr>
        <w:pStyle w:val="Bibliography"/>
        <w:sectPr w:rsidR="001F3096">
          <w:pgSz w:w="12240" w:h="15840"/>
          <w:pgMar w:top="1440" w:right="1440" w:bottom="1440" w:left="1440" w:header="708" w:footer="708" w:gutter="0"/>
          <w:cols w:space="708"/>
          <w:docGrid w:linePitch="360"/>
        </w:sectPr>
        <w:pPrChange w:id="871" w:author="Richard Wen" w:date="2024-05-26T03:52:00Z">
          <w:pPr/>
        </w:pPrChange>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37DEF763" w:rsidR="000B529D" w:rsidRDefault="003F2B1F" w:rsidP="000B529D">
      <w:pPr>
        <w:rPr>
          <w:sz w:val="24"/>
          <w:szCs w:val="24"/>
        </w:rPr>
      </w:pPr>
      <w:ins w:id="872" w:author="Richard Wen" w:date="2024-05-26T03:01:00Z">
        <w:r w:rsidRPr="00401A3F">
          <w:rPr>
            <w:noProof/>
          </w:rPr>
          <w:drawing>
            <wp:inline distT="0" distB="0" distL="0" distR="0" wp14:anchorId="58B4C962" wp14:editId="7D547E76">
              <wp:extent cx="7432431" cy="5238744"/>
              <wp:effectExtent l="0" t="0" r="0" b="0"/>
              <wp:docPr id="128058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456638" cy="5255806"/>
                      </a:xfrm>
                      <a:prstGeom prst="rect">
                        <a:avLst/>
                      </a:prstGeom>
                      <a:ln>
                        <a:noFill/>
                      </a:ln>
                      <a:extLst>
                        <a:ext uri="{53640926-AAD7-44D8-BBD7-CCE9431645EC}">
                          <a14:shadowObscured xmlns:a14="http://schemas.microsoft.com/office/drawing/2010/main"/>
                        </a:ext>
                      </a:extLst>
                    </pic:spPr>
                  </pic:pic>
                </a:graphicData>
              </a:graphic>
            </wp:inline>
          </w:drawing>
        </w:r>
      </w:ins>
      <w:del w:id="873" w:author="Richard Wen" w:date="2024-05-26T03:01:00Z">
        <w:r w:rsidR="000B529D" w:rsidDel="00A018D5">
          <w:rPr>
            <w:noProof/>
          </w:rPr>
          <mc:AlternateContent>
            <mc:Choice Requires="wps">
              <w:drawing>
                <wp:anchor distT="0" distB="0" distL="114300" distR="114300" simplePos="0" relativeHeight="251658240" behindDoc="0" locked="0" layoutInCell="1" allowOverlap="1" wp14:anchorId="5D052E3F" wp14:editId="063835D9">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2E3F" id="_x0000_s1033"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&#13;&#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sidR="000B529D" w:rsidDel="00A018D5">
          <w:rPr>
            <w:noProof/>
          </w:rPr>
          <mc:AlternateContent>
            <mc:Choice Requires="wpg">
              <w:drawing>
                <wp:anchor distT="0" distB="0" distL="114300" distR="114300" simplePos="0" relativeHeight="251659264" behindDoc="0" locked="0" layoutInCell="1" allowOverlap="1" wp14:anchorId="718F16DB" wp14:editId="5E9207C3">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095161"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">
                  <v:rect id="Rectangle 3" o:spid="_x0000_s1027" style="position:absolute;left:-17145;top:209548;width:146545;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&#13;&#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&#13;&#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" fillcolor="#7f7f7f [1612]" stroked="f" strokeweight="1pt"/>
                </v:group>
              </w:pict>
            </mc:Fallback>
          </mc:AlternateContent>
        </w:r>
      </w:del>
    </w:p>
    <w:p w14:paraId="08592EF0" w14:textId="04BAA378"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w:t>
      </w:r>
      <w:ins w:id="874" w:author="Richard Wen" w:date="2024-05-26T03:02:00Z">
        <w:r w:rsidR="003F2B1F" w:rsidRPr="003F2B1F">
          <w:rPr>
            <w:rFonts w:cstheme="minorHAnsi"/>
            <w:i/>
            <w:iCs/>
            <w:color w:val="333333"/>
            <w:sz w:val="24"/>
            <w:szCs w:val="24"/>
            <w:shd w:val="clear" w:color="auto" w:fill="FFFFFF"/>
          </w:rPr>
          <w:t xml:space="preserve"> </w:t>
        </w:r>
        <w:r w:rsidR="003F2B1F" w:rsidRPr="00733FF1">
          <w:rPr>
            <w:rFonts w:cstheme="minorHAnsi"/>
            <w:i/>
            <w:iCs/>
            <w:color w:val="333333"/>
            <w:sz w:val="24"/>
            <w:szCs w:val="24"/>
            <w:shd w:val="clear" w:color="auto" w:fill="FFFFFF"/>
          </w:rPr>
          <w:t>Basemap from OpenStreetMap and Carto (Positron).</w:t>
        </w:r>
      </w:ins>
      <w:del w:id="875" w:author="Richard Wen" w:date="2024-05-26T02:42:00Z">
        <w:r w:rsidDel="00DC1013">
          <w:rPr>
            <w:i/>
            <w:iCs/>
            <w:sz w:val="24"/>
            <w:szCs w:val="24"/>
          </w:rPr>
          <w:delText xml:space="preserve"> Mapped in ArcGIS Pro 3.0.1.</w:delText>
        </w:r>
      </w:del>
    </w:p>
    <w:p w14:paraId="606A7352" w14:textId="1AE41BC7" w:rsidR="000B529D" w:rsidRDefault="00FE0FBB" w:rsidP="000B529D">
      <w:pPr>
        <w:rPr>
          <w:i/>
          <w:iCs/>
          <w:sz w:val="24"/>
          <w:szCs w:val="24"/>
        </w:rPr>
      </w:pPr>
      <w:ins w:id="876" w:author="Richard Wen" w:date="2024-05-26T03:02:00Z">
        <w:r w:rsidRPr="00401A3F">
          <w:rPr>
            <w:i/>
            <w:iCs/>
            <w:noProof/>
            <w:sz w:val="24"/>
            <w:szCs w:val="24"/>
          </w:rPr>
          <w:lastRenderedPageBreak/>
          <w:drawing>
            <wp:inline distT="0" distB="0" distL="0" distR="0" wp14:anchorId="2557592F" wp14:editId="23052BC1">
              <wp:extent cx="6793796" cy="5752465"/>
              <wp:effectExtent l="0" t="0" r="1270" b="635"/>
              <wp:docPr id="1018697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ins>
      <w:del w:id="877" w:author="Richard Wen" w:date="2024-05-26T03:01:00Z">
        <w:r w:rsidR="000B529D" w:rsidDel="00A018D5">
          <w:rPr>
            <w:noProof/>
          </w:rPr>
          <mc:AlternateContent>
            <mc:Choice Requires="wpg">
              <w:drawing>
                <wp:anchor distT="0" distB="0" distL="114300" distR="114300" simplePos="0" relativeHeight="251682816" behindDoc="0" locked="0" layoutInCell="1" allowOverlap="1" wp14:anchorId="3FE2D0A2" wp14:editId="4DA0CE0C">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69D7AC"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">
                  <v:rect id="Rectangle 3" o:spid="_x0000_s1027" style="position:absolute;left:-17145;top:209548;width:146545;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&#13;&#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&#13;&#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" fillcolor="#7f7f7f [1612]" stroked="f" strokeweight="1pt"/>
                </v:group>
              </w:pict>
            </mc:Fallback>
          </mc:AlternateContent>
        </w:r>
        <w:r w:rsidR="000B529D" w:rsidDel="00A018D5">
          <w:rPr>
            <w:noProof/>
          </w:rPr>
          <mc:AlternateContent>
            <mc:Choice Requires="wps">
              <w:drawing>
                <wp:anchor distT="0" distB="0" distL="114300" distR="114300" simplePos="0" relativeHeight="251681792" behindDoc="0" locked="0" layoutInCell="1" allowOverlap="1" wp14:anchorId="493CAEA0" wp14:editId="4D41701D">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34"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&#13;&#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del>
    </w:p>
    <w:p w14:paraId="2D1DF190" w14:textId="0A8674D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878" w:author="Richard Wen" w:date="2024-05-26T03:02:00Z">
        <w:r w:rsidR="00C07B2A" w:rsidRPr="00C07B2A">
          <w:rPr>
            <w:rFonts w:cstheme="minorHAnsi"/>
            <w:i/>
            <w:iCs/>
            <w:color w:val="333333"/>
            <w:sz w:val="24"/>
            <w:szCs w:val="24"/>
            <w:shd w:val="clear" w:color="auto" w:fill="FFFFFF"/>
          </w:rPr>
          <w:t xml:space="preserve"> </w:t>
        </w:r>
        <w:r w:rsidR="00C07B2A" w:rsidRPr="00733FF1">
          <w:rPr>
            <w:rFonts w:cstheme="minorHAnsi"/>
            <w:i/>
            <w:iCs/>
            <w:color w:val="333333"/>
            <w:sz w:val="24"/>
            <w:szCs w:val="24"/>
            <w:shd w:val="clear" w:color="auto" w:fill="FFFFFF"/>
          </w:rPr>
          <w:t>Basemap from OpenStreetMap and Carto (Positron).</w:t>
        </w:r>
      </w:ins>
      <w:del w:id="879" w:author="Richard Wen" w:date="2024-05-26T02:42:00Z">
        <w:r w:rsidDel="00DC1013">
          <w:rPr>
            <w:i/>
            <w:iCs/>
            <w:sz w:val="24"/>
            <w:szCs w:val="24"/>
          </w:rPr>
          <w:delText xml:space="preserve"> Mapped in ArcGIS Pro 3.0.1.</w:delText>
        </w:r>
      </w:del>
    </w:p>
    <w:p w14:paraId="70C8DA1B" w14:textId="3C0A5EA9" w:rsidR="000B529D" w:rsidRDefault="00AE00A3" w:rsidP="000B529D">
      <w:pPr>
        <w:rPr>
          <w:i/>
          <w:iCs/>
          <w:sz w:val="24"/>
          <w:szCs w:val="24"/>
        </w:rPr>
      </w:pPr>
      <w:ins w:id="880" w:author="Richard Wen" w:date="2024-05-26T03:02:00Z">
        <w:r w:rsidRPr="005A66DB">
          <w:rPr>
            <w:i/>
            <w:iCs/>
            <w:noProof/>
            <w:sz w:val="24"/>
            <w:szCs w:val="24"/>
          </w:rPr>
          <w:lastRenderedPageBreak/>
          <w:drawing>
            <wp:inline distT="0" distB="0" distL="0" distR="0" wp14:anchorId="761C06D4" wp14:editId="5D28A32C">
              <wp:extent cx="9144000" cy="5575254"/>
              <wp:effectExtent l="0" t="0" r="0" b="635"/>
              <wp:docPr id="1104227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44000" cy="5575254"/>
                      </a:xfrm>
                      <a:prstGeom prst="rect">
                        <a:avLst/>
                      </a:prstGeom>
                      <a:ln>
                        <a:noFill/>
                      </a:ln>
                      <a:extLst>
                        <a:ext uri="{53640926-AAD7-44D8-BBD7-CCE9431645EC}">
                          <a14:shadowObscured xmlns:a14="http://schemas.microsoft.com/office/drawing/2010/main"/>
                        </a:ext>
                      </a:extLst>
                    </pic:spPr>
                  </pic:pic>
                </a:graphicData>
              </a:graphic>
            </wp:inline>
          </w:drawing>
        </w:r>
      </w:ins>
      <w:del w:id="881" w:author="Richard Wen" w:date="2024-05-26T03:01:00Z">
        <w:r w:rsidR="000B529D" w:rsidDel="00A018D5">
          <w:rPr>
            <w:noProof/>
          </w:rPr>
          <mc:AlternateContent>
            <mc:Choice Requires="wpg">
              <w:drawing>
                <wp:anchor distT="0" distB="0" distL="114300" distR="114300" simplePos="0" relativeHeight="251684864" behindDoc="0" locked="0" layoutInCell="1" allowOverlap="1" wp14:anchorId="77155EEF" wp14:editId="26F0827B">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44CB78"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">
                  <v:rect id="Rectangle 3" o:spid="_x0000_s1027" style="position:absolute;left:-17145;top:209548;width:146545;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&#13;&#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&#13;&#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" fillcolor="#7f7f7f [1612]" stroked="f" strokeweight="1pt"/>
                </v:group>
              </w:pict>
            </mc:Fallback>
          </mc:AlternateContent>
        </w:r>
        <w:r w:rsidR="000B529D" w:rsidDel="00A018D5">
          <w:rPr>
            <w:noProof/>
          </w:rPr>
          <mc:AlternateContent>
            <mc:Choice Requires="wps">
              <w:drawing>
                <wp:anchor distT="0" distB="0" distL="114300" distR="114300" simplePos="0" relativeHeight="251683840" behindDoc="0" locked="0" layoutInCell="1" allowOverlap="1" wp14:anchorId="208435BE" wp14:editId="3FC91482">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35"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&#13;&#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del>
    </w:p>
    <w:p w14:paraId="350251D0" w14:textId="6BEFAE4D"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w:t>
      </w:r>
      <w:ins w:id="882" w:author="Richard Wen" w:date="2024-05-26T03:02:00Z">
        <w:r w:rsidR="00C07B2A" w:rsidRPr="00C07B2A">
          <w:rPr>
            <w:rFonts w:cstheme="minorHAnsi"/>
            <w:i/>
            <w:iCs/>
            <w:color w:val="333333"/>
            <w:sz w:val="24"/>
            <w:szCs w:val="24"/>
            <w:shd w:val="clear" w:color="auto" w:fill="FFFFFF"/>
          </w:rPr>
          <w:t xml:space="preserve"> </w:t>
        </w:r>
        <w:r w:rsidR="00C07B2A" w:rsidRPr="00733FF1">
          <w:rPr>
            <w:rFonts w:cstheme="minorHAnsi"/>
            <w:i/>
            <w:iCs/>
            <w:color w:val="333333"/>
            <w:sz w:val="24"/>
            <w:szCs w:val="24"/>
            <w:shd w:val="clear" w:color="auto" w:fill="FFFFFF"/>
          </w:rPr>
          <w:t>Basemap from OpenStreetMap and Carto (Positron).</w:t>
        </w:r>
      </w:ins>
      <w:del w:id="883" w:author="Richard Wen" w:date="2024-05-26T02:42:00Z">
        <w:r w:rsidDel="00DC1013">
          <w:rPr>
            <w:i/>
            <w:iCs/>
            <w:sz w:val="24"/>
            <w:szCs w:val="24"/>
          </w:rPr>
          <w:delText xml:space="preserve"> Mapped in ArcGIS Pro 3.0.1.</w:delText>
        </w:r>
      </w:del>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D1ADB" w14:paraId="40439251" w14:textId="77777777" w:rsidTr="00733FF1">
        <w:tc>
          <w:tcPr>
            <w:tcW w:w="891" w:type="dxa"/>
            <w:vMerge w:val="restart"/>
            <w:shd w:val="clear" w:color="auto" w:fill="2F5496" w:themeFill="accent1" w:themeFillShade="BF"/>
          </w:tcPr>
          <w:p w14:paraId="1F49B5B2" w14:textId="77777777" w:rsidR="007D1ADB" w:rsidRPr="008A7789" w:rsidRDefault="007D1ADB" w:rsidP="00733FF1">
            <w:pPr>
              <w:rPr>
                <w:rFonts w:cstheme="minorHAnsi"/>
                <w:b/>
                <w:bCs/>
                <w:color w:val="FFFFFF" w:themeColor="background1"/>
                <w:sz w:val="20"/>
                <w:szCs w:val="20"/>
              </w:rPr>
            </w:pPr>
          </w:p>
        </w:tc>
        <w:tc>
          <w:tcPr>
            <w:tcW w:w="13499" w:type="dxa"/>
            <w:gridSpan w:val="15"/>
            <w:shd w:val="clear" w:color="auto" w:fill="2F5496" w:themeFill="accent1" w:themeFillShade="BF"/>
          </w:tcPr>
          <w:p w14:paraId="69CC2D5A" w14:textId="77777777" w:rsidR="007D1ADB"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58F4BEAB" w14:textId="77777777" w:rsidR="007D1ADB" w:rsidRPr="008A7789" w:rsidRDefault="007D1ADB" w:rsidP="00733FF1">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D1ADB" w14:paraId="1C89CED7" w14:textId="77777777" w:rsidTr="00733FF1">
        <w:tc>
          <w:tcPr>
            <w:tcW w:w="891" w:type="dxa"/>
            <w:vMerge/>
            <w:shd w:val="clear" w:color="auto" w:fill="2F5496" w:themeFill="accent1" w:themeFillShade="BF"/>
          </w:tcPr>
          <w:p w14:paraId="7B51125A" w14:textId="77777777" w:rsidR="007D1ADB" w:rsidRPr="008A7789" w:rsidRDefault="007D1ADB" w:rsidP="00733FF1">
            <w:pPr>
              <w:rPr>
                <w:rFonts w:cstheme="minorHAnsi"/>
                <w:b/>
                <w:bCs/>
                <w:color w:val="FFFFFF" w:themeColor="background1"/>
                <w:sz w:val="20"/>
                <w:szCs w:val="20"/>
              </w:rPr>
            </w:pPr>
          </w:p>
        </w:tc>
        <w:tc>
          <w:tcPr>
            <w:tcW w:w="4518" w:type="dxa"/>
            <w:gridSpan w:val="5"/>
            <w:shd w:val="clear" w:color="auto" w:fill="2F5496" w:themeFill="accent1" w:themeFillShade="BF"/>
          </w:tcPr>
          <w:p w14:paraId="7039FA3B"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B41AD14"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199DE04" w14:textId="77777777" w:rsidR="007D1ADB" w:rsidRPr="008A7789" w:rsidRDefault="007D1ADB" w:rsidP="00733FF1">
            <w:pPr>
              <w:rPr>
                <w:rFonts w:cstheme="minorHAnsi"/>
                <w:b/>
                <w:bCs/>
                <w:color w:val="FFFFFF" w:themeColor="background1"/>
                <w:sz w:val="20"/>
                <w:szCs w:val="20"/>
              </w:rPr>
            </w:pPr>
          </w:p>
        </w:tc>
        <w:tc>
          <w:tcPr>
            <w:tcW w:w="3665" w:type="dxa"/>
            <w:gridSpan w:val="4"/>
            <w:shd w:val="clear" w:color="auto" w:fill="2F5496" w:themeFill="accent1" w:themeFillShade="BF"/>
          </w:tcPr>
          <w:p w14:paraId="26E6FBC6" w14:textId="77777777" w:rsidR="007D1ADB" w:rsidRPr="008A7789" w:rsidRDefault="007D1ADB" w:rsidP="00733FF1">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65596E0" w14:textId="77777777" w:rsidR="007D1ADB" w:rsidRPr="008A7789" w:rsidRDefault="007D1ADB" w:rsidP="00733FF1">
            <w:pPr>
              <w:rPr>
                <w:rFonts w:cstheme="minorHAnsi"/>
                <w:b/>
                <w:bCs/>
                <w:color w:val="FFFFFF" w:themeColor="background1"/>
                <w:sz w:val="20"/>
                <w:szCs w:val="20"/>
              </w:rPr>
            </w:pPr>
          </w:p>
        </w:tc>
      </w:tr>
      <w:tr w:rsidR="007D1ADB" w14:paraId="34F4DC12" w14:textId="77777777" w:rsidTr="00733FF1">
        <w:tc>
          <w:tcPr>
            <w:tcW w:w="891" w:type="dxa"/>
            <w:shd w:val="clear" w:color="auto" w:fill="B4C6E7" w:themeFill="accent1" w:themeFillTint="66"/>
          </w:tcPr>
          <w:p w14:paraId="6DD0E22C" w14:textId="77777777" w:rsidR="007D1ADB" w:rsidRDefault="007D1ADB" w:rsidP="00733FF1">
            <w:pPr>
              <w:rPr>
                <w:rFonts w:cstheme="minorHAnsi"/>
                <w:sz w:val="20"/>
                <w:szCs w:val="20"/>
              </w:rPr>
            </w:pPr>
            <w:r>
              <w:rPr>
                <w:rFonts w:cstheme="minorHAnsi"/>
                <w:sz w:val="20"/>
                <w:szCs w:val="20"/>
              </w:rPr>
              <w:t>Year</w:t>
            </w:r>
          </w:p>
        </w:tc>
        <w:tc>
          <w:tcPr>
            <w:tcW w:w="896" w:type="dxa"/>
            <w:shd w:val="clear" w:color="auto" w:fill="B4C6E7" w:themeFill="accent1" w:themeFillTint="66"/>
          </w:tcPr>
          <w:p w14:paraId="0181AA8C" w14:textId="77777777" w:rsidR="007D1ADB" w:rsidRPr="004B51C3" w:rsidRDefault="007D1ADB" w:rsidP="00733FF1">
            <w:pPr>
              <w:rPr>
                <w:rFonts w:cstheme="minorHAnsi"/>
                <w:sz w:val="20"/>
                <w:szCs w:val="20"/>
              </w:rPr>
            </w:pPr>
            <w:r>
              <w:rPr>
                <w:rFonts w:cstheme="minorHAnsi"/>
                <w:sz w:val="20"/>
                <w:szCs w:val="20"/>
              </w:rPr>
              <w:t>PL</w:t>
            </w:r>
          </w:p>
        </w:tc>
        <w:tc>
          <w:tcPr>
            <w:tcW w:w="859" w:type="dxa"/>
            <w:shd w:val="clear" w:color="auto" w:fill="B4C6E7" w:themeFill="accent1" w:themeFillTint="66"/>
          </w:tcPr>
          <w:p w14:paraId="66787A60"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36FB9396"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6C59B735" w14:textId="77777777" w:rsidR="007D1ADB" w:rsidRPr="00B26296" w:rsidRDefault="007D1ADB" w:rsidP="00733FF1">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48D664AA" w14:textId="77777777" w:rsidR="007D1ADB" w:rsidRDefault="007D1ADB" w:rsidP="00733FF1">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E0A3B3" w14:textId="77777777" w:rsidR="007D1ADB" w:rsidRPr="004B51C3" w:rsidRDefault="007D1ADB" w:rsidP="00733FF1">
            <w:pPr>
              <w:rPr>
                <w:rFonts w:cstheme="minorHAnsi"/>
                <w:sz w:val="20"/>
                <w:szCs w:val="20"/>
              </w:rPr>
            </w:pPr>
            <w:r>
              <w:rPr>
                <w:rFonts w:cstheme="minorHAnsi"/>
                <w:sz w:val="20"/>
                <w:szCs w:val="20"/>
              </w:rPr>
              <w:t>PL</w:t>
            </w:r>
          </w:p>
        </w:tc>
        <w:tc>
          <w:tcPr>
            <w:tcW w:w="859" w:type="dxa"/>
            <w:shd w:val="clear" w:color="auto" w:fill="B4C6E7" w:themeFill="accent1" w:themeFillTint="66"/>
          </w:tcPr>
          <w:p w14:paraId="3BF4F0FB"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3ECD96B0"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701ABF0B" w14:textId="77777777" w:rsidR="007D1ADB" w:rsidRPr="00835FF3" w:rsidRDefault="007D1ADB" w:rsidP="00733FF1">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4D1FF26B" w14:textId="77777777" w:rsidR="007D1ADB" w:rsidRDefault="007D1ADB" w:rsidP="00733FF1">
            <w:pPr>
              <w:rPr>
                <w:rFonts w:cstheme="minorHAnsi"/>
                <w:sz w:val="20"/>
                <w:szCs w:val="20"/>
              </w:rPr>
            </w:pPr>
            <w:r>
              <w:rPr>
                <w:rFonts w:cstheme="minorHAnsi"/>
                <w:sz w:val="20"/>
                <w:szCs w:val="20"/>
              </w:rPr>
              <w:t>Change</w:t>
            </w:r>
          </w:p>
        </w:tc>
        <w:tc>
          <w:tcPr>
            <w:tcW w:w="935" w:type="dxa"/>
            <w:shd w:val="clear" w:color="auto" w:fill="B4C6E7" w:themeFill="accent1" w:themeFillTint="66"/>
          </w:tcPr>
          <w:p w14:paraId="5DA3E296" w14:textId="77777777" w:rsidR="007D1ADB" w:rsidRPr="004B51C3" w:rsidRDefault="007D1ADB" w:rsidP="00733FF1">
            <w:pPr>
              <w:rPr>
                <w:rFonts w:cstheme="minorHAnsi"/>
                <w:sz w:val="20"/>
                <w:szCs w:val="20"/>
              </w:rPr>
            </w:pPr>
            <w:r>
              <w:rPr>
                <w:rFonts w:cstheme="minorHAnsi"/>
                <w:sz w:val="20"/>
                <w:szCs w:val="20"/>
              </w:rPr>
              <w:t>PL</w:t>
            </w:r>
          </w:p>
        </w:tc>
        <w:tc>
          <w:tcPr>
            <w:tcW w:w="895" w:type="dxa"/>
            <w:shd w:val="clear" w:color="auto" w:fill="B4C6E7" w:themeFill="accent1" w:themeFillTint="66"/>
          </w:tcPr>
          <w:p w14:paraId="73388E06" w14:textId="77777777" w:rsidR="007D1ADB" w:rsidRPr="004B51C3" w:rsidRDefault="007D1ADB" w:rsidP="00733FF1">
            <w:pPr>
              <w:rPr>
                <w:rFonts w:cstheme="minorHAnsi"/>
                <w:sz w:val="20"/>
                <w:szCs w:val="20"/>
              </w:rPr>
            </w:pPr>
            <w:r>
              <w:rPr>
                <w:rFonts w:cstheme="minorHAnsi"/>
                <w:sz w:val="20"/>
                <w:szCs w:val="20"/>
              </w:rPr>
              <w:t>BUF</w:t>
            </w:r>
          </w:p>
        </w:tc>
        <w:tc>
          <w:tcPr>
            <w:tcW w:w="895" w:type="dxa"/>
            <w:shd w:val="clear" w:color="auto" w:fill="B4C6E7" w:themeFill="accent1" w:themeFillTint="66"/>
          </w:tcPr>
          <w:p w14:paraId="5BAD6DD8" w14:textId="77777777" w:rsidR="007D1ADB" w:rsidRPr="004B51C3" w:rsidRDefault="007D1ADB" w:rsidP="00733FF1">
            <w:pPr>
              <w:rPr>
                <w:rFonts w:cstheme="minorHAnsi"/>
                <w:sz w:val="20"/>
                <w:szCs w:val="20"/>
              </w:rPr>
            </w:pPr>
            <w:r>
              <w:rPr>
                <w:rFonts w:cstheme="minorHAnsi"/>
                <w:sz w:val="20"/>
                <w:szCs w:val="20"/>
              </w:rPr>
              <w:t>CT</w:t>
            </w:r>
          </w:p>
        </w:tc>
        <w:tc>
          <w:tcPr>
            <w:tcW w:w="940" w:type="dxa"/>
            <w:shd w:val="clear" w:color="auto" w:fill="B4C6E7" w:themeFill="accent1" w:themeFillTint="66"/>
          </w:tcPr>
          <w:p w14:paraId="275BE670" w14:textId="77777777" w:rsidR="007D1ADB" w:rsidRPr="00835FF3" w:rsidRDefault="007D1ADB" w:rsidP="00733FF1">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BA430E8" w14:textId="77777777" w:rsidR="007D1ADB" w:rsidRPr="007033C9" w:rsidRDefault="007D1ADB" w:rsidP="00733FF1">
            <w:pPr>
              <w:rPr>
                <w:rFonts w:cstheme="minorHAnsi"/>
                <w:sz w:val="20"/>
                <w:szCs w:val="20"/>
              </w:rPr>
            </w:pPr>
            <w:r>
              <w:rPr>
                <w:rFonts w:cstheme="minorHAnsi"/>
                <w:sz w:val="20"/>
                <w:szCs w:val="20"/>
              </w:rPr>
              <w:t>Change</w:t>
            </w:r>
          </w:p>
        </w:tc>
      </w:tr>
      <w:tr w:rsidR="007D1ADB" w14:paraId="56E1CDA6" w14:textId="77777777" w:rsidTr="00733FF1">
        <w:tc>
          <w:tcPr>
            <w:tcW w:w="891" w:type="dxa"/>
            <w:vAlign w:val="bottom"/>
          </w:tcPr>
          <w:p w14:paraId="30AB6353" w14:textId="77777777" w:rsidR="007D1ADB" w:rsidRPr="004B51C3" w:rsidRDefault="007D1ADB" w:rsidP="00733FF1">
            <w:pPr>
              <w:rPr>
                <w:rFonts w:cstheme="minorHAnsi"/>
                <w:sz w:val="20"/>
                <w:szCs w:val="20"/>
              </w:rPr>
            </w:pPr>
            <w:r>
              <w:rPr>
                <w:rFonts w:ascii="Aptos Narrow" w:hAnsi="Aptos Narrow"/>
                <w:color w:val="000000"/>
              </w:rPr>
              <w:t>2009</w:t>
            </w:r>
          </w:p>
        </w:tc>
        <w:tc>
          <w:tcPr>
            <w:tcW w:w="896" w:type="dxa"/>
            <w:vAlign w:val="bottom"/>
          </w:tcPr>
          <w:p w14:paraId="3A0E3740" w14:textId="77777777" w:rsidR="007D1ADB" w:rsidRPr="00E323AC" w:rsidRDefault="007D1ADB" w:rsidP="00733FF1">
            <w:pPr>
              <w:rPr>
                <w:rFonts w:cstheme="minorHAnsi"/>
                <w:sz w:val="18"/>
                <w:szCs w:val="18"/>
              </w:rPr>
            </w:pPr>
            <w:r>
              <w:rPr>
                <w:rFonts w:ascii="Aptos Narrow" w:hAnsi="Aptos Narrow"/>
                <w:color w:val="000000"/>
              </w:rPr>
              <w:t>39.8</w:t>
            </w:r>
          </w:p>
        </w:tc>
        <w:tc>
          <w:tcPr>
            <w:tcW w:w="859" w:type="dxa"/>
            <w:vAlign w:val="bottom"/>
          </w:tcPr>
          <w:p w14:paraId="4E6A72C2"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64C15484" w14:textId="77777777" w:rsidR="007D1ADB" w:rsidRPr="00E323AC" w:rsidRDefault="007D1ADB" w:rsidP="00733FF1">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67D43633" w14:textId="77777777" w:rsidR="007D1ADB" w:rsidRPr="006A40AD" w:rsidRDefault="007D1ADB" w:rsidP="00733FF1">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53303218" w14:textId="77777777" w:rsidR="007D1ADB" w:rsidRPr="00E323AC" w:rsidRDefault="007D1ADB" w:rsidP="00733FF1">
            <w:pPr>
              <w:rPr>
                <w:rFonts w:cstheme="minorHAnsi"/>
                <w:sz w:val="18"/>
                <w:szCs w:val="18"/>
              </w:rPr>
            </w:pPr>
          </w:p>
        </w:tc>
        <w:tc>
          <w:tcPr>
            <w:tcW w:w="895" w:type="dxa"/>
            <w:vAlign w:val="bottom"/>
          </w:tcPr>
          <w:p w14:paraId="7AFEAE50" w14:textId="77777777" w:rsidR="007D1ADB" w:rsidRPr="00E323AC" w:rsidRDefault="007D1ADB" w:rsidP="00733FF1">
            <w:pPr>
              <w:rPr>
                <w:rFonts w:cstheme="minorHAnsi"/>
                <w:sz w:val="18"/>
                <w:szCs w:val="18"/>
              </w:rPr>
            </w:pPr>
            <w:r>
              <w:rPr>
                <w:rFonts w:ascii="Aptos Narrow" w:hAnsi="Aptos Narrow"/>
                <w:color w:val="000000"/>
              </w:rPr>
              <w:t>7.58</w:t>
            </w:r>
          </w:p>
        </w:tc>
        <w:tc>
          <w:tcPr>
            <w:tcW w:w="859" w:type="dxa"/>
            <w:vAlign w:val="bottom"/>
          </w:tcPr>
          <w:p w14:paraId="17722CF9"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12341451"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2FC2251" w14:textId="77777777" w:rsidR="007D1ADB" w:rsidRPr="006A40AD" w:rsidRDefault="007D1ADB" w:rsidP="00733FF1">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4DBD74C9" w14:textId="77777777" w:rsidR="007D1ADB" w:rsidRPr="007033C9" w:rsidRDefault="007D1ADB" w:rsidP="00733FF1">
            <w:pPr>
              <w:rPr>
                <w:rFonts w:cstheme="minorHAnsi"/>
                <w:b/>
                <w:bCs/>
                <w:i/>
                <w:iCs/>
                <w:sz w:val="18"/>
                <w:szCs w:val="18"/>
              </w:rPr>
            </w:pPr>
          </w:p>
        </w:tc>
        <w:tc>
          <w:tcPr>
            <w:tcW w:w="935" w:type="dxa"/>
            <w:vAlign w:val="bottom"/>
          </w:tcPr>
          <w:p w14:paraId="78362A7E" w14:textId="77777777" w:rsidR="007D1ADB" w:rsidRPr="00E323AC" w:rsidRDefault="007D1ADB" w:rsidP="00733FF1">
            <w:pPr>
              <w:rPr>
                <w:rFonts w:cstheme="minorHAnsi"/>
                <w:sz w:val="18"/>
                <w:szCs w:val="18"/>
              </w:rPr>
            </w:pPr>
            <w:r>
              <w:rPr>
                <w:rFonts w:ascii="Aptos Narrow" w:hAnsi="Aptos Narrow"/>
                <w:color w:val="000000"/>
              </w:rPr>
              <w:t>102.57</w:t>
            </w:r>
          </w:p>
        </w:tc>
        <w:tc>
          <w:tcPr>
            <w:tcW w:w="895" w:type="dxa"/>
            <w:vAlign w:val="bottom"/>
          </w:tcPr>
          <w:p w14:paraId="51091E0E" w14:textId="77777777" w:rsidR="007D1ADB" w:rsidRPr="00E323AC" w:rsidRDefault="007D1ADB" w:rsidP="00733FF1">
            <w:pPr>
              <w:rPr>
                <w:rFonts w:cstheme="minorHAnsi"/>
                <w:sz w:val="18"/>
                <w:szCs w:val="18"/>
              </w:rPr>
            </w:pPr>
            <w:r>
              <w:rPr>
                <w:rFonts w:ascii="Aptos Narrow" w:hAnsi="Aptos Narrow"/>
                <w:color w:val="000000"/>
              </w:rPr>
              <w:t>1.56</w:t>
            </w:r>
          </w:p>
        </w:tc>
        <w:tc>
          <w:tcPr>
            <w:tcW w:w="895" w:type="dxa"/>
            <w:vAlign w:val="bottom"/>
          </w:tcPr>
          <w:p w14:paraId="65D2E9B5"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675CB0CC" w14:textId="77777777" w:rsidR="007D1ADB" w:rsidRPr="006A40AD" w:rsidRDefault="007D1ADB" w:rsidP="00733FF1">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9F77F76" w14:textId="77777777" w:rsidR="007D1ADB" w:rsidRPr="00E323AC" w:rsidRDefault="007D1ADB" w:rsidP="00733FF1">
            <w:pPr>
              <w:rPr>
                <w:rFonts w:cstheme="minorHAnsi"/>
                <w:b/>
                <w:bCs/>
                <w:sz w:val="18"/>
                <w:szCs w:val="18"/>
              </w:rPr>
            </w:pPr>
          </w:p>
        </w:tc>
      </w:tr>
      <w:tr w:rsidR="007D1ADB" w14:paraId="5A3878C6" w14:textId="77777777" w:rsidTr="00733FF1">
        <w:tc>
          <w:tcPr>
            <w:tcW w:w="891" w:type="dxa"/>
            <w:vAlign w:val="bottom"/>
          </w:tcPr>
          <w:p w14:paraId="2F9B35D8" w14:textId="77777777" w:rsidR="007D1ADB" w:rsidRPr="004B51C3" w:rsidRDefault="007D1ADB" w:rsidP="00733FF1">
            <w:pPr>
              <w:rPr>
                <w:rFonts w:cstheme="minorHAnsi"/>
                <w:sz w:val="20"/>
                <w:szCs w:val="20"/>
              </w:rPr>
            </w:pPr>
            <w:r>
              <w:rPr>
                <w:rFonts w:ascii="Aptos Narrow" w:hAnsi="Aptos Narrow"/>
                <w:color w:val="000000"/>
              </w:rPr>
              <w:t>2010</w:t>
            </w:r>
          </w:p>
        </w:tc>
        <w:tc>
          <w:tcPr>
            <w:tcW w:w="896" w:type="dxa"/>
            <w:vAlign w:val="bottom"/>
          </w:tcPr>
          <w:p w14:paraId="706D5F74" w14:textId="77777777" w:rsidR="007D1ADB" w:rsidRPr="00E323AC" w:rsidRDefault="007D1ADB" w:rsidP="00733FF1">
            <w:pPr>
              <w:rPr>
                <w:rFonts w:cstheme="minorHAnsi"/>
                <w:sz w:val="18"/>
                <w:szCs w:val="18"/>
              </w:rPr>
            </w:pPr>
            <w:r>
              <w:rPr>
                <w:rFonts w:ascii="Aptos Narrow" w:hAnsi="Aptos Narrow"/>
                <w:color w:val="000000"/>
              </w:rPr>
              <w:t>39.78</w:t>
            </w:r>
          </w:p>
        </w:tc>
        <w:tc>
          <w:tcPr>
            <w:tcW w:w="859" w:type="dxa"/>
            <w:vAlign w:val="bottom"/>
          </w:tcPr>
          <w:p w14:paraId="2EF3E9FD"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5E646AB2" w14:textId="77777777" w:rsidR="007D1ADB" w:rsidRPr="00E323AC" w:rsidRDefault="007D1ADB" w:rsidP="00733FF1">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4D5E1C0F" w14:textId="77777777" w:rsidR="007D1ADB" w:rsidRPr="006A40AD" w:rsidRDefault="007D1ADB" w:rsidP="00733FF1">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E674CC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47</w:t>
            </w:r>
          </w:p>
        </w:tc>
        <w:tc>
          <w:tcPr>
            <w:tcW w:w="895" w:type="dxa"/>
            <w:vAlign w:val="bottom"/>
          </w:tcPr>
          <w:p w14:paraId="4BF96C9F" w14:textId="77777777" w:rsidR="007D1ADB" w:rsidRPr="00E323AC" w:rsidRDefault="007D1ADB" w:rsidP="00733FF1">
            <w:pPr>
              <w:rPr>
                <w:rFonts w:cstheme="minorHAnsi"/>
                <w:sz w:val="18"/>
                <w:szCs w:val="18"/>
              </w:rPr>
            </w:pPr>
            <w:r>
              <w:rPr>
                <w:rFonts w:ascii="Aptos Narrow" w:hAnsi="Aptos Narrow"/>
                <w:color w:val="000000"/>
              </w:rPr>
              <w:t>12.22</w:t>
            </w:r>
          </w:p>
        </w:tc>
        <w:tc>
          <w:tcPr>
            <w:tcW w:w="859" w:type="dxa"/>
            <w:vAlign w:val="bottom"/>
          </w:tcPr>
          <w:p w14:paraId="3AC8F30B"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4A20BA52"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6498C702" w14:textId="77777777" w:rsidR="007D1ADB" w:rsidRPr="006A40AD" w:rsidRDefault="007D1ADB" w:rsidP="00733FF1">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5417952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4</w:t>
            </w:r>
          </w:p>
        </w:tc>
        <w:tc>
          <w:tcPr>
            <w:tcW w:w="935" w:type="dxa"/>
            <w:vAlign w:val="bottom"/>
          </w:tcPr>
          <w:p w14:paraId="27C1FBEB" w14:textId="77777777" w:rsidR="007D1ADB" w:rsidRPr="00E323AC" w:rsidRDefault="007D1ADB" w:rsidP="00733FF1">
            <w:pPr>
              <w:rPr>
                <w:rFonts w:cstheme="minorHAnsi"/>
                <w:sz w:val="18"/>
                <w:szCs w:val="18"/>
              </w:rPr>
            </w:pPr>
            <w:r>
              <w:rPr>
                <w:rFonts w:ascii="Aptos Narrow" w:hAnsi="Aptos Narrow"/>
                <w:color w:val="000000"/>
              </w:rPr>
              <w:t>107.17</w:t>
            </w:r>
          </w:p>
        </w:tc>
        <w:tc>
          <w:tcPr>
            <w:tcW w:w="895" w:type="dxa"/>
            <w:vAlign w:val="bottom"/>
          </w:tcPr>
          <w:p w14:paraId="57EA3EC9" w14:textId="77777777" w:rsidR="007D1ADB" w:rsidRPr="00E323AC" w:rsidRDefault="007D1ADB" w:rsidP="00733FF1">
            <w:pPr>
              <w:rPr>
                <w:rFonts w:cstheme="minorHAnsi"/>
                <w:sz w:val="18"/>
                <w:szCs w:val="18"/>
              </w:rPr>
            </w:pPr>
            <w:r>
              <w:rPr>
                <w:rFonts w:ascii="Aptos Narrow" w:hAnsi="Aptos Narrow"/>
                <w:color w:val="000000"/>
              </w:rPr>
              <w:t>1.56</w:t>
            </w:r>
          </w:p>
        </w:tc>
        <w:tc>
          <w:tcPr>
            <w:tcW w:w="895" w:type="dxa"/>
            <w:vAlign w:val="bottom"/>
          </w:tcPr>
          <w:p w14:paraId="50778BBF"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538F95A" w14:textId="77777777" w:rsidR="007D1ADB" w:rsidRPr="006A40AD" w:rsidRDefault="007D1ADB" w:rsidP="00733FF1">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5C2B8CD"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w:t>
            </w:r>
          </w:p>
        </w:tc>
      </w:tr>
      <w:tr w:rsidR="007D1ADB" w14:paraId="1618FF4E" w14:textId="77777777" w:rsidTr="00733FF1">
        <w:tc>
          <w:tcPr>
            <w:tcW w:w="891" w:type="dxa"/>
            <w:vAlign w:val="bottom"/>
          </w:tcPr>
          <w:p w14:paraId="437E17C6" w14:textId="77777777" w:rsidR="007D1ADB" w:rsidRPr="004B51C3" w:rsidRDefault="007D1ADB" w:rsidP="00733FF1">
            <w:pPr>
              <w:rPr>
                <w:rFonts w:cstheme="minorHAnsi"/>
                <w:sz w:val="20"/>
                <w:szCs w:val="20"/>
              </w:rPr>
            </w:pPr>
            <w:r>
              <w:rPr>
                <w:rFonts w:ascii="Aptos Narrow" w:hAnsi="Aptos Narrow"/>
                <w:color w:val="000000"/>
              </w:rPr>
              <w:t>2011</w:t>
            </w:r>
          </w:p>
        </w:tc>
        <w:tc>
          <w:tcPr>
            <w:tcW w:w="896" w:type="dxa"/>
            <w:vAlign w:val="bottom"/>
          </w:tcPr>
          <w:p w14:paraId="5762EA95" w14:textId="77777777" w:rsidR="007D1ADB" w:rsidRPr="00E323AC" w:rsidRDefault="007D1ADB" w:rsidP="00733FF1">
            <w:pPr>
              <w:rPr>
                <w:rFonts w:cstheme="minorHAnsi"/>
                <w:sz w:val="18"/>
                <w:szCs w:val="18"/>
              </w:rPr>
            </w:pPr>
            <w:r>
              <w:rPr>
                <w:rFonts w:ascii="Aptos Narrow" w:hAnsi="Aptos Narrow"/>
                <w:color w:val="000000"/>
              </w:rPr>
              <w:t>39.84</w:t>
            </w:r>
          </w:p>
        </w:tc>
        <w:tc>
          <w:tcPr>
            <w:tcW w:w="859" w:type="dxa"/>
            <w:vAlign w:val="bottom"/>
          </w:tcPr>
          <w:p w14:paraId="08CE464D"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6C6BA839" w14:textId="77777777" w:rsidR="007D1ADB" w:rsidRPr="00E323AC" w:rsidRDefault="007D1ADB" w:rsidP="00733FF1">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79219202" w14:textId="77777777" w:rsidR="007D1ADB" w:rsidRPr="006A40AD" w:rsidRDefault="007D1ADB" w:rsidP="00733FF1">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17EB47F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37</w:t>
            </w:r>
          </w:p>
        </w:tc>
        <w:tc>
          <w:tcPr>
            <w:tcW w:w="895" w:type="dxa"/>
            <w:vAlign w:val="bottom"/>
          </w:tcPr>
          <w:p w14:paraId="3833D413" w14:textId="77777777" w:rsidR="007D1ADB" w:rsidRPr="00E323AC" w:rsidRDefault="007D1ADB" w:rsidP="00733FF1">
            <w:pPr>
              <w:rPr>
                <w:rFonts w:cstheme="minorHAnsi"/>
                <w:sz w:val="18"/>
                <w:szCs w:val="18"/>
              </w:rPr>
            </w:pPr>
            <w:r>
              <w:rPr>
                <w:rFonts w:ascii="Aptos Narrow" w:hAnsi="Aptos Narrow"/>
                <w:color w:val="000000"/>
              </w:rPr>
              <w:t>19.11</w:t>
            </w:r>
          </w:p>
        </w:tc>
        <w:tc>
          <w:tcPr>
            <w:tcW w:w="859" w:type="dxa"/>
            <w:vAlign w:val="bottom"/>
          </w:tcPr>
          <w:p w14:paraId="375BA97B"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52819F96"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51D41768" w14:textId="77777777" w:rsidR="007D1ADB" w:rsidRPr="006A40AD" w:rsidRDefault="007D1ADB" w:rsidP="00733FF1">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5092C96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7.44</w:t>
            </w:r>
          </w:p>
        </w:tc>
        <w:tc>
          <w:tcPr>
            <w:tcW w:w="935" w:type="dxa"/>
            <w:vAlign w:val="bottom"/>
          </w:tcPr>
          <w:p w14:paraId="2A460981" w14:textId="77777777" w:rsidR="007D1ADB" w:rsidRPr="00E323AC" w:rsidRDefault="007D1ADB" w:rsidP="00733FF1">
            <w:pPr>
              <w:rPr>
                <w:rFonts w:cstheme="minorHAnsi"/>
                <w:sz w:val="18"/>
                <w:szCs w:val="18"/>
              </w:rPr>
            </w:pPr>
            <w:r>
              <w:rPr>
                <w:rFonts w:ascii="Aptos Narrow" w:hAnsi="Aptos Narrow"/>
                <w:color w:val="000000"/>
              </w:rPr>
              <w:t>108.72</w:t>
            </w:r>
          </w:p>
        </w:tc>
        <w:tc>
          <w:tcPr>
            <w:tcW w:w="895" w:type="dxa"/>
            <w:vAlign w:val="bottom"/>
          </w:tcPr>
          <w:p w14:paraId="5BE76876" w14:textId="77777777" w:rsidR="007D1ADB" w:rsidRPr="00E323AC" w:rsidRDefault="007D1ADB" w:rsidP="00733FF1">
            <w:pPr>
              <w:rPr>
                <w:rFonts w:cstheme="minorHAnsi"/>
                <w:sz w:val="18"/>
                <w:szCs w:val="18"/>
              </w:rPr>
            </w:pPr>
            <w:r>
              <w:rPr>
                <w:rFonts w:ascii="Aptos Narrow" w:hAnsi="Aptos Narrow"/>
                <w:color w:val="000000"/>
              </w:rPr>
              <w:t>2.08</w:t>
            </w:r>
          </w:p>
        </w:tc>
        <w:tc>
          <w:tcPr>
            <w:tcW w:w="895" w:type="dxa"/>
            <w:vAlign w:val="bottom"/>
          </w:tcPr>
          <w:p w14:paraId="579F6576"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9043D9B" w14:textId="77777777" w:rsidR="007D1ADB" w:rsidRPr="006A40AD" w:rsidRDefault="007D1ADB" w:rsidP="00733FF1">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52BC1FB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07</w:t>
            </w:r>
          </w:p>
        </w:tc>
      </w:tr>
      <w:tr w:rsidR="007D1ADB" w14:paraId="239184DD" w14:textId="77777777" w:rsidTr="00733FF1">
        <w:tc>
          <w:tcPr>
            <w:tcW w:w="891" w:type="dxa"/>
            <w:vAlign w:val="bottom"/>
          </w:tcPr>
          <w:p w14:paraId="58070EAE" w14:textId="77777777" w:rsidR="007D1ADB" w:rsidRPr="004B51C3" w:rsidRDefault="007D1ADB" w:rsidP="00733FF1">
            <w:pPr>
              <w:rPr>
                <w:rFonts w:cstheme="minorHAnsi"/>
                <w:sz w:val="20"/>
                <w:szCs w:val="20"/>
              </w:rPr>
            </w:pPr>
            <w:r>
              <w:rPr>
                <w:rFonts w:ascii="Aptos Narrow" w:hAnsi="Aptos Narrow"/>
                <w:color w:val="000000"/>
              </w:rPr>
              <w:t>2012</w:t>
            </w:r>
          </w:p>
        </w:tc>
        <w:tc>
          <w:tcPr>
            <w:tcW w:w="896" w:type="dxa"/>
            <w:vAlign w:val="bottom"/>
          </w:tcPr>
          <w:p w14:paraId="21CAFDA8" w14:textId="77777777" w:rsidR="007D1ADB" w:rsidRPr="00E323AC" w:rsidRDefault="007D1ADB" w:rsidP="00733FF1">
            <w:pPr>
              <w:rPr>
                <w:rFonts w:cstheme="minorHAnsi"/>
                <w:sz w:val="18"/>
                <w:szCs w:val="18"/>
              </w:rPr>
            </w:pPr>
            <w:r>
              <w:rPr>
                <w:rFonts w:ascii="Aptos Narrow" w:hAnsi="Aptos Narrow"/>
                <w:color w:val="000000"/>
              </w:rPr>
              <w:t>42.41</w:t>
            </w:r>
          </w:p>
        </w:tc>
        <w:tc>
          <w:tcPr>
            <w:tcW w:w="859" w:type="dxa"/>
            <w:vAlign w:val="bottom"/>
          </w:tcPr>
          <w:p w14:paraId="0371E4B6" w14:textId="77777777" w:rsidR="007D1ADB" w:rsidRPr="00E323AC" w:rsidRDefault="007D1ADB" w:rsidP="00733FF1">
            <w:pPr>
              <w:rPr>
                <w:rFonts w:cstheme="minorHAnsi"/>
                <w:sz w:val="18"/>
                <w:szCs w:val="18"/>
              </w:rPr>
            </w:pPr>
            <w:r>
              <w:rPr>
                <w:rFonts w:ascii="Aptos Narrow" w:hAnsi="Aptos Narrow"/>
                <w:color w:val="000000"/>
              </w:rPr>
              <w:t>0</w:t>
            </w:r>
          </w:p>
        </w:tc>
        <w:tc>
          <w:tcPr>
            <w:tcW w:w="895" w:type="dxa"/>
            <w:vAlign w:val="bottom"/>
          </w:tcPr>
          <w:p w14:paraId="435FC2F4" w14:textId="77777777" w:rsidR="007D1ADB" w:rsidRPr="00E323AC" w:rsidRDefault="007D1ADB" w:rsidP="00733FF1">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4BC6E441" w14:textId="77777777" w:rsidR="007D1ADB" w:rsidRPr="006A40AD" w:rsidRDefault="007D1ADB" w:rsidP="00733FF1">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282F74B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3</w:t>
            </w:r>
          </w:p>
        </w:tc>
        <w:tc>
          <w:tcPr>
            <w:tcW w:w="895" w:type="dxa"/>
            <w:vAlign w:val="bottom"/>
          </w:tcPr>
          <w:p w14:paraId="3F9E82C7" w14:textId="77777777" w:rsidR="007D1ADB" w:rsidRPr="00E323AC" w:rsidRDefault="007D1ADB" w:rsidP="00733FF1">
            <w:pPr>
              <w:rPr>
                <w:rFonts w:cstheme="minorHAnsi"/>
                <w:sz w:val="18"/>
                <w:szCs w:val="18"/>
              </w:rPr>
            </w:pPr>
            <w:r>
              <w:rPr>
                <w:rFonts w:ascii="Aptos Narrow" w:hAnsi="Aptos Narrow"/>
                <w:color w:val="000000"/>
              </w:rPr>
              <w:t>23.82</w:t>
            </w:r>
          </w:p>
        </w:tc>
        <w:tc>
          <w:tcPr>
            <w:tcW w:w="859" w:type="dxa"/>
            <w:vAlign w:val="bottom"/>
          </w:tcPr>
          <w:p w14:paraId="3F0BD965"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449FCE02" w14:textId="77777777" w:rsidR="007D1ADB" w:rsidRPr="00E323AC" w:rsidRDefault="007D1ADB" w:rsidP="00733FF1">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41AF0628" w14:textId="77777777" w:rsidR="007D1ADB" w:rsidRPr="006A40AD" w:rsidRDefault="007D1ADB" w:rsidP="00733FF1">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28C07CB"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27</w:t>
            </w:r>
          </w:p>
        </w:tc>
        <w:tc>
          <w:tcPr>
            <w:tcW w:w="935" w:type="dxa"/>
            <w:vAlign w:val="bottom"/>
          </w:tcPr>
          <w:p w14:paraId="0113D9BB" w14:textId="77777777" w:rsidR="007D1ADB" w:rsidRPr="00E323AC" w:rsidRDefault="007D1ADB" w:rsidP="00733FF1">
            <w:pPr>
              <w:rPr>
                <w:rFonts w:cstheme="minorHAnsi"/>
                <w:sz w:val="18"/>
                <w:szCs w:val="18"/>
              </w:rPr>
            </w:pPr>
            <w:r>
              <w:rPr>
                <w:rFonts w:ascii="Aptos Narrow" w:hAnsi="Aptos Narrow"/>
                <w:color w:val="000000"/>
              </w:rPr>
              <w:t>109.47</w:t>
            </w:r>
          </w:p>
        </w:tc>
        <w:tc>
          <w:tcPr>
            <w:tcW w:w="895" w:type="dxa"/>
            <w:vAlign w:val="bottom"/>
          </w:tcPr>
          <w:p w14:paraId="71948C75" w14:textId="77777777" w:rsidR="007D1ADB" w:rsidRPr="00E323AC" w:rsidRDefault="007D1ADB" w:rsidP="00733FF1">
            <w:pPr>
              <w:rPr>
                <w:rFonts w:cstheme="minorHAnsi"/>
                <w:sz w:val="18"/>
                <w:szCs w:val="18"/>
              </w:rPr>
            </w:pPr>
            <w:r>
              <w:rPr>
                <w:rFonts w:ascii="Aptos Narrow" w:hAnsi="Aptos Narrow"/>
                <w:color w:val="000000"/>
              </w:rPr>
              <w:t>2.08</w:t>
            </w:r>
          </w:p>
        </w:tc>
        <w:tc>
          <w:tcPr>
            <w:tcW w:w="895" w:type="dxa"/>
            <w:vAlign w:val="bottom"/>
          </w:tcPr>
          <w:p w14:paraId="6ADD672D" w14:textId="77777777" w:rsidR="007D1ADB" w:rsidRPr="00E323AC" w:rsidRDefault="007D1ADB" w:rsidP="00733FF1">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ACC2CB2" w14:textId="77777777" w:rsidR="007D1ADB" w:rsidRPr="006A40AD" w:rsidRDefault="007D1ADB" w:rsidP="00733FF1">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15DB928A"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75</w:t>
            </w:r>
          </w:p>
        </w:tc>
      </w:tr>
      <w:tr w:rsidR="007D1ADB" w14:paraId="0F474C3D" w14:textId="77777777" w:rsidTr="00733FF1">
        <w:tc>
          <w:tcPr>
            <w:tcW w:w="891" w:type="dxa"/>
            <w:vAlign w:val="bottom"/>
          </w:tcPr>
          <w:p w14:paraId="20A2C5C3" w14:textId="77777777" w:rsidR="007D1ADB" w:rsidRPr="004B51C3" w:rsidRDefault="007D1ADB" w:rsidP="00733FF1">
            <w:pPr>
              <w:rPr>
                <w:rFonts w:cstheme="minorHAnsi"/>
                <w:sz w:val="20"/>
                <w:szCs w:val="20"/>
              </w:rPr>
            </w:pPr>
            <w:r>
              <w:rPr>
                <w:rFonts w:ascii="Aptos Narrow" w:hAnsi="Aptos Narrow"/>
                <w:color w:val="000000"/>
              </w:rPr>
              <w:t>2013</w:t>
            </w:r>
          </w:p>
        </w:tc>
        <w:tc>
          <w:tcPr>
            <w:tcW w:w="896" w:type="dxa"/>
            <w:vAlign w:val="bottom"/>
          </w:tcPr>
          <w:p w14:paraId="1F899B84" w14:textId="77777777" w:rsidR="007D1ADB" w:rsidRPr="00E323AC" w:rsidRDefault="007D1ADB" w:rsidP="00733FF1">
            <w:pPr>
              <w:rPr>
                <w:rFonts w:cstheme="minorHAnsi"/>
                <w:sz w:val="18"/>
                <w:szCs w:val="18"/>
              </w:rPr>
            </w:pPr>
            <w:r>
              <w:rPr>
                <w:rFonts w:ascii="Aptos Narrow" w:hAnsi="Aptos Narrow"/>
                <w:color w:val="000000"/>
              </w:rPr>
              <w:t>41.82</w:t>
            </w:r>
          </w:p>
        </w:tc>
        <w:tc>
          <w:tcPr>
            <w:tcW w:w="859" w:type="dxa"/>
            <w:vAlign w:val="bottom"/>
          </w:tcPr>
          <w:p w14:paraId="7D1FC9FA"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47947069" w14:textId="77777777" w:rsidR="007D1ADB" w:rsidRPr="00E323AC" w:rsidRDefault="007D1ADB" w:rsidP="00733FF1">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24A937E6" w14:textId="77777777" w:rsidR="007D1ADB" w:rsidRPr="006A40AD" w:rsidRDefault="007D1ADB" w:rsidP="00733FF1">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0AD23E89"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87</w:t>
            </w:r>
          </w:p>
        </w:tc>
        <w:tc>
          <w:tcPr>
            <w:tcW w:w="895" w:type="dxa"/>
            <w:vAlign w:val="bottom"/>
          </w:tcPr>
          <w:p w14:paraId="3EB5C84A" w14:textId="77777777" w:rsidR="007D1ADB" w:rsidRPr="00E323AC" w:rsidRDefault="007D1ADB" w:rsidP="00733FF1">
            <w:pPr>
              <w:rPr>
                <w:rFonts w:cstheme="minorHAnsi"/>
                <w:sz w:val="18"/>
                <w:szCs w:val="18"/>
              </w:rPr>
            </w:pPr>
            <w:r>
              <w:rPr>
                <w:rFonts w:ascii="Aptos Narrow" w:hAnsi="Aptos Narrow"/>
                <w:color w:val="000000"/>
              </w:rPr>
              <w:t>26.26</w:t>
            </w:r>
          </w:p>
        </w:tc>
        <w:tc>
          <w:tcPr>
            <w:tcW w:w="859" w:type="dxa"/>
            <w:vAlign w:val="bottom"/>
          </w:tcPr>
          <w:p w14:paraId="5ED19366" w14:textId="77777777" w:rsidR="007D1ADB" w:rsidRPr="00E323AC" w:rsidRDefault="007D1ADB" w:rsidP="00733FF1">
            <w:pPr>
              <w:rPr>
                <w:rFonts w:cstheme="minorHAnsi"/>
                <w:sz w:val="18"/>
                <w:szCs w:val="18"/>
              </w:rPr>
            </w:pPr>
            <w:r>
              <w:rPr>
                <w:rFonts w:ascii="Aptos Narrow" w:hAnsi="Aptos Narrow"/>
                <w:color w:val="000000"/>
              </w:rPr>
              <w:t>0.55</w:t>
            </w:r>
          </w:p>
        </w:tc>
        <w:tc>
          <w:tcPr>
            <w:tcW w:w="895" w:type="dxa"/>
            <w:vAlign w:val="bottom"/>
          </w:tcPr>
          <w:p w14:paraId="2910AC10" w14:textId="77777777" w:rsidR="007D1ADB" w:rsidRPr="00E323AC" w:rsidRDefault="007D1ADB" w:rsidP="00733FF1">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7FA5ACE3" w14:textId="77777777" w:rsidR="007D1ADB" w:rsidRPr="006A40AD" w:rsidRDefault="007D1ADB" w:rsidP="00733FF1">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11E680D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58</w:t>
            </w:r>
          </w:p>
        </w:tc>
        <w:tc>
          <w:tcPr>
            <w:tcW w:w="935" w:type="dxa"/>
            <w:vAlign w:val="bottom"/>
          </w:tcPr>
          <w:p w14:paraId="52E8B19C" w14:textId="77777777" w:rsidR="007D1ADB" w:rsidRPr="00E323AC" w:rsidRDefault="007D1ADB" w:rsidP="00733FF1">
            <w:pPr>
              <w:rPr>
                <w:rFonts w:cstheme="minorHAnsi"/>
                <w:sz w:val="18"/>
                <w:szCs w:val="18"/>
              </w:rPr>
            </w:pPr>
            <w:r>
              <w:rPr>
                <w:rFonts w:ascii="Aptos Narrow" w:hAnsi="Aptos Narrow"/>
                <w:color w:val="000000"/>
              </w:rPr>
              <w:t>108.95</w:t>
            </w:r>
          </w:p>
        </w:tc>
        <w:tc>
          <w:tcPr>
            <w:tcW w:w="895" w:type="dxa"/>
            <w:vAlign w:val="bottom"/>
          </w:tcPr>
          <w:p w14:paraId="43F285CA" w14:textId="77777777" w:rsidR="007D1ADB" w:rsidRPr="00E323AC" w:rsidRDefault="007D1ADB" w:rsidP="00733FF1">
            <w:pPr>
              <w:rPr>
                <w:rFonts w:cstheme="minorHAnsi"/>
                <w:sz w:val="18"/>
                <w:szCs w:val="18"/>
              </w:rPr>
            </w:pPr>
            <w:r>
              <w:rPr>
                <w:rFonts w:ascii="Aptos Narrow" w:hAnsi="Aptos Narrow"/>
                <w:color w:val="000000"/>
              </w:rPr>
              <w:t>2.54</w:t>
            </w:r>
          </w:p>
        </w:tc>
        <w:tc>
          <w:tcPr>
            <w:tcW w:w="895" w:type="dxa"/>
            <w:vAlign w:val="bottom"/>
          </w:tcPr>
          <w:p w14:paraId="4A03613C" w14:textId="77777777" w:rsidR="007D1ADB" w:rsidRPr="00E323AC" w:rsidRDefault="007D1ADB" w:rsidP="00733FF1">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7EB6263E" w14:textId="77777777" w:rsidR="007D1ADB" w:rsidRPr="006A40AD" w:rsidRDefault="007D1ADB" w:rsidP="00733FF1">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2CE6047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49</w:t>
            </w:r>
          </w:p>
        </w:tc>
      </w:tr>
      <w:tr w:rsidR="007D1ADB" w14:paraId="61E876E0" w14:textId="77777777" w:rsidTr="00733FF1">
        <w:tc>
          <w:tcPr>
            <w:tcW w:w="891" w:type="dxa"/>
            <w:vAlign w:val="bottom"/>
          </w:tcPr>
          <w:p w14:paraId="3D447A4E" w14:textId="77777777" w:rsidR="007D1ADB" w:rsidRPr="004B51C3" w:rsidRDefault="007D1ADB" w:rsidP="00733FF1">
            <w:pPr>
              <w:rPr>
                <w:rFonts w:cstheme="minorHAnsi"/>
                <w:sz w:val="20"/>
                <w:szCs w:val="20"/>
              </w:rPr>
            </w:pPr>
            <w:r>
              <w:rPr>
                <w:rFonts w:ascii="Aptos Narrow" w:hAnsi="Aptos Narrow"/>
                <w:color w:val="000000"/>
              </w:rPr>
              <w:t>2014</w:t>
            </w:r>
          </w:p>
        </w:tc>
        <w:tc>
          <w:tcPr>
            <w:tcW w:w="896" w:type="dxa"/>
            <w:vAlign w:val="bottom"/>
          </w:tcPr>
          <w:p w14:paraId="0714DA61" w14:textId="77777777" w:rsidR="007D1ADB" w:rsidRPr="00E323AC" w:rsidRDefault="007D1ADB" w:rsidP="00733FF1">
            <w:pPr>
              <w:rPr>
                <w:rFonts w:cstheme="minorHAnsi"/>
                <w:sz w:val="18"/>
                <w:szCs w:val="18"/>
              </w:rPr>
            </w:pPr>
            <w:r>
              <w:rPr>
                <w:rFonts w:ascii="Aptos Narrow" w:hAnsi="Aptos Narrow"/>
                <w:color w:val="000000"/>
              </w:rPr>
              <w:t>41.41</w:t>
            </w:r>
          </w:p>
        </w:tc>
        <w:tc>
          <w:tcPr>
            <w:tcW w:w="859" w:type="dxa"/>
            <w:vAlign w:val="bottom"/>
          </w:tcPr>
          <w:p w14:paraId="460A7F20"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1BBBB7D5" w14:textId="77777777" w:rsidR="007D1ADB" w:rsidRPr="00E323AC" w:rsidRDefault="007D1ADB" w:rsidP="00733FF1">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0B882B9E" w14:textId="77777777" w:rsidR="007D1ADB" w:rsidRPr="006A40AD" w:rsidRDefault="007D1ADB" w:rsidP="00733FF1">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01FDF996"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2</w:t>
            </w:r>
          </w:p>
        </w:tc>
        <w:tc>
          <w:tcPr>
            <w:tcW w:w="895" w:type="dxa"/>
            <w:vAlign w:val="bottom"/>
          </w:tcPr>
          <w:p w14:paraId="075C90EA" w14:textId="77777777" w:rsidR="007D1ADB" w:rsidRPr="00E323AC" w:rsidRDefault="007D1ADB" w:rsidP="00733FF1">
            <w:pPr>
              <w:rPr>
                <w:rFonts w:cstheme="minorHAnsi"/>
                <w:sz w:val="18"/>
                <w:szCs w:val="18"/>
              </w:rPr>
            </w:pPr>
            <w:r>
              <w:rPr>
                <w:rFonts w:ascii="Aptos Narrow" w:hAnsi="Aptos Narrow"/>
                <w:color w:val="000000"/>
              </w:rPr>
              <w:t>34.41</w:t>
            </w:r>
          </w:p>
        </w:tc>
        <w:tc>
          <w:tcPr>
            <w:tcW w:w="859" w:type="dxa"/>
            <w:vAlign w:val="bottom"/>
          </w:tcPr>
          <w:p w14:paraId="053014F0" w14:textId="77777777" w:rsidR="007D1ADB" w:rsidRPr="00E323AC" w:rsidRDefault="007D1ADB" w:rsidP="00733FF1">
            <w:pPr>
              <w:rPr>
                <w:rFonts w:cstheme="minorHAnsi"/>
                <w:sz w:val="18"/>
                <w:szCs w:val="18"/>
              </w:rPr>
            </w:pPr>
            <w:r>
              <w:rPr>
                <w:rFonts w:ascii="Aptos Narrow" w:hAnsi="Aptos Narrow"/>
                <w:color w:val="000000"/>
              </w:rPr>
              <w:t>0.73</w:t>
            </w:r>
          </w:p>
        </w:tc>
        <w:tc>
          <w:tcPr>
            <w:tcW w:w="895" w:type="dxa"/>
            <w:vAlign w:val="bottom"/>
          </w:tcPr>
          <w:p w14:paraId="20A000F0" w14:textId="77777777" w:rsidR="007D1ADB" w:rsidRPr="00E323AC" w:rsidRDefault="007D1ADB" w:rsidP="00733FF1">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3550C5E4" w14:textId="77777777" w:rsidR="007D1ADB" w:rsidRPr="006A40AD" w:rsidRDefault="007D1ADB" w:rsidP="00733FF1">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76C49271"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8.88</w:t>
            </w:r>
          </w:p>
        </w:tc>
        <w:tc>
          <w:tcPr>
            <w:tcW w:w="935" w:type="dxa"/>
            <w:vAlign w:val="bottom"/>
          </w:tcPr>
          <w:p w14:paraId="6E32F85A" w14:textId="77777777" w:rsidR="007D1ADB" w:rsidRPr="00E323AC" w:rsidRDefault="007D1ADB" w:rsidP="00733FF1">
            <w:pPr>
              <w:rPr>
                <w:rFonts w:cstheme="minorHAnsi"/>
                <w:sz w:val="18"/>
                <w:szCs w:val="18"/>
              </w:rPr>
            </w:pPr>
            <w:r>
              <w:rPr>
                <w:rFonts w:ascii="Aptos Narrow" w:hAnsi="Aptos Narrow"/>
                <w:color w:val="000000"/>
              </w:rPr>
              <w:t>109.13</w:t>
            </w:r>
          </w:p>
        </w:tc>
        <w:tc>
          <w:tcPr>
            <w:tcW w:w="895" w:type="dxa"/>
            <w:vAlign w:val="bottom"/>
          </w:tcPr>
          <w:p w14:paraId="346E85EA" w14:textId="77777777" w:rsidR="007D1ADB" w:rsidRPr="00E323AC" w:rsidRDefault="007D1ADB" w:rsidP="00733FF1">
            <w:pPr>
              <w:rPr>
                <w:rFonts w:cstheme="minorHAnsi"/>
                <w:sz w:val="18"/>
                <w:szCs w:val="18"/>
              </w:rPr>
            </w:pPr>
            <w:r>
              <w:rPr>
                <w:rFonts w:ascii="Aptos Narrow" w:hAnsi="Aptos Narrow"/>
                <w:color w:val="000000"/>
              </w:rPr>
              <w:t>6.42</w:t>
            </w:r>
          </w:p>
        </w:tc>
        <w:tc>
          <w:tcPr>
            <w:tcW w:w="895" w:type="dxa"/>
            <w:vAlign w:val="bottom"/>
          </w:tcPr>
          <w:p w14:paraId="0F14272C" w14:textId="77777777" w:rsidR="007D1ADB" w:rsidRPr="00E323AC" w:rsidRDefault="007D1ADB" w:rsidP="00733FF1">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132F6933" w14:textId="77777777" w:rsidR="007D1ADB" w:rsidRPr="006A40AD" w:rsidRDefault="007D1ADB" w:rsidP="00733FF1">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1CE3956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26</w:t>
            </w:r>
          </w:p>
        </w:tc>
      </w:tr>
      <w:tr w:rsidR="007D1ADB" w14:paraId="68919F6F" w14:textId="77777777" w:rsidTr="00733FF1">
        <w:tc>
          <w:tcPr>
            <w:tcW w:w="891" w:type="dxa"/>
            <w:vAlign w:val="bottom"/>
          </w:tcPr>
          <w:p w14:paraId="2E254804" w14:textId="77777777" w:rsidR="007D1ADB" w:rsidRDefault="007D1ADB" w:rsidP="00733FF1">
            <w:pPr>
              <w:rPr>
                <w:rFonts w:cstheme="minorHAnsi"/>
                <w:sz w:val="20"/>
                <w:szCs w:val="20"/>
              </w:rPr>
            </w:pPr>
            <w:r>
              <w:rPr>
                <w:rFonts w:ascii="Aptos Narrow" w:hAnsi="Aptos Narrow"/>
                <w:color w:val="000000"/>
              </w:rPr>
              <w:t>2015</w:t>
            </w:r>
          </w:p>
        </w:tc>
        <w:tc>
          <w:tcPr>
            <w:tcW w:w="896" w:type="dxa"/>
            <w:vAlign w:val="bottom"/>
          </w:tcPr>
          <w:p w14:paraId="674896B8" w14:textId="77777777" w:rsidR="007D1ADB" w:rsidRPr="00E323AC" w:rsidRDefault="007D1ADB" w:rsidP="00733FF1">
            <w:pPr>
              <w:rPr>
                <w:rFonts w:cstheme="minorHAnsi"/>
                <w:sz w:val="18"/>
                <w:szCs w:val="18"/>
              </w:rPr>
            </w:pPr>
            <w:r>
              <w:rPr>
                <w:rFonts w:ascii="Aptos Narrow" w:hAnsi="Aptos Narrow"/>
                <w:color w:val="000000"/>
              </w:rPr>
              <w:t>43.54</w:t>
            </w:r>
          </w:p>
        </w:tc>
        <w:tc>
          <w:tcPr>
            <w:tcW w:w="859" w:type="dxa"/>
            <w:vAlign w:val="bottom"/>
          </w:tcPr>
          <w:p w14:paraId="66CB05CE" w14:textId="77777777" w:rsidR="007D1ADB" w:rsidRPr="00E323AC" w:rsidRDefault="007D1ADB" w:rsidP="00733FF1">
            <w:pPr>
              <w:rPr>
                <w:rFonts w:cstheme="minorHAnsi"/>
                <w:sz w:val="18"/>
                <w:szCs w:val="18"/>
              </w:rPr>
            </w:pPr>
            <w:r>
              <w:rPr>
                <w:rFonts w:ascii="Aptos Narrow" w:hAnsi="Aptos Narrow"/>
                <w:color w:val="000000"/>
              </w:rPr>
              <w:t>1.5</w:t>
            </w:r>
          </w:p>
        </w:tc>
        <w:tc>
          <w:tcPr>
            <w:tcW w:w="895" w:type="dxa"/>
            <w:vAlign w:val="bottom"/>
          </w:tcPr>
          <w:p w14:paraId="15AA9E6F" w14:textId="77777777" w:rsidR="007D1ADB" w:rsidRPr="00E323AC" w:rsidRDefault="007D1ADB" w:rsidP="00733FF1">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D8CBFB2" w14:textId="77777777" w:rsidR="007D1ADB" w:rsidRPr="006A40AD" w:rsidRDefault="007D1ADB" w:rsidP="00733FF1">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2BA2F26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06</w:t>
            </w:r>
          </w:p>
        </w:tc>
        <w:tc>
          <w:tcPr>
            <w:tcW w:w="895" w:type="dxa"/>
            <w:vAlign w:val="bottom"/>
          </w:tcPr>
          <w:p w14:paraId="253ADC26" w14:textId="77777777" w:rsidR="007D1ADB" w:rsidRPr="00E323AC" w:rsidRDefault="007D1ADB" w:rsidP="00733FF1">
            <w:pPr>
              <w:rPr>
                <w:rFonts w:cstheme="minorHAnsi"/>
                <w:sz w:val="18"/>
                <w:szCs w:val="18"/>
              </w:rPr>
            </w:pPr>
            <w:r>
              <w:rPr>
                <w:rFonts w:ascii="Aptos Narrow" w:hAnsi="Aptos Narrow"/>
                <w:color w:val="000000"/>
              </w:rPr>
              <w:t>34.71</w:t>
            </w:r>
          </w:p>
        </w:tc>
        <w:tc>
          <w:tcPr>
            <w:tcW w:w="859" w:type="dxa"/>
            <w:vAlign w:val="bottom"/>
          </w:tcPr>
          <w:p w14:paraId="5E1C5925" w14:textId="77777777" w:rsidR="007D1ADB" w:rsidRPr="00E323AC" w:rsidRDefault="007D1ADB" w:rsidP="00733FF1">
            <w:pPr>
              <w:rPr>
                <w:rFonts w:cstheme="minorHAnsi"/>
                <w:sz w:val="18"/>
                <w:szCs w:val="18"/>
              </w:rPr>
            </w:pPr>
            <w:r>
              <w:rPr>
                <w:rFonts w:ascii="Aptos Narrow" w:hAnsi="Aptos Narrow"/>
                <w:color w:val="000000"/>
              </w:rPr>
              <w:t>0.73</w:t>
            </w:r>
          </w:p>
        </w:tc>
        <w:tc>
          <w:tcPr>
            <w:tcW w:w="895" w:type="dxa"/>
            <w:vAlign w:val="bottom"/>
          </w:tcPr>
          <w:p w14:paraId="0094DB41" w14:textId="77777777" w:rsidR="007D1ADB" w:rsidRPr="00E323AC" w:rsidRDefault="007D1ADB" w:rsidP="00733FF1">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69ABF4EC" w14:textId="77777777" w:rsidR="007D1ADB" w:rsidRPr="006A40AD" w:rsidRDefault="007D1ADB" w:rsidP="00733FF1">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04DFF74D"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66</w:t>
            </w:r>
          </w:p>
        </w:tc>
        <w:tc>
          <w:tcPr>
            <w:tcW w:w="935" w:type="dxa"/>
            <w:vAlign w:val="bottom"/>
          </w:tcPr>
          <w:p w14:paraId="1F1F03B1" w14:textId="77777777" w:rsidR="007D1ADB" w:rsidRPr="00E323AC" w:rsidRDefault="007D1ADB" w:rsidP="00733FF1">
            <w:pPr>
              <w:rPr>
                <w:rFonts w:cstheme="minorHAnsi"/>
                <w:sz w:val="18"/>
                <w:szCs w:val="18"/>
              </w:rPr>
            </w:pPr>
            <w:r>
              <w:rPr>
                <w:rFonts w:ascii="Aptos Narrow" w:hAnsi="Aptos Narrow"/>
                <w:color w:val="000000"/>
              </w:rPr>
              <w:t>113.99</w:t>
            </w:r>
          </w:p>
        </w:tc>
        <w:tc>
          <w:tcPr>
            <w:tcW w:w="895" w:type="dxa"/>
            <w:vAlign w:val="bottom"/>
          </w:tcPr>
          <w:p w14:paraId="03DD520E"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5CA191C4" w14:textId="77777777" w:rsidR="007D1ADB" w:rsidRPr="00E323AC" w:rsidRDefault="007D1ADB" w:rsidP="00733FF1">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3D61EC43" w14:textId="77777777" w:rsidR="007D1ADB" w:rsidRPr="006A40AD" w:rsidRDefault="007D1ADB" w:rsidP="00733FF1">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70B19AEE"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0.4</w:t>
            </w:r>
          </w:p>
        </w:tc>
      </w:tr>
      <w:tr w:rsidR="007D1ADB" w14:paraId="6AE35173" w14:textId="77777777" w:rsidTr="00733FF1">
        <w:tc>
          <w:tcPr>
            <w:tcW w:w="891" w:type="dxa"/>
            <w:vAlign w:val="bottom"/>
          </w:tcPr>
          <w:p w14:paraId="359E52A5" w14:textId="77777777" w:rsidR="007D1ADB" w:rsidRDefault="007D1ADB" w:rsidP="00733FF1">
            <w:pPr>
              <w:rPr>
                <w:rFonts w:cstheme="minorHAnsi"/>
                <w:sz w:val="20"/>
                <w:szCs w:val="20"/>
              </w:rPr>
            </w:pPr>
            <w:r>
              <w:rPr>
                <w:rFonts w:ascii="Aptos Narrow" w:hAnsi="Aptos Narrow"/>
                <w:color w:val="000000"/>
              </w:rPr>
              <w:t>2016</w:t>
            </w:r>
          </w:p>
        </w:tc>
        <w:tc>
          <w:tcPr>
            <w:tcW w:w="896" w:type="dxa"/>
            <w:vAlign w:val="bottom"/>
          </w:tcPr>
          <w:p w14:paraId="15D55E4F" w14:textId="77777777" w:rsidR="007D1ADB" w:rsidRPr="00E323AC" w:rsidRDefault="007D1ADB" w:rsidP="00733FF1">
            <w:pPr>
              <w:rPr>
                <w:rFonts w:cstheme="minorHAnsi"/>
                <w:sz w:val="18"/>
                <w:szCs w:val="18"/>
              </w:rPr>
            </w:pPr>
            <w:r>
              <w:rPr>
                <w:rFonts w:ascii="Aptos Narrow" w:hAnsi="Aptos Narrow"/>
                <w:color w:val="000000"/>
              </w:rPr>
              <w:t>42.43</w:t>
            </w:r>
          </w:p>
        </w:tc>
        <w:tc>
          <w:tcPr>
            <w:tcW w:w="859" w:type="dxa"/>
            <w:vAlign w:val="bottom"/>
          </w:tcPr>
          <w:p w14:paraId="358FB26C" w14:textId="77777777" w:rsidR="007D1ADB" w:rsidRPr="00E323AC" w:rsidRDefault="007D1ADB" w:rsidP="00733FF1">
            <w:pPr>
              <w:rPr>
                <w:rFonts w:cstheme="minorHAnsi"/>
                <w:sz w:val="18"/>
                <w:szCs w:val="18"/>
              </w:rPr>
            </w:pPr>
            <w:r>
              <w:rPr>
                <w:rFonts w:ascii="Aptos Narrow" w:hAnsi="Aptos Narrow"/>
                <w:color w:val="000000"/>
              </w:rPr>
              <w:t>1.85</w:t>
            </w:r>
          </w:p>
        </w:tc>
        <w:tc>
          <w:tcPr>
            <w:tcW w:w="895" w:type="dxa"/>
            <w:vAlign w:val="bottom"/>
          </w:tcPr>
          <w:p w14:paraId="64BCBC23" w14:textId="77777777" w:rsidR="007D1ADB" w:rsidRPr="00E323AC" w:rsidRDefault="007D1ADB" w:rsidP="00733FF1">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378A81ED" w14:textId="77777777" w:rsidR="007D1ADB" w:rsidRPr="006A40AD" w:rsidRDefault="007D1ADB" w:rsidP="00733FF1">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57A73A90"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6</w:t>
            </w:r>
          </w:p>
        </w:tc>
        <w:tc>
          <w:tcPr>
            <w:tcW w:w="895" w:type="dxa"/>
            <w:vAlign w:val="bottom"/>
          </w:tcPr>
          <w:p w14:paraId="457E7B82" w14:textId="77777777" w:rsidR="007D1ADB" w:rsidRPr="00E323AC" w:rsidRDefault="007D1ADB" w:rsidP="00733FF1">
            <w:pPr>
              <w:rPr>
                <w:rFonts w:cstheme="minorHAnsi"/>
                <w:sz w:val="18"/>
                <w:szCs w:val="18"/>
              </w:rPr>
            </w:pPr>
            <w:r>
              <w:rPr>
                <w:rFonts w:ascii="Aptos Narrow" w:hAnsi="Aptos Narrow"/>
                <w:color w:val="000000"/>
              </w:rPr>
              <w:t>40.28</w:t>
            </w:r>
          </w:p>
        </w:tc>
        <w:tc>
          <w:tcPr>
            <w:tcW w:w="859" w:type="dxa"/>
            <w:vAlign w:val="bottom"/>
          </w:tcPr>
          <w:p w14:paraId="2054F1DC"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75CF5145" w14:textId="77777777" w:rsidR="007D1ADB" w:rsidRPr="00E323AC" w:rsidRDefault="007D1ADB" w:rsidP="00733FF1">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D6DC7CB" w14:textId="77777777" w:rsidR="007D1ADB" w:rsidRPr="006A40AD" w:rsidRDefault="007D1ADB" w:rsidP="00733FF1">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679676A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6.85</w:t>
            </w:r>
          </w:p>
        </w:tc>
        <w:tc>
          <w:tcPr>
            <w:tcW w:w="935" w:type="dxa"/>
            <w:vAlign w:val="bottom"/>
          </w:tcPr>
          <w:p w14:paraId="125308EA" w14:textId="77777777" w:rsidR="007D1ADB" w:rsidRPr="00E323AC" w:rsidRDefault="007D1ADB" w:rsidP="00733FF1">
            <w:pPr>
              <w:rPr>
                <w:rFonts w:cstheme="minorHAnsi"/>
                <w:sz w:val="18"/>
                <w:szCs w:val="18"/>
              </w:rPr>
            </w:pPr>
            <w:r>
              <w:rPr>
                <w:rFonts w:ascii="Aptos Narrow" w:hAnsi="Aptos Narrow"/>
                <w:color w:val="000000"/>
              </w:rPr>
              <w:t>118.57</w:t>
            </w:r>
          </w:p>
        </w:tc>
        <w:tc>
          <w:tcPr>
            <w:tcW w:w="895" w:type="dxa"/>
            <w:vAlign w:val="bottom"/>
          </w:tcPr>
          <w:p w14:paraId="1689B27B"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3B90D860" w14:textId="77777777" w:rsidR="007D1ADB" w:rsidRPr="00E323AC" w:rsidRDefault="007D1ADB" w:rsidP="00733FF1">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EC99D7D" w14:textId="77777777" w:rsidR="007D1ADB" w:rsidRPr="006A40AD" w:rsidRDefault="007D1ADB" w:rsidP="00733FF1">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57AB8A3E"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7.45</w:t>
            </w:r>
          </w:p>
        </w:tc>
      </w:tr>
      <w:tr w:rsidR="007D1ADB" w14:paraId="38F1AAD1" w14:textId="77777777" w:rsidTr="00733FF1">
        <w:tc>
          <w:tcPr>
            <w:tcW w:w="891" w:type="dxa"/>
            <w:vAlign w:val="bottom"/>
          </w:tcPr>
          <w:p w14:paraId="2DB89C51" w14:textId="77777777" w:rsidR="007D1ADB" w:rsidRDefault="007D1ADB" w:rsidP="00733FF1">
            <w:pPr>
              <w:rPr>
                <w:rFonts w:cstheme="minorHAnsi"/>
                <w:sz w:val="20"/>
                <w:szCs w:val="20"/>
              </w:rPr>
            </w:pPr>
            <w:r>
              <w:rPr>
                <w:rFonts w:ascii="Aptos Narrow" w:hAnsi="Aptos Narrow"/>
                <w:color w:val="000000"/>
              </w:rPr>
              <w:t>2017</w:t>
            </w:r>
          </w:p>
        </w:tc>
        <w:tc>
          <w:tcPr>
            <w:tcW w:w="896" w:type="dxa"/>
            <w:vAlign w:val="bottom"/>
          </w:tcPr>
          <w:p w14:paraId="1E51ACB7" w14:textId="77777777" w:rsidR="007D1ADB" w:rsidRPr="00E323AC" w:rsidRDefault="007D1ADB" w:rsidP="00733FF1">
            <w:pPr>
              <w:rPr>
                <w:rFonts w:cstheme="minorHAnsi"/>
                <w:sz w:val="18"/>
                <w:szCs w:val="18"/>
              </w:rPr>
            </w:pPr>
            <w:r>
              <w:rPr>
                <w:rFonts w:ascii="Aptos Narrow" w:hAnsi="Aptos Narrow"/>
                <w:color w:val="000000"/>
              </w:rPr>
              <w:t>38.77</w:t>
            </w:r>
          </w:p>
        </w:tc>
        <w:tc>
          <w:tcPr>
            <w:tcW w:w="859" w:type="dxa"/>
            <w:vAlign w:val="bottom"/>
          </w:tcPr>
          <w:p w14:paraId="3E5BA16D" w14:textId="77777777" w:rsidR="007D1ADB" w:rsidRPr="00E323AC" w:rsidRDefault="007D1ADB" w:rsidP="00733FF1">
            <w:pPr>
              <w:rPr>
                <w:rFonts w:cstheme="minorHAnsi"/>
                <w:sz w:val="18"/>
                <w:szCs w:val="18"/>
              </w:rPr>
            </w:pPr>
            <w:r>
              <w:rPr>
                <w:rFonts w:ascii="Aptos Narrow" w:hAnsi="Aptos Narrow"/>
                <w:color w:val="000000"/>
              </w:rPr>
              <w:t>7.09</w:t>
            </w:r>
          </w:p>
        </w:tc>
        <w:tc>
          <w:tcPr>
            <w:tcW w:w="895" w:type="dxa"/>
            <w:vAlign w:val="bottom"/>
          </w:tcPr>
          <w:p w14:paraId="5C4CAE3C" w14:textId="77777777" w:rsidR="007D1ADB" w:rsidRPr="00E323AC" w:rsidRDefault="007D1ADB" w:rsidP="00733FF1">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04C51342" w14:textId="77777777" w:rsidR="007D1ADB" w:rsidRPr="006A40AD" w:rsidRDefault="007D1ADB" w:rsidP="00733FF1">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17808E31"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52</w:t>
            </w:r>
          </w:p>
        </w:tc>
        <w:tc>
          <w:tcPr>
            <w:tcW w:w="895" w:type="dxa"/>
            <w:vAlign w:val="bottom"/>
          </w:tcPr>
          <w:p w14:paraId="39DB9EA8" w14:textId="77777777" w:rsidR="007D1ADB" w:rsidRPr="00E323AC" w:rsidRDefault="007D1ADB" w:rsidP="00733FF1">
            <w:pPr>
              <w:rPr>
                <w:rFonts w:cstheme="minorHAnsi"/>
                <w:sz w:val="18"/>
                <w:szCs w:val="18"/>
              </w:rPr>
            </w:pPr>
            <w:r>
              <w:rPr>
                <w:rFonts w:ascii="Aptos Narrow" w:hAnsi="Aptos Narrow"/>
                <w:color w:val="000000"/>
              </w:rPr>
              <w:t>49.68</w:t>
            </w:r>
          </w:p>
        </w:tc>
        <w:tc>
          <w:tcPr>
            <w:tcW w:w="859" w:type="dxa"/>
            <w:vAlign w:val="bottom"/>
          </w:tcPr>
          <w:p w14:paraId="396256FE"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0CB01E73" w14:textId="77777777" w:rsidR="007D1ADB" w:rsidRPr="00E323AC" w:rsidRDefault="007D1ADB" w:rsidP="00733FF1">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5B8CE2E4" w14:textId="77777777" w:rsidR="007D1ADB" w:rsidRPr="006A40AD" w:rsidRDefault="007D1ADB" w:rsidP="00733FF1">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46E918BF"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55</w:t>
            </w:r>
          </w:p>
        </w:tc>
        <w:tc>
          <w:tcPr>
            <w:tcW w:w="935" w:type="dxa"/>
            <w:vAlign w:val="bottom"/>
          </w:tcPr>
          <w:p w14:paraId="77674202" w14:textId="77777777" w:rsidR="007D1ADB" w:rsidRPr="00E323AC" w:rsidRDefault="007D1ADB" w:rsidP="00733FF1">
            <w:pPr>
              <w:rPr>
                <w:rFonts w:cstheme="minorHAnsi"/>
                <w:sz w:val="18"/>
                <w:szCs w:val="18"/>
              </w:rPr>
            </w:pPr>
            <w:r>
              <w:rPr>
                <w:rFonts w:ascii="Aptos Narrow" w:hAnsi="Aptos Narrow"/>
                <w:color w:val="000000"/>
              </w:rPr>
              <w:t>123.6</w:t>
            </w:r>
          </w:p>
        </w:tc>
        <w:tc>
          <w:tcPr>
            <w:tcW w:w="895" w:type="dxa"/>
            <w:vAlign w:val="bottom"/>
          </w:tcPr>
          <w:p w14:paraId="4F5C32C6" w14:textId="77777777" w:rsidR="007D1ADB" w:rsidRPr="00E323AC" w:rsidRDefault="007D1ADB" w:rsidP="00733FF1">
            <w:pPr>
              <w:rPr>
                <w:rFonts w:cstheme="minorHAnsi"/>
                <w:sz w:val="18"/>
                <w:szCs w:val="18"/>
              </w:rPr>
            </w:pPr>
            <w:r>
              <w:rPr>
                <w:rFonts w:ascii="Aptos Narrow" w:hAnsi="Aptos Narrow"/>
                <w:color w:val="000000"/>
              </w:rPr>
              <w:t>6.55</w:t>
            </w:r>
          </w:p>
        </w:tc>
        <w:tc>
          <w:tcPr>
            <w:tcW w:w="895" w:type="dxa"/>
            <w:vAlign w:val="bottom"/>
          </w:tcPr>
          <w:p w14:paraId="1F14ACEC" w14:textId="77777777" w:rsidR="007D1ADB" w:rsidRPr="00E323AC" w:rsidRDefault="007D1ADB" w:rsidP="00733FF1">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773AAF26" w14:textId="77777777" w:rsidR="007D1ADB" w:rsidRPr="006A40AD" w:rsidRDefault="007D1ADB" w:rsidP="00733FF1">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215E47B5"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8.44</w:t>
            </w:r>
          </w:p>
        </w:tc>
      </w:tr>
      <w:tr w:rsidR="007D1ADB" w14:paraId="5C263023" w14:textId="77777777" w:rsidTr="00733FF1">
        <w:tc>
          <w:tcPr>
            <w:tcW w:w="891" w:type="dxa"/>
            <w:vAlign w:val="bottom"/>
          </w:tcPr>
          <w:p w14:paraId="2A32F961" w14:textId="77777777" w:rsidR="007D1ADB" w:rsidRDefault="007D1ADB" w:rsidP="00733FF1">
            <w:pPr>
              <w:rPr>
                <w:rFonts w:cstheme="minorHAnsi"/>
                <w:sz w:val="20"/>
                <w:szCs w:val="20"/>
              </w:rPr>
            </w:pPr>
            <w:r>
              <w:rPr>
                <w:rFonts w:ascii="Aptos Narrow" w:hAnsi="Aptos Narrow"/>
                <w:color w:val="000000"/>
              </w:rPr>
              <w:t>2018</w:t>
            </w:r>
          </w:p>
        </w:tc>
        <w:tc>
          <w:tcPr>
            <w:tcW w:w="896" w:type="dxa"/>
            <w:vAlign w:val="bottom"/>
          </w:tcPr>
          <w:p w14:paraId="0095D5D5" w14:textId="77777777" w:rsidR="007D1ADB" w:rsidRPr="00E323AC" w:rsidRDefault="007D1ADB" w:rsidP="00733FF1">
            <w:pPr>
              <w:rPr>
                <w:rFonts w:cstheme="minorHAnsi"/>
                <w:sz w:val="18"/>
                <w:szCs w:val="18"/>
              </w:rPr>
            </w:pPr>
            <w:r>
              <w:rPr>
                <w:rFonts w:ascii="Aptos Narrow" w:hAnsi="Aptos Narrow"/>
                <w:color w:val="000000"/>
              </w:rPr>
              <w:t>39.9</w:t>
            </w:r>
          </w:p>
        </w:tc>
        <w:tc>
          <w:tcPr>
            <w:tcW w:w="859" w:type="dxa"/>
            <w:vAlign w:val="bottom"/>
          </w:tcPr>
          <w:p w14:paraId="0F390CD2" w14:textId="77777777" w:rsidR="007D1ADB" w:rsidRPr="00E323AC" w:rsidRDefault="007D1ADB" w:rsidP="00733FF1">
            <w:pPr>
              <w:rPr>
                <w:rFonts w:cstheme="minorHAnsi"/>
                <w:sz w:val="18"/>
                <w:szCs w:val="18"/>
              </w:rPr>
            </w:pPr>
            <w:r>
              <w:rPr>
                <w:rFonts w:ascii="Aptos Narrow" w:hAnsi="Aptos Narrow"/>
                <w:color w:val="000000"/>
              </w:rPr>
              <w:t>7.18</w:t>
            </w:r>
          </w:p>
        </w:tc>
        <w:tc>
          <w:tcPr>
            <w:tcW w:w="895" w:type="dxa"/>
            <w:vAlign w:val="bottom"/>
          </w:tcPr>
          <w:p w14:paraId="1AAD8FDC" w14:textId="77777777" w:rsidR="007D1ADB" w:rsidRPr="00E323AC" w:rsidRDefault="007D1ADB" w:rsidP="00733FF1">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0F74B96A" w14:textId="77777777" w:rsidR="007D1ADB" w:rsidRPr="006A40AD" w:rsidRDefault="007D1ADB" w:rsidP="00733FF1">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0BF9C21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25</w:t>
            </w:r>
          </w:p>
        </w:tc>
        <w:tc>
          <w:tcPr>
            <w:tcW w:w="895" w:type="dxa"/>
            <w:vAlign w:val="bottom"/>
          </w:tcPr>
          <w:p w14:paraId="0798568C" w14:textId="77777777" w:rsidR="007D1ADB" w:rsidRPr="00E323AC" w:rsidRDefault="007D1ADB" w:rsidP="00733FF1">
            <w:pPr>
              <w:rPr>
                <w:rFonts w:cstheme="minorHAnsi"/>
                <w:sz w:val="18"/>
                <w:szCs w:val="18"/>
              </w:rPr>
            </w:pPr>
            <w:r>
              <w:rPr>
                <w:rFonts w:ascii="Aptos Narrow" w:hAnsi="Aptos Narrow"/>
                <w:color w:val="000000"/>
              </w:rPr>
              <w:t>54.61</w:t>
            </w:r>
          </w:p>
        </w:tc>
        <w:tc>
          <w:tcPr>
            <w:tcW w:w="859" w:type="dxa"/>
            <w:vAlign w:val="bottom"/>
          </w:tcPr>
          <w:p w14:paraId="7A3CF4B0"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vAlign w:val="bottom"/>
          </w:tcPr>
          <w:p w14:paraId="0F83F27F" w14:textId="77777777" w:rsidR="007D1ADB" w:rsidRPr="00E323AC" w:rsidRDefault="007D1ADB" w:rsidP="00733FF1">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53FAB93E" w14:textId="77777777" w:rsidR="007D1ADB" w:rsidRPr="006A40AD" w:rsidRDefault="007D1ADB" w:rsidP="00733FF1">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54A167D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4.93</w:t>
            </w:r>
          </w:p>
        </w:tc>
        <w:tc>
          <w:tcPr>
            <w:tcW w:w="935" w:type="dxa"/>
            <w:vAlign w:val="bottom"/>
          </w:tcPr>
          <w:p w14:paraId="4F18DD7F" w14:textId="77777777" w:rsidR="007D1ADB" w:rsidRPr="00E323AC" w:rsidRDefault="007D1ADB" w:rsidP="00733FF1">
            <w:pPr>
              <w:rPr>
                <w:rFonts w:cstheme="minorHAnsi"/>
                <w:sz w:val="18"/>
                <w:szCs w:val="18"/>
              </w:rPr>
            </w:pPr>
            <w:r>
              <w:rPr>
                <w:rFonts w:ascii="Aptos Narrow" w:hAnsi="Aptos Narrow"/>
                <w:color w:val="000000"/>
              </w:rPr>
              <w:t>126.08</w:t>
            </w:r>
          </w:p>
        </w:tc>
        <w:tc>
          <w:tcPr>
            <w:tcW w:w="895" w:type="dxa"/>
            <w:vAlign w:val="bottom"/>
          </w:tcPr>
          <w:p w14:paraId="07F634CC" w14:textId="77777777" w:rsidR="007D1ADB" w:rsidRPr="00E323AC" w:rsidRDefault="007D1ADB" w:rsidP="00733FF1">
            <w:pPr>
              <w:rPr>
                <w:rFonts w:cstheme="minorHAnsi"/>
                <w:sz w:val="18"/>
                <w:szCs w:val="18"/>
              </w:rPr>
            </w:pPr>
            <w:r>
              <w:rPr>
                <w:rFonts w:ascii="Aptos Narrow" w:hAnsi="Aptos Narrow"/>
                <w:color w:val="000000"/>
              </w:rPr>
              <w:t>10.08</w:t>
            </w:r>
          </w:p>
        </w:tc>
        <w:tc>
          <w:tcPr>
            <w:tcW w:w="895" w:type="dxa"/>
            <w:vAlign w:val="bottom"/>
          </w:tcPr>
          <w:p w14:paraId="0B54198E" w14:textId="77777777" w:rsidR="007D1ADB" w:rsidRPr="00E323AC" w:rsidRDefault="007D1ADB" w:rsidP="00733FF1">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34650CD7" w14:textId="77777777" w:rsidR="007D1ADB" w:rsidRPr="006A40AD" w:rsidRDefault="007D1ADB" w:rsidP="00733FF1">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23AA6D0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9.19</w:t>
            </w:r>
          </w:p>
        </w:tc>
      </w:tr>
      <w:tr w:rsidR="007D1ADB" w14:paraId="2CDD162D" w14:textId="77777777" w:rsidTr="00733FF1">
        <w:tc>
          <w:tcPr>
            <w:tcW w:w="891" w:type="dxa"/>
            <w:shd w:val="clear" w:color="auto" w:fill="FFFFFF" w:themeFill="background1"/>
            <w:vAlign w:val="bottom"/>
          </w:tcPr>
          <w:p w14:paraId="40119332" w14:textId="77777777" w:rsidR="007D1ADB" w:rsidRPr="00835FF3" w:rsidRDefault="007D1ADB" w:rsidP="00733FF1">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7D48AEE4" w14:textId="77777777" w:rsidR="007D1ADB" w:rsidRPr="00E323AC" w:rsidRDefault="007D1ADB" w:rsidP="00733FF1">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686A56D7" w14:textId="77777777" w:rsidR="007D1ADB" w:rsidRPr="00E323AC" w:rsidRDefault="007D1ADB" w:rsidP="00733FF1">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5292533E" w14:textId="77777777" w:rsidR="007D1ADB" w:rsidRPr="00E323AC" w:rsidRDefault="007D1ADB" w:rsidP="00733FF1">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529042E5" w14:textId="77777777" w:rsidR="007D1ADB" w:rsidRPr="006A40AD" w:rsidRDefault="007D1ADB" w:rsidP="00733FF1">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03632F1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55</w:t>
            </w:r>
          </w:p>
        </w:tc>
        <w:tc>
          <w:tcPr>
            <w:tcW w:w="895" w:type="dxa"/>
            <w:shd w:val="clear" w:color="auto" w:fill="FFFFFF" w:themeFill="background1"/>
            <w:vAlign w:val="bottom"/>
          </w:tcPr>
          <w:p w14:paraId="0F11A440" w14:textId="77777777" w:rsidR="007D1ADB" w:rsidRPr="00E323AC" w:rsidRDefault="007D1ADB" w:rsidP="00733FF1">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32D6F581"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B952FEC" w14:textId="77777777" w:rsidR="007D1ADB" w:rsidRPr="00E323AC" w:rsidRDefault="007D1ADB" w:rsidP="00733FF1">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255C7DAD" w14:textId="77777777" w:rsidR="007D1ADB" w:rsidRPr="006A40AD" w:rsidRDefault="007D1ADB" w:rsidP="00733FF1">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684E22F2"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87</w:t>
            </w:r>
          </w:p>
        </w:tc>
        <w:tc>
          <w:tcPr>
            <w:tcW w:w="935" w:type="dxa"/>
            <w:shd w:val="clear" w:color="auto" w:fill="FFFFFF" w:themeFill="background1"/>
            <w:vAlign w:val="bottom"/>
          </w:tcPr>
          <w:p w14:paraId="189F9A99" w14:textId="77777777" w:rsidR="007D1ADB" w:rsidRPr="00E323AC" w:rsidRDefault="007D1ADB" w:rsidP="00733FF1">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3DFA9CA6" w14:textId="77777777" w:rsidR="007D1ADB" w:rsidRPr="00E323AC" w:rsidRDefault="007D1ADB" w:rsidP="00733FF1">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52586791" w14:textId="77777777" w:rsidR="007D1ADB" w:rsidRPr="00E323AC" w:rsidRDefault="007D1ADB" w:rsidP="00733FF1">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248A08A8" w14:textId="77777777" w:rsidR="007D1ADB" w:rsidRPr="006A40AD" w:rsidRDefault="007D1ADB" w:rsidP="00733FF1">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5E7AECD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37</w:t>
            </w:r>
          </w:p>
        </w:tc>
      </w:tr>
      <w:tr w:rsidR="007D1ADB" w14:paraId="32C54AF9" w14:textId="77777777" w:rsidTr="00733FF1">
        <w:tc>
          <w:tcPr>
            <w:tcW w:w="891" w:type="dxa"/>
            <w:shd w:val="clear" w:color="auto" w:fill="FBE4D5" w:themeFill="accent2" w:themeFillTint="33"/>
            <w:vAlign w:val="bottom"/>
          </w:tcPr>
          <w:p w14:paraId="38A891EB" w14:textId="77777777" w:rsidR="007D1ADB" w:rsidRPr="00AB5A4E" w:rsidRDefault="007D1ADB" w:rsidP="00733FF1">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35F2A87B" w14:textId="77777777" w:rsidR="007D1ADB" w:rsidRPr="00E323AC" w:rsidRDefault="007D1ADB" w:rsidP="00733FF1">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393654CB" w14:textId="77777777" w:rsidR="007D1ADB" w:rsidRPr="00E323AC" w:rsidRDefault="007D1ADB" w:rsidP="00733FF1">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745FCEFA" w14:textId="77777777" w:rsidR="007D1ADB" w:rsidRPr="00E323AC" w:rsidRDefault="007D1ADB" w:rsidP="00733FF1">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1A9447DB" w14:textId="77777777" w:rsidR="007D1ADB" w:rsidRPr="006A40AD" w:rsidRDefault="007D1ADB" w:rsidP="00733FF1">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459559C6"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4</w:t>
            </w:r>
          </w:p>
        </w:tc>
        <w:tc>
          <w:tcPr>
            <w:tcW w:w="895" w:type="dxa"/>
            <w:shd w:val="clear" w:color="auto" w:fill="FBE4D5" w:themeFill="accent2" w:themeFillTint="33"/>
            <w:vAlign w:val="bottom"/>
          </w:tcPr>
          <w:p w14:paraId="0DA1EA22" w14:textId="77777777" w:rsidR="007D1ADB" w:rsidRPr="00E323AC" w:rsidRDefault="007D1ADB" w:rsidP="00733FF1">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179FCEBB" w14:textId="77777777" w:rsidR="007D1ADB" w:rsidRPr="00E323AC" w:rsidRDefault="007D1ADB" w:rsidP="00733FF1">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68CA8E22" w14:textId="77777777" w:rsidR="007D1ADB" w:rsidRPr="00E323AC" w:rsidRDefault="007D1ADB" w:rsidP="00733FF1">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3DBBA304" w14:textId="77777777" w:rsidR="007D1ADB" w:rsidRPr="006A40AD" w:rsidRDefault="007D1ADB" w:rsidP="00733FF1">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6269A32C"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5.42</w:t>
            </w:r>
          </w:p>
        </w:tc>
        <w:tc>
          <w:tcPr>
            <w:tcW w:w="935" w:type="dxa"/>
            <w:shd w:val="clear" w:color="auto" w:fill="FBE4D5" w:themeFill="accent2" w:themeFillTint="33"/>
            <w:vAlign w:val="bottom"/>
          </w:tcPr>
          <w:p w14:paraId="09A5BD35" w14:textId="77777777" w:rsidR="007D1ADB" w:rsidRPr="00E323AC" w:rsidRDefault="007D1ADB" w:rsidP="00733FF1">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6585526" w14:textId="77777777" w:rsidR="007D1ADB" w:rsidRPr="00E323AC" w:rsidRDefault="007D1ADB" w:rsidP="00733FF1">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5C763CD" w14:textId="77777777" w:rsidR="007D1ADB" w:rsidRPr="00E323AC" w:rsidRDefault="007D1ADB" w:rsidP="00733FF1">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7D4C96DF" w14:textId="77777777" w:rsidR="007D1ADB" w:rsidRPr="006A40AD" w:rsidRDefault="007D1ADB" w:rsidP="00733FF1">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7E44DC53"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9.19</w:t>
            </w:r>
          </w:p>
        </w:tc>
      </w:tr>
      <w:tr w:rsidR="007D1ADB" w14:paraId="39F2F3FB" w14:textId="77777777" w:rsidTr="00733FF1">
        <w:tc>
          <w:tcPr>
            <w:tcW w:w="891" w:type="dxa"/>
            <w:shd w:val="clear" w:color="auto" w:fill="FBE4D5" w:themeFill="accent2" w:themeFillTint="33"/>
            <w:vAlign w:val="bottom"/>
          </w:tcPr>
          <w:p w14:paraId="55D9FECF" w14:textId="77777777" w:rsidR="007D1ADB" w:rsidRPr="00AB5A4E" w:rsidRDefault="007D1ADB" w:rsidP="00733FF1">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27112890" w14:textId="77777777" w:rsidR="007D1ADB" w:rsidRPr="00E323AC" w:rsidRDefault="007D1ADB" w:rsidP="00733FF1">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584DDC3A" w14:textId="77777777" w:rsidR="007D1ADB" w:rsidRPr="00E323AC" w:rsidRDefault="007D1ADB" w:rsidP="00733FF1">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3E067496" w14:textId="77777777" w:rsidR="007D1ADB" w:rsidRPr="00E323AC" w:rsidRDefault="007D1ADB" w:rsidP="00733FF1">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18B37E54" w14:textId="77777777" w:rsidR="007D1ADB" w:rsidRPr="006A40AD" w:rsidRDefault="007D1ADB" w:rsidP="00733FF1">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39021C35"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77</w:t>
            </w:r>
          </w:p>
        </w:tc>
        <w:tc>
          <w:tcPr>
            <w:tcW w:w="895" w:type="dxa"/>
            <w:shd w:val="clear" w:color="auto" w:fill="FBE4D5" w:themeFill="accent2" w:themeFillTint="33"/>
            <w:vAlign w:val="bottom"/>
          </w:tcPr>
          <w:p w14:paraId="2100DFDE" w14:textId="77777777" w:rsidR="007D1ADB" w:rsidRPr="00E323AC" w:rsidRDefault="007D1ADB" w:rsidP="00733FF1">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39990D7B" w14:textId="77777777" w:rsidR="007D1ADB" w:rsidRPr="00E323AC" w:rsidRDefault="007D1ADB" w:rsidP="00733FF1">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3FA70C9D" w14:textId="77777777" w:rsidR="007D1ADB" w:rsidRPr="00E323AC" w:rsidRDefault="007D1ADB" w:rsidP="00733FF1">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069BB037" w14:textId="77777777" w:rsidR="007D1ADB" w:rsidRPr="006A40AD" w:rsidRDefault="007D1ADB" w:rsidP="00733FF1">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1DC3E4E8"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3.41</w:t>
            </w:r>
          </w:p>
        </w:tc>
        <w:tc>
          <w:tcPr>
            <w:tcW w:w="935" w:type="dxa"/>
            <w:shd w:val="clear" w:color="auto" w:fill="FBE4D5" w:themeFill="accent2" w:themeFillTint="33"/>
            <w:vAlign w:val="bottom"/>
          </w:tcPr>
          <w:p w14:paraId="7F315139" w14:textId="77777777" w:rsidR="007D1ADB" w:rsidRPr="00E323AC" w:rsidRDefault="007D1ADB" w:rsidP="00733FF1">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2205F9B6" w14:textId="77777777" w:rsidR="007D1ADB" w:rsidRPr="00E323AC" w:rsidRDefault="007D1ADB" w:rsidP="00733FF1">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5A497449" w14:textId="77777777" w:rsidR="007D1ADB" w:rsidRPr="00E323AC" w:rsidRDefault="007D1ADB" w:rsidP="00733FF1">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4EFF0510" w14:textId="77777777" w:rsidR="007D1ADB" w:rsidRPr="006A40AD" w:rsidRDefault="007D1ADB" w:rsidP="00733FF1">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287209E9"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21.86</w:t>
            </w:r>
          </w:p>
        </w:tc>
      </w:tr>
      <w:tr w:rsidR="007D1ADB" w14:paraId="07EE6F8F" w14:textId="77777777" w:rsidTr="00733FF1">
        <w:tc>
          <w:tcPr>
            <w:tcW w:w="891" w:type="dxa"/>
            <w:shd w:val="clear" w:color="auto" w:fill="FBE4D5" w:themeFill="accent2" w:themeFillTint="33"/>
            <w:vAlign w:val="bottom"/>
          </w:tcPr>
          <w:p w14:paraId="3886B0D6" w14:textId="77777777" w:rsidR="007D1ADB" w:rsidRPr="00AB5A4E" w:rsidRDefault="007D1ADB" w:rsidP="00733FF1">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223AD49D" w14:textId="77777777" w:rsidR="007D1ADB" w:rsidRPr="00997513" w:rsidRDefault="007D1ADB" w:rsidP="00733FF1">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5FB60D4" w14:textId="77777777" w:rsidR="007D1ADB" w:rsidRPr="00997513" w:rsidRDefault="007D1ADB" w:rsidP="00733FF1">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7BE7E08" w14:textId="77777777" w:rsidR="007D1ADB" w:rsidRPr="00997513" w:rsidRDefault="007D1ADB" w:rsidP="00733FF1">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41F5CAA7" w14:textId="77777777" w:rsidR="007D1ADB" w:rsidRPr="006A40AD" w:rsidRDefault="007D1ADB" w:rsidP="00733FF1">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0D6C490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0.1</w:t>
            </w:r>
          </w:p>
        </w:tc>
        <w:tc>
          <w:tcPr>
            <w:tcW w:w="895" w:type="dxa"/>
            <w:shd w:val="clear" w:color="auto" w:fill="FBE4D5" w:themeFill="accent2" w:themeFillTint="33"/>
            <w:vAlign w:val="bottom"/>
          </w:tcPr>
          <w:p w14:paraId="0E3A5BA7" w14:textId="77777777" w:rsidR="007D1ADB" w:rsidRPr="00E323AC" w:rsidRDefault="007D1ADB" w:rsidP="00733FF1">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6FDABB6E" w14:textId="77777777" w:rsidR="007D1ADB" w:rsidRPr="00E323AC" w:rsidRDefault="007D1ADB" w:rsidP="00733FF1">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355559C8" w14:textId="77777777" w:rsidR="007D1ADB" w:rsidRPr="00E323AC" w:rsidRDefault="007D1ADB" w:rsidP="00733FF1">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26621A03" w14:textId="77777777" w:rsidR="007D1ADB" w:rsidRPr="006A40AD" w:rsidRDefault="007D1ADB" w:rsidP="00733FF1">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1C8C9C1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3.13</w:t>
            </w:r>
          </w:p>
        </w:tc>
        <w:tc>
          <w:tcPr>
            <w:tcW w:w="935" w:type="dxa"/>
            <w:shd w:val="clear" w:color="auto" w:fill="FBE4D5" w:themeFill="accent2" w:themeFillTint="33"/>
            <w:vAlign w:val="bottom"/>
          </w:tcPr>
          <w:p w14:paraId="594CDE45" w14:textId="77777777" w:rsidR="007D1ADB" w:rsidRPr="00E323AC" w:rsidRDefault="007D1ADB" w:rsidP="00733FF1">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74F7D494" w14:textId="77777777" w:rsidR="007D1ADB" w:rsidRPr="00E323AC" w:rsidRDefault="007D1ADB" w:rsidP="00733FF1">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62A337F6" w14:textId="77777777" w:rsidR="007D1ADB" w:rsidRPr="00E323AC" w:rsidRDefault="007D1ADB" w:rsidP="00733FF1">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2AA6BE7F" w14:textId="77777777" w:rsidR="007D1ADB" w:rsidRPr="006A40AD" w:rsidRDefault="007D1ADB" w:rsidP="00733FF1">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59E6D7B7" w14:textId="77777777" w:rsidR="007D1ADB" w:rsidRPr="009B5A1B" w:rsidRDefault="007D1ADB" w:rsidP="00733FF1">
            <w:pPr>
              <w:rPr>
                <w:rFonts w:cstheme="minorHAnsi"/>
                <w:i/>
                <w:iCs/>
                <w:sz w:val="18"/>
                <w:szCs w:val="18"/>
              </w:rPr>
            </w:pPr>
            <w:r>
              <w:rPr>
                <w:rFonts w:ascii="Aptos Narrow" w:hAnsi="Aptos Narrow"/>
                <w:i/>
                <w:iCs/>
                <w:color w:val="000000"/>
              </w:rPr>
              <w:t>+</w:t>
            </w:r>
            <w:r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2987848" w:rsidR="000B529D" w:rsidRPr="004864BE" w:rsidRDefault="00444679" w:rsidP="000B529D">
      <w:pPr>
        <w:rPr>
          <w:i/>
          <w:iCs/>
          <w:sz w:val="24"/>
          <w:szCs w:val="24"/>
        </w:rPr>
      </w:pPr>
      <w:ins w:id="884" w:author="Richard Wen" w:date="2024-05-26T03:03:00Z">
        <w:r>
          <w:rPr>
            <w:i/>
            <w:iCs/>
            <w:noProof/>
            <w:sz w:val="24"/>
            <w:szCs w:val="24"/>
          </w:rPr>
          <w:lastRenderedPageBreak/>
          <w:drawing>
            <wp:inline distT="0" distB="0" distL="0" distR="0" wp14:anchorId="5E4B65BB" wp14:editId="76A4455B">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tbl>
      <w:tblPr>
        <w:tblStyle w:val="TableGrid"/>
        <w:tblW w:w="0" w:type="auto"/>
        <w:tblLook w:val="04A0" w:firstRow="1" w:lastRow="0" w:firstColumn="1" w:lastColumn="0" w:noHBand="0" w:noVBand="1"/>
      </w:tblPr>
      <w:tblGrid>
        <w:gridCol w:w="14357"/>
      </w:tblGrid>
      <w:tr w:rsidR="000B529D" w:rsidDel="00591BD9" w14:paraId="412A7BE5" w14:textId="37523BDA" w:rsidTr="00083777">
        <w:trPr>
          <w:trHeight w:val="8358"/>
          <w:del w:id="885" w:author="Richard Wen" w:date="2024-05-26T03:01:00Z"/>
        </w:trPr>
        <w:tc>
          <w:tcPr>
            <w:tcW w:w="14357" w:type="dxa"/>
          </w:tcPr>
          <w:p w14:paraId="0AF26B09" w14:textId="3506F43C" w:rsidR="000B529D" w:rsidDel="00591BD9" w:rsidRDefault="00083777" w:rsidP="00083777">
            <w:pPr>
              <w:jc w:val="center"/>
              <w:rPr>
                <w:del w:id="886" w:author="Richard Wen" w:date="2024-05-26T03:01:00Z"/>
                <w:noProof/>
              </w:rPr>
            </w:pPr>
            <w:del w:id="887" w:author="Richard Wen" w:date="2024-05-26T03:01:00Z">
              <w:r w:rsidDel="00591BD9">
                <w:rPr>
                  <w:noProof/>
                </w:rPr>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36"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2EziMA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&#13;&#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del>
          </w:p>
          <w:p w14:paraId="1100DD70" w14:textId="74DE4A2A" w:rsidR="000B529D" w:rsidDel="00591BD9" w:rsidRDefault="000B529D" w:rsidP="00533347">
            <w:pPr>
              <w:jc w:val="center"/>
              <w:rPr>
                <w:del w:id="888" w:author="Richard Wen" w:date="2024-05-26T03:01:00Z"/>
              </w:rPr>
            </w:pPr>
            <w:del w:id="889" w:author="Richard Wen" w:date="2024-05-26T03:01:00Z">
              <w:r w:rsidRPr="00B50957" w:rsidDel="00591BD9">
                <w:rPr>
                  <w:noProof/>
                </w:rPr>
                <w:delText xml:space="preserve">  </w:delText>
              </w:r>
            </w:del>
          </w:p>
          <w:p w14:paraId="693BD442" w14:textId="3054D2E0" w:rsidR="000B529D" w:rsidDel="00591BD9" w:rsidRDefault="000B529D" w:rsidP="00533347">
            <w:pPr>
              <w:jc w:val="center"/>
              <w:rPr>
                <w:del w:id="890" w:author="Richard Wen" w:date="2024-05-26T03:01:00Z"/>
              </w:rPr>
            </w:pPr>
          </w:p>
          <w:p w14:paraId="374AE3DF" w14:textId="5F405C51" w:rsidR="000B529D" w:rsidDel="00591BD9" w:rsidRDefault="002E2127" w:rsidP="00533347">
            <w:pPr>
              <w:rPr>
                <w:del w:id="891" w:author="Richard Wen" w:date="2024-05-26T03:01:00Z"/>
              </w:rPr>
            </w:pPr>
            <w:del w:id="892" w:author="Richard Wen" w:date="2024-05-26T03:01:00Z">
              <w:r w:rsidDel="00591BD9">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7"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&#13;&#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sidDel="00591BD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del>
          </w:p>
          <w:p w14:paraId="4F14B5C8" w14:textId="6B4510D2" w:rsidR="000B529D" w:rsidDel="00591BD9" w:rsidRDefault="000B529D" w:rsidP="00533347">
            <w:pPr>
              <w:jc w:val="center"/>
              <w:rPr>
                <w:del w:id="893" w:author="Richard Wen" w:date="2024-05-26T03:01:00Z"/>
              </w:rPr>
            </w:pPr>
            <w:del w:id="894" w:author="Richard Wen" w:date="2024-05-26T03:01:00Z">
              <w:r w:rsidRPr="001D39F2" w:rsidDel="00591BD9">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1"/>
                            <a:stretch>
                              <a:fillRect/>
                            </a:stretch>
                          </pic:blipFill>
                          <pic:spPr>
                            <a:xfrm>
                              <a:off x="0" y="0"/>
                              <a:ext cx="2918611" cy="2017456"/>
                            </a:xfrm>
                            <a:prstGeom prst="rect">
                              <a:avLst/>
                            </a:prstGeom>
                          </pic:spPr>
                        </pic:pic>
                      </a:graphicData>
                    </a:graphic>
                  </wp:inline>
                </w:drawing>
              </w:r>
              <w:r w:rsidRPr="001D39F2" w:rsidDel="00591BD9">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2"/>
                            <a:stretch>
                              <a:fillRect/>
                            </a:stretch>
                          </pic:blipFill>
                          <pic:spPr>
                            <a:xfrm>
                              <a:off x="0" y="0"/>
                              <a:ext cx="2997780" cy="2040155"/>
                            </a:xfrm>
                            <a:prstGeom prst="rect">
                              <a:avLst/>
                            </a:prstGeom>
                          </pic:spPr>
                        </pic:pic>
                      </a:graphicData>
                    </a:graphic>
                  </wp:inline>
                </w:drawing>
              </w:r>
              <w:r w:rsidRPr="001D39F2" w:rsidDel="00591BD9">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3"/>
                            <a:stretch>
                              <a:fillRect/>
                            </a:stretch>
                          </pic:blipFill>
                          <pic:spPr>
                            <a:xfrm>
                              <a:off x="0" y="0"/>
                              <a:ext cx="2973612" cy="2033702"/>
                            </a:xfrm>
                            <a:prstGeom prst="rect">
                              <a:avLst/>
                            </a:prstGeom>
                          </pic:spPr>
                        </pic:pic>
                      </a:graphicData>
                    </a:graphic>
                  </wp:inline>
                </w:drawing>
              </w:r>
            </w:del>
          </w:p>
          <w:p w14:paraId="688E9657" w14:textId="53A335C2" w:rsidR="000B529D" w:rsidDel="00591BD9" w:rsidRDefault="000B529D" w:rsidP="00533347">
            <w:pPr>
              <w:rPr>
                <w:del w:id="895" w:author="Richard Wen" w:date="2024-05-26T03:01:00Z"/>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3FD5507B" w:rsidR="000B529D" w:rsidRPr="00EF401F" w:rsidRDefault="00444679" w:rsidP="000B529D">
      <w:pPr>
        <w:rPr>
          <w:sz w:val="24"/>
          <w:szCs w:val="24"/>
        </w:rPr>
      </w:pPr>
      <w:ins w:id="896" w:author="Richard Wen" w:date="2024-05-26T03:03:00Z">
        <w:r>
          <w:rPr>
            <w:i/>
            <w:iCs/>
            <w:noProof/>
            <w:sz w:val="24"/>
            <w:szCs w:val="24"/>
          </w:rPr>
          <w:lastRenderedPageBreak/>
          <w:drawing>
            <wp:inline distT="0" distB="0" distL="0" distR="0" wp14:anchorId="757D4C4E" wp14:editId="6F4980BC">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tbl>
      <w:tblPr>
        <w:tblStyle w:val="TableGrid"/>
        <w:tblW w:w="0" w:type="auto"/>
        <w:tblLook w:val="04A0" w:firstRow="1" w:lastRow="0" w:firstColumn="1" w:lastColumn="0" w:noHBand="0" w:noVBand="1"/>
      </w:tblPr>
      <w:tblGrid>
        <w:gridCol w:w="14371"/>
      </w:tblGrid>
      <w:tr w:rsidR="000B529D" w:rsidDel="00591BD9" w14:paraId="5EA8667F" w14:textId="696300ED" w:rsidTr="00812AE9">
        <w:trPr>
          <w:trHeight w:val="8432"/>
          <w:del w:id="897" w:author="Richard Wen" w:date="2024-05-26T03:00:00Z"/>
        </w:trPr>
        <w:tc>
          <w:tcPr>
            <w:tcW w:w="14371" w:type="dxa"/>
          </w:tcPr>
          <w:p w14:paraId="2C64B3FF" w14:textId="18B37CFC" w:rsidR="000B529D" w:rsidDel="00591BD9" w:rsidRDefault="000B529D" w:rsidP="00533347">
            <w:pPr>
              <w:jc w:val="center"/>
              <w:rPr>
                <w:del w:id="898" w:author="Richard Wen" w:date="2024-05-26T03:00:00Z"/>
                <w:noProof/>
              </w:rPr>
            </w:pPr>
          </w:p>
          <w:p w14:paraId="2E5A06EB" w14:textId="1DC19BEB" w:rsidR="000B529D" w:rsidDel="00591BD9" w:rsidRDefault="002E2127" w:rsidP="00533347">
            <w:pPr>
              <w:jc w:val="center"/>
              <w:rPr>
                <w:del w:id="899" w:author="Richard Wen" w:date="2024-05-26T03:00:00Z"/>
              </w:rPr>
            </w:pPr>
            <w:del w:id="900" w:author="Richard Wen" w:date="2024-05-26T03:00:00Z">
              <w:r w:rsidDel="00591BD9">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8"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qKT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&#13;&#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sidDel="00591BD9">
                <w:rPr>
                  <w:noProof/>
                </w:rPr>
                <w:delText xml:space="preserve">  </w:delText>
              </w:r>
              <w:r w:rsidR="000B529D" w:rsidRPr="00403B69" w:rsidDel="00591BD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5"/>
                            <a:stretch>
                              <a:fillRect/>
                            </a:stretch>
                          </pic:blipFill>
                          <pic:spPr>
                            <a:xfrm>
                              <a:off x="0" y="0"/>
                              <a:ext cx="4528056" cy="3092796"/>
                            </a:xfrm>
                            <a:prstGeom prst="rect">
                              <a:avLst/>
                            </a:prstGeom>
                          </pic:spPr>
                        </pic:pic>
                      </a:graphicData>
                    </a:graphic>
                  </wp:inline>
                </w:drawing>
              </w:r>
            </w:del>
          </w:p>
          <w:p w14:paraId="4EC83193" w14:textId="0BAE9565" w:rsidR="000B529D" w:rsidDel="00591BD9" w:rsidRDefault="002E2127" w:rsidP="00812AE9">
            <w:pPr>
              <w:jc w:val="center"/>
              <w:rPr>
                <w:del w:id="901" w:author="Richard Wen" w:date="2024-05-26T03:00:00Z"/>
              </w:rPr>
            </w:pPr>
            <w:del w:id="902" w:author="Richard Wen" w:date="2024-05-26T03:00:00Z">
              <w:r w:rsidDel="00591BD9">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9"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" filled="f" stroked="f" strokeweight=".5pt">
                        <v:textbox>
                          <w:txbxContent>
                            <w:p w14:paraId="137DD129" w14:textId="77777777" w:rsidR="000B529D" w:rsidRDefault="000B529D" w:rsidP="000B529D">
                              <w:r>
                                <w:rPr>
                                  <w:b/>
                                  <w:bCs/>
                                </w:rPr>
                                <w:t>B</w:t>
                              </w:r>
                              <w:r>
                                <w:t>S</w:t>
                              </w:r>
                            </w:p>
                          </w:txbxContent>
                        </v:textbox>
                      </v:shape>
                    </w:pict>
                  </mc:Fallback>
                </mc:AlternateContent>
              </w:r>
            </w:del>
          </w:p>
          <w:p w14:paraId="7122A3D3" w14:textId="4ED77783" w:rsidR="000B529D" w:rsidDel="00591BD9" w:rsidRDefault="00812AE9" w:rsidP="00812AE9">
            <w:pPr>
              <w:jc w:val="center"/>
              <w:rPr>
                <w:del w:id="903" w:author="Richard Wen" w:date="2024-05-26T03:00:00Z"/>
              </w:rPr>
            </w:pPr>
            <w:del w:id="904" w:author="Richard Wen" w:date="2024-05-26T03:00:00Z">
              <w:r w:rsidDel="00591BD9">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del>
          </w:p>
          <w:p w14:paraId="58F3C42C" w14:textId="23DA650F" w:rsidR="000B529D" w:rsidDel="00591BD9" w:rsidRDefault="000B529D" w:rsidP="00533347">
            <w:pPr>
              <w:jc w:val="center"/>
              <w:rPr>
                <w:del w:id="905" w:author="Richard Wen" w:date="2024-05-26T03:00:00Z"/>
              </w:rPr>
            </w:pPr>
            <w:del w:id="906" w:author="Richard Wen" w:date="2024-05-26T03:00:00Z">
              <w:r w:rsidRPr="00403B69" w:rsidDel="00591BD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6"/>
                            <a:stretch>
                              <a:fillRect/>
                            </a:stretch>
                          </pic:blipFill>
                          <pic:spPr>
                            <a:xfrm>
                              <a:off x="0" y="0"/>
                              <a:ext cx="3023275" cy="2056339"/>
                            </a:xfrm>
                            <a:prstGeom prst="rect">
                              <a:avLst/>
                            </a:prstGeom>
                          </pic:spPr>
                        </pic:pic>
                      </a:graphicData>
                    </a:graphic>
                  </wp:inline>
                </w:drawing>
              </w:r>
              <w:r w:rsidRPr="00403B69" w:rsidDel="00591BD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7"/>
                            <a:stretch>
                              <a:fillRect/>
                            </a:stretch>
                          </pic:blipFill>
                          <pic:spPr>
                            <a:xfrm>
                              <a:off x="0" y="0"/>
                              <a:ext cx="2957954" cy="2007623"/>
                            </a:xfrm>
                            <a:prstGeom prst="rect">
                              <a:avLst/>
                            </a:prstGeom>
                          </pic:spPr>
                        </pic:pic>
                      </a:graphicData>
                    </a:graphic>
                  </wp:inline>
                </w:drawing>
              </w:r>
              <w:r w:rsidRPr="00447A16" w:rsidDel="00591BD9">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8"/>
                            <a:stretch>
                              <a:fillRect/>
                            </a:stretch>
                          </pic:blipFill>
                          <pic:spPr>
                            <a:xfrm>
                              <a:off x="0" y="0"/>
                              <a:ext cx="3003453" cy="2031380"/>
                            </a:xfrm>
                            <a:prstGeom prst="rect">
                              <a:avLst/>
                            </a:prstGeom>
                          </pic:spPr>
                        </pic:pic>
                      </a:graphicData>
                    </a:graphic>
                  </wp:inline>
                </w:drawing>
              </w:r>
            </w:del>
          </w:p>
          <w:p w14:paraId="1AB9A2D4" w14:textId="0C63BD54" w:rsidR="000B529D" w:rsidDel="00591BD9" w:rsidRDefault="000B529D" w:rsidP="00533347">
            <w:pPr>
              <w:rPr>
                <w:del w:id="907" w:author="Richard Wen" w:date="2024-05-26T03:00:00Z"/>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rsidDel="00591BD9" w14:paraId="0D3AFCCF" w14:textId="37C977BB" w:rsidTr="00B83DE4">
        <w:trPr>
          <w:trHeight w:val="8666"/>
          <w:del w:id="908" w:author="Richard Wen" w:date="2024-05-26T03:00:00Z"/>
        </w:trPr>
        <w:tc>
          <w:tcPr>
            <w:tcW w:w="14657" w:type="dxa"/>
          </w:tcPr>
          <w:p w14:paraId="6DDF500F" w14:textId="16765A07" w:rsidR="000B529D" w:rsidDel="00591BD9" w:rsidRDefault="00B83DE4" w:rsidP="00533347">
            <w:pPr>
              <w:jc w:val="center"/>
              <w:rPr>
                <w:del w:id="909" w:author="Richard Wen" w:date="2024-05-26T03:00:00Z"/>
                <w:noProof/>
              </w:rPr>
            </w:pPr>
            <w:del w:id="910" w:author="Richard Wen" w:date="2024-05-26T03:00:00Z">
              <w:r w:rsidDel="00591BD9">
                <w:rPr>
                  <w:noProof/>
                </w:rPr>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40"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ZAB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&#13;&#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del>
          </w:p>
          <w:p w14:paraId="2B0F4A7C" w14:textId="21DEF829" w:rsidR="000B529D" w:rsidDel="00591BD9" w:rsidRDefault="000B529D" w:rsidP="00533347">
            <w:pPr>
              <w:jc w:val="center"/>
              <w:rPr>
                <w:del w:id="911" w:author="Richard Wen" w:date="2024-05-26T03:00:00Z"/>
              </w:rPr>
            </w:pPr>
            <w:del w:id="912" w:author="Richard Wen" w:date="2024-05-26T03:00:00Z">
              <w:r w:rsidRPr="00B50957" w:rsidDel="00591BD9">
                <w:rPr>
                  <w:noProof/>
                </w:rPr>
                <w:delText xml:space="preserve">  </w:delText>
              </w:r>
              <w:r w:rsidRPr="007B4205" w:rsidDel="00591BD9">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29"/>
                            <a:stretch>
                              <a:fillRect/>
                            </a:stretch>
                          </pic:blipFill>
                          <pic:spPr>
                            <a:xfrm>
                              <a:off x="0" y="0"/>
                              <a:ext cx="4313157" cy="2997283"/>
                            </a:xfrm>
                            <a:prstGeom prst="rect">
                              <a:avLst/>
                            </a:prstGeom>
                          </pic:spPr>
                        </pic:pic>
                      </a:graphicData>
                    </a:graphic>
                  </wp:inline>
                </w:drawing>
              </w:r>
            </w:del>
          </w:p>
          <w:p w14:paraId="6A4C9747" w14:textId="7F060650" w:rsidR="000B529D" w:rsidDel="00591BD9" w:rsidRDefault="00B83DE4" w:rsidP="00533347">
            <w:pPr>
              <w:rPr>
                <w:del w:id="913" w:author="Richard Wen" w:date="2024-05-26T03:00:00Z"/>
              </w:rPr>
            </w:pPr>
            <w:del w:id="914" w:author="Richard Wen" w:date="2024-05-26T03:00:00Z">
              <w:r w:rsidDel="00591BD9">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del>
          </w:p>
          <w:p w14:paraId="6882A128" w14:textId="4E7A940E" w:rsidR="00B83DE4" w:rsidDel="00591BD9" w:rsidRDefault="002E2127" w:rsidP="00533347">
            <w:pPr>
              <w:rPr>
                <w:del w:id="915" w:author="Richard Wen" w:date="2024-05-26T03:00:00Z"/>
              </w:rPr>
            </w:pPr>
            <w:del w:id="916" w:author="Richard Wen" w:date="2024-05-26T03:00:00Z">
              <w:r w:rsidDel="00591BD9">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41"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" filled="f" stroked="f" strokeweight=".5pt">
                        <v:textbox>
                          <w:txbxContent>
                            <w:p w14:paraId="13BBB31F" w14:textId="77777777" w:rsidR="000B529D" w:rsidRDefault="000B529D" w:rsidP="000B529D">
                              <w:r>
                                <w:rPr>
                                  <w:b/>
                                  <w:bCs/>
                                </w:rPr>
                                <w:t>B</w:t>
                              </w:r>
                              <w:r>
                                <w:t>S</w:t>
                              </w:r>
                            </w:p>
                          </w:txbxContent>
                        </v:textbox>
                      </v:shape>
                    </w:pict>
                  </mc:Fallback>
                </mc:AlternateContent>
              </w:r>
            </w:del>
          </w:p>
          <w:p w14:paraId="175477A8" w14:textId="0D914B44" w:rsidR="000B529D" w:rsidDel="00591BD9" w:rsidRDefault="000B529D" w:rsidP="00533347">
            <w:pPr>
              <w:jc w:val="center"/>
              <w:rPr>
                <w:del w:id="917" w:author="Richard Wen" w:date="2024-05-26T03:00:00Z"/>
              </w:rPr>
            </w:pPr>
            <w:del w:id="918" w:author="Richard Wen" w:date="2024-05-26T03:00:00Z">
              <w:r w:rsidRPr="0043243D" w:rsidDel="00591BD9">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0"/>
                            <a:stretch>
                              <a:fillRect/>
                            </a:stretch>
                          </pic:blipFill>
                          <pic:spPr>
                            <a:xfrm>
                              <a:off x="0" y="0"/>
                              <a:ext cx="2908006" cy="2023139"/>
                            </a:xfrm>
                            <a:prstGeom prst="rect">
                              <a:avLst/>
                            </a:prstGeom>
                          </pic:spPr>
                        </pic:pic>
                      </a:graphicData>
                    </a:graphic>
                  </wp:inline>
                </w:drawing>
              </w:r>
              <w:r w:rsidRPr="0043243D" w:rsidDel="00591BD9">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1"/>
                            <a:stretch>
                              <a:fillRect/>
                            </a:stretch>
                          </pic:blipFill>
                          <pic:spPr>
                            <a:xfrm>
                              <a:off x="0" y="0"/>
                              <a:ext cx="2877964" cy="1999039"/>
                            </a:xfrm>
                            <a:prstGeom prst="rect">
                              <a:avLst/>
                            </a:prstGeom>
                          </pic:spPr>
                        </pic:pic>
                      </a:graphicData>
                    </a:graphic>
                  </wp:inline>
                </w:drawing>
              </w:r>
              <w:r w:rsidRPr="0043243D" w:rsidDel="00591BD9">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2"/>
                            <a:stretch>
                              <a:fillRect/>
                            </a:stretch>
                          </pic:blipFill>
                          <pic:spPr>
                            <a:xfrm>
                              <a:off x="0" y="0"/>
                              <a:ext cx="2900013" cy="2040293"/>
                            </a:xfrm>
                            <a:prstGeom prst="rect">
                              <a:avLst/>
                            </a:prstGeom>
                          </pic:spPr>
                        </pic:pic>
                      </a:graphicData>
                    </a:graphic>
                  </wp:inline>
                </w:drawing>
              </w:r>
            </w:del>
          </w:p>
          <w:p w14:paraId="1E7F1AFC" w14:textId="1A011D30" w:rsidR="000B529D" w:rsidDel="00591BD9" w:rsidRDefault="000B529D" w:rsidP="00533347">
            <w:pPr>
              <w:rPr>
                <w:del w:id="919" w:author="Richard Wen" w:date="2024-05-26T03:00:00Z"/>
                <w:i/>
                <w:iCs/>
                <w:sz w:val="24"/>
                <w:szCs w:val="24"/>
              </w:rPr>
            </w:pPr>
          </w:p>
        </w:tc>
      </w:tr>
    </w:tbl>
    <w:p w14:paraId="2B013AB6" w14:textId="216768C6" w:rsidR="000B529D" w:rsidRDefault="00652F78" w:rsidP="000B529D">
      <w:pPr>
        <w:rPr>
          <w:b/>
          <w:bCs/>
          <w:i/>
          <w:iCs/>
          <w:sz w:val="24"/>
          <w:szCs w:val="24"/>
        </w:rPr>
      </w:pPr>
      <w:ins w:id="920" w:author="Richard Wen" w:date="2024-05-26T03:03:00Z">
        <w:r>
          <w:rPr>
            <w:i/>
            <w:iCs/>
            <w:noProof/>
            <w:sz w:val="24"/>
            <w:szCs w:val="24"/>
          </w:rPr>
          <w:lastRenderedPageBreak/>
          <w:drawing>
            <wp:inline distT="0" distB="0" distL="0" distR="0" wp14:anchorId="172B36C5" wp14:editId="3A5B50FB">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ins>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0ED0261F" w:rsidR="000D6326" w:rsidRDefault="00184F2D" w:rsidP="000B529D">
      <w:pPr>
        <w:rPr>
          <w:i/>
          <w:iCs/>
          <w:sz w:val="24"/>
          <w:szCs w:val="24"/>
        </w:rPr>
      </w:pPr>
      <w:ins w:id="921" w:author="Richard Wen" w:date="2024-05-26T03:03:00Z">
        <w:r w:rsidRPr="00CE0588">
          <w:rPr>
            <w:i/>
            <w:iCs/>
            <w:noProof/>
            <w:sz w:val="24"/>
            <w:szCs w:val="24"/>
          </w:rPr>
          <w:lastRenderedPageBreak/>
          <w:drawing>
            <wp:inline distT="0" distB="0" distL="0" distR="0" wp14:anchorId="2E4FF127" wp14:editId="4BE33BB6">
              <wp:extent cx="8914399" cy="4952444"/>
              <wp:effectExtent l="0" t="0" r="1270" b="635"/>
              <wp:docPr id="919971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ins>
    </w:p>
    <w:p w14:paraId="6D31AF67" w14:textId="00EEA639"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ins w:id="922" w:author="Richard Wen" w:date="2024-05-26T02:55:00Z">
        <w:r w:rsidR="000D4E3E"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ins>
      <w:del w:id="923" w:author="Richard Wen" w:date="2024-05-26T02:55:00Z">
        <w:r w:rsidRPr="00CB593A" w:rsidDel="000D4E3E">
          <w:rPr>
            <w:i/>
            <w:iCs/>
            <w:sz w:val="24"/>
            <w:szCs w:val="24"/>
          </w:rPr>
          <w:delText xml:space="preserve">Any data where a city provided installation year was missing or </w:delText>
        </w:r>
        <w:r w:rsidDel="000D4E3E">
          <w:rPr>
            <w:i/>
            <w:iCs/>
            <w:sz w:val="24"/>
            <w:szCs w:val="24"/>
          </w:rPr>
          <w:delText xml:space="preserve">the verified year </w:delText>
        </w:r>
        <w:r w:rsidRPr="00CB593A" w:rsidDel="000D4E3E">
          <w:rPr>
            <w:i/>
            <w:iCs/>
            <w:sz w:val="24"/>
            <w:szCs w:val="24"/>
          </w:rPr>
          <w:delText xml:space="preserve">occurred earlier than </w:delText>
        </w:r>
        <w:r w:rsidDel="000D4E3E">
          <w:rPr>
            <w:i/>
            <w:iCs/>
            <w:sz w:val="24"/>
            <w:szCs w:val="24"/>
          </w:rPr>
          <w:delText>the start of the study period (2009)</w:delText>
        </w:r>
        <w:r w:rsidRPr="00CB593A" w:rsidDel="000D4E3E">
          <w:rPr>
            <w:i/>
            <w:iCs/>
            <w:sz w:val="24"/>
            <w:szCs w:val="24"/>
          </w:rPr>
          <w:delText xml:space="preserve"> has been excluded from analysis, yielding n</w:delText>
        </w:r>
        <w:r w:rsidDel="000D4E3E">
          <w:rPr>
            <w:i/>
            <w:iCs/>
            <w:sz w:val="24"/>
            <w:szCs w:val="24"/>
          </w:rPr>
          <w:delText xml:space="preserve"> </w:delText>
        </w:r>
        <w:r w:rsidRPr="00CB593A" w:rsidDel="000D4E3E">
          <w:rPr>
            <w:i/>
            <w:iCs/>
            <w:sz w:val="24"/>
            <w:szCs w:val="24"/>
          </w:rPr>
          <w:delText>=</w:delText>
        </w:r>
        <w:r w:rsidDel="000D4E3E">
          <w:rPr>
            <w:i/>
            <w:iCs/>
            <w:sz w:val="24"/>
            <w:szCs w:val="24"/>
          </w:rPr>
          <w:delText xml:space="preserve"> 252</w:delText>
        </w:r>
        <w:r w:rsidRPr="00CB593A" w:rsidDel="000D4E3E">
          <w:rPr>
            <w:i/>
            <w:iCs/>
            <w:sz w:val="24"/>
            <w:szCs w:val="24"/>
          </w:rPr>
          <w:delText xml:space="preserve"> </w:delText>
        </w:r>
        <w:r w:rsidDel="000D4E3E">
          <w:rPr>
            <w:i/>
            <w:iCs/>
            <w:sz w:val="24"/>
            <w:szCs w:val="24"/>
          </w:rPr>
          <w:delText>segments</w:delText>
        </w:r>
        <w:r w:rsidRPr="00CB593A" w:rsidDel="000D4E3E">
          <w:rPr>
            <w:i/>
            <w:iCs/>
            <w:sz w:val="24"/>
            <w:szCs w:val="24"/>
          </w:rPr>
          <w:delText xml:space="preserve">. The graph shows that </w:delText>
        </w:r>
        <w:r w:rsidDel="000D4E3E">
          <w:rPr>
            <w:i/>
            <w:iCs/>
            <w:sz w:val="24"/>
            <w:szCs w:val="24"/>
          </w:rPr>
          <w:delText>83.3</w:delText>
        </w:r>
        <w:r w:rsidRPr="00CB593A" w:rsidDel="000D4E3E">
          <w:rPr>
            <w:i/>
            <w:iCs/>
            <w:sz w:val="24"/>
            <w:szCs w:val="24"/>
          </w:rPr>
          <w:delText xml:space="preserve">% of the included segments had the correct installation year as per the city's data, and </w:delText>
        </w:r>
        <w:r w:rsidDel="000D4E3E">
          <w:rPr>
            <w:i/>
            <w:iCs/>
            <w:sz w:val="24"/>
            <w:szCs w:val="24"/>
          </w:rPr>
          <w:delText>97.6</w:delText>
        </w:r>
        <w:r w:rsidRPr="00CB593A" w:rsidDel="000D4E3E">
          <w:rPr>
            <w:i/>
            <w:iCs/>
            <w:sz w:val="24"/>
            <w:szCs w:val="24"/>
          </w:rPr>
          <w:delText>% were accurate within a range of ±1 year.</w:delText>
        </w:r>
      </w:del>
    </w:p>
    <w:p w14:paraId="58A11A11" w14:textId="77777777" w:rsidR="004E00F7" w:rsidRDefault="004E00F7" w:rsidP="000B529D">
      <w:pPr>
        <w:rPr>
          <w:i/>
          <w:iCs/>
          <w:sz w:val="24"/>
          <w:szCs w:val="24"/>
        </w:rPr>
      </w:pPr>
    </w:p>
    <w:p w14:paraId="289DBEEA" w14:textId="62532649" w:rsidR="004E00F7" w:rsidRDefault="004E00F7" w:rsidP="000B529D">
      <w:pPr>
        <w:rPr>
          <w:i/>
          <w:iCs/>
          <w:sz w:val="24"/>
          <w:szCs w:val="24"/>
        </w:rPr>
      </w:pPr>
    </w:p>
    <w:p w14:paraId="32ED4C74" w14:textId="149BCAD2" w:rsidR="004E00F7" w:rsidRDefault="00184F2D" w:rsidP="000B529D">
      <w:pPr>
        <w:rPr>
          <w:i/>
          <w:iCs/>
          <w:sz w:val="24"/>
          <w:szCs w:val="24"/>
        </w:rPr>
      </w:pPr>
      <w:ins w:id="924" w:author="Richard Wen" w:date="2024-05-26T03:03:00Z">
        <w:r w:rsidRPr="000D6326">
          <w:rPr>
            <w:i/>
            <w:iCs/>
            <w:noProof/>
            <w:sz w:val="24"/>
            <w:szCs w:val="24"/>
          </w:rPr>
          <w:lastRenderedPageBreak/>
          <w:drawing>
            <wp:inline distT="0" distB="0" distL="0" distR="0" wp14:anchorId="37C0A12C" wp14:editId="73F3E860">
              <wp:extent cx="8866344" cy="4925746"/>
              <wp:effectExtent l="0" t="0" r="0" b="1905"/>
              <wp:docPr id="2123227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ins>
    </w:p>
    <w:p w14:paraId="09C91CD2" w14:textId="51AC2D35"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w:t>
      </w:r>
      <w:ins w:id="925" w:author="Richard Wen" w:date="2024-05-26T02:55:00Z">
        <w:r w:rsidR="0049326F">
          <w:rPr>
            <w:i/>
            <w:iCs/>
            <w:sz w:val="24"/>
            <w:szCs w:val="24"/>
          </w:rPr>
          <w:t xml:space="preserve"> </w:t>
        </w:r>
      </w:ins>
      <w:del w:id="926" w:author="Richard Wen" w:date="2024-05-26T02:55:00Z">
        <w:r w:rsidDel="0049326F">
          <w:rPr>
            <w:b/>
            <w:bCs/>
            <w:i/>
            <w:iCs/>
            <w:sz w:val="24"/>
            <w:szCs w:val="24"/>
          </w:rPr>
          <w:delText xml:space="preserve"> </w:delText>
        </w:r>
      </w:del>
      <w:ins w:id="927" w:author="Richard Wen" w:date="2024-05-26T02:55:00Z">
        <w:r w:rsidR="0049326F"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ins>
      <w:del w:id="928" w:author="Richard Wen" w:date="2024-05-26T02:55:00Z">
        <w:r w:rsidRPr="00CB593A" w:rsidDel="0049326F">
          <w:rPr>
            <w:i/>
            <w:iCs/>
            <w:sz w:val="24"/>
            <w:szCs w:val="24"/>
          </w:rPr>
          <w:delText>Any data where a city provided installation year was missing or</w:delText>
        </w:r>
        <w:r w:rsidR="000D6326" w:rsidDel="0049326F">
          <w:rPr>
            <w:i/>
            <w:iCs/>
            <w:sz w:val="24"/>
            <w:szCs w:val="24"/>
          </w:rPr>
          <w:delText xml:space="preserve"> the verified year</w:delText>
        </w:r>
        <w:r w:rsidRPr="00CB593A" w:rsidDel="0049326F">
          <w:rPr>
            <w:i/>
            <w:iCs/>
            <w:sz w:val="24"/>
            <w:szCs w:val="24"/>
          </w:rPr>
          <w:delText xml:space="preserve"> occurred earlier than </w:delText>
        </w:r>
        <w:r w:rsidR="000D6326" w:rsidDel="0049326F">
          <w:rPr>
            <w:i/>
            <w:iCs/>
            <w:sz w:val="24"/>
            <w:szCs w:val="24"/>
          </w:rPr>
          <w:delText>the start of the study period (2009)</w:delText>
        </w:r>
        <w:r w:rsidRPr="00CB593A" w:rsidDel="0049326F">
          <w:rPr>
            <w:i/>
            <w:iCs/>
            <w:sz w:val="24"/>
            <w:szCs w:val="24"/>
          </w:rPr>
          <w:delText xml:space="preserve"> has been excluded from analysis, yielding n=</w:delText>
        </w:r>
        <w:r w:rsidDel="0049326F">
          <w:rPr>
            <w:i/>
            <w:iCs/>
            <w:sz w:val="24"/>
            <w:szCs w:val="24"/>
          </w:rPr>
          <w:delText>670</w:delText>
        </w:r>
        <w:r w:rsidRPr="00CB593A" w:rsidDel="0049326F">
          <w:rPr>
            <w:i/>
            <w:iCs/>
            <w:sz w:val="24"/>
            <w:szCs w:val="24"/>
          </w:rPr>
          <w:delText xml:space="preserve"> </w:delText>
        </w:r>
        <w:r w:rsidDel="0049326F">
          <w:rPr>
            <w:i/>
            <w:iCs/>
            <w:sz w:val="24"/>
            <w:szCs w:val="24"/>
          </w:rPr>
          <w:delText>segments</w:delText>
        </w:r>
        <w:r w:rsidRPr="00CB593A" w:rsidDel="0049326F">
          <w:rPr>
            <w:i/>
            <w:iCs/>
            <w:sz w:val="24"/>
            <w:szCs w:val="24"/>
          </w:rPr>
          <w:delText xml:space="preserve">. The graph shows that </w:delText>
        </w:r>
        <w:r w:rsidDel="0049326F">
          <w:rPr>
            <w:i/>
            <w:iCs/>
            <w:sz w:val="24"/>
            <w:szCs w:val="24"/>
          </w:rPr>
          <w:delText>42.1</w:delText>
        </w:r>
        <w:r w:rsidRPr="00CB593A" w:rsidDel="0049326F">
          <w:rPr>
            <w:i/>
            <w:iCs/>
            <w:sz w:val="24"/>
            <w:szCs w:val="24"/>
          </w:rPr>
          <w:delText xml:space="preserve">% of the included segments had the correct installation year as per the city's data, and </w:delText>
        </w:r>
        <w:r w:rsidDel="0049326F">
          <w:rPr>
            <w:i/>
            <w:iCs/>
            <w:sz w:val="24"/>
            <w:szCs w:val="24"/>
          </w:rPr>
          <w:delText>62.8</w:delText>
        </w:r>
        <w:r w:rsidRPr="00CB593A" w:rsidDel="0049326F">
          <w:rPr>
            <w:i/>
            <w:iCs/>
            <w:sz w:val="24"/>
            <w:szCs w:val="24"/>
          </w:rPr>
          <w:delText>% were accurate within a range of ±1 year.</w:delText>
        </w:r>
      </w:del>
    </w:p>
    <w:p w14:paraId="319456C3" w14:textId="77777777" w:rsidR="00CB0843" w:rsidRDefault="00CB0843" w:rsidP="000B529D">
      <w:pPr>
        <w:rPr>
          <w:i/>
          <w:iCs/>
          <w:sz w:val="24"/>
          <w:szCs w:val="24"/>
        </w:rPr>
      </w:pPr>
    </w:p>
    <w:p w14:paraId="4FA9FC11" w14:textId="2AF0B31C" w:rsidR="00CB0843" w:rsidRDefault="00184F2D" w:rsidP="000B529D">
      <w:pPr>
        <w:rPr>
          <w:i/>
          <w:iCs/>
          <w:sz w:val="24"/>
          <w:szCs w:val="24"/>
        </w:rPr>
      </w:pPr>
      <w:ins w:id="929" w:author="Richard Wen" w:date="2024-05-26T03:03:00Z">
        <w:r w:rsidRPr="00CE0588">
          <w:rPr>
            <w:i/>
            <w:iCs/>
            <w:noProof/>
            <w:sz w:val="24"/>
            <w:szCs w:val="24"/>
          </w:rPr>
          <w:lastRenderedPageBreak/>
          <w:drawing>
            <wp:inline distT="0" distB="0" distL="0" distR="0" wp14:anchorId="418B7DF0" wp14:editId="1F6B2A12">
              <wp:extent cx="9010511" cy="5005839"/>
              <wp:effectExtent l="0" t="0" r="0" b="0"/>
              <wp:docPr id="201223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ins>
    </w:p>
    <w:p w14:paraId="03FFDF2A" w14:textId="44529985"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w:t>
      </w:r>
      <w:ins w:id="930" w:author="Richard Wen" w:date="2024-05-26T02:55:00Z">
        <w:r w:rsidR="00A12C85">
          <w:rPr>
            <w:b/>
            <w:bCs/>
            <w:i/>
            <w:iCs/>
            <w:sz w:val="24"/>
            <w:szCs w:val="24"/>
          </w:rPr>
          <w:t xml:space="preserve"> </w:t>
        </w:r>
        <w:r w:rsidR="00A12C85"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ins>
      <w:del w:id="931" w:author="Richard Wen" w:date="2024-05-26T02:55:00Z">
        <w:r w:rsidDel="00A12C85">
          <w:rPr>
            <w:b/>
            <w:bCs/>
            <w:i/>
            <w:iCs/>
            <w:sz w:val="24"/>
            <w:szCs w:val="24"/>
          </w:rPr>
          <w:delText xml:space="preserve"> </w:delText>
        </w:r>
        <w:r w:rsidRPr="00CB593A" w:rsidDel="00A12C85">
          <w:rPr>
            <w:i/>
            <w:iCs/>
            <w:sz w:val="24"/>
            <w:szCs w:val="24"/>
          </w:rPr>
          <w:delText>Any data where a city provided installation year was missing or</w:delText>
        </w:r>
        <w:r w:rsidR="000D6326" w:rsidDel="00A12C85">
          <w:rPr>
            <w:i/>
            <w:iCs/>
            <w:sz w:val="24"/>
            <w:szCs w:val="24"/>
          </w:rPr>
          <w:delText xml:space="preserve"> the verified year</w:delText>
        </w:r>
        <w:r w:rsidRPr="00CB593A" w:rsidDel="00A12C85">
          <w:rPr>
            <w:i/>
            <w:iCs/>
            <w:sz w:val="24"/>
            <w:szCs w:val="24"/>
          </w:rPr>
          <w:delText xml:space="preserve"> occurred </w:delText>
        </w:r>
        <w:r w:rsidR="000D6326" w:rsidRPr="00CB593A" w:rsidDel="00A12C85">
          <w:rPr>
            <w:i/>
            <w:iCs/>
            <w:sz w:val="24"/>
            <w:szCs w:val="24"/>
          </w:rPr>
          <w:delText xml:space="preserve">than </w:delText>
        </w:r>
        <w:r w:rsidR="000D6326" w:rsidDel="00A12C85">
          <w:rPr>
            <w:i/>
            <w:iCs/>
            <w:sz w:val="24"/>
            <w:szCs w:val="24"/>
          </w:rPr>
          <w:delText>the start of the study period (2009)</w:delText>
        </w:r>
        <w:r w:rsidR="000D6326" w:rsidRPr="00CB593A" w:rsidDel="00A12C85">
          <w:rPr>
            <w:i/>
            <w:iCs/>
            <w:sz w:val="24"/>
            <w:szCs w:val="24"/>
          </w:rPr>
          <w:delText xml:space="preserve"> </w:delText>
        </w:r>
        <w:r w:rsidRPr="00CB593A" w:rsidDel="00A12C85">
          <w:rPr>
            <w:i/>
            <w:iCs/>
            <w:sz w:val="24"/>
            <w:szCs w:val="24"/>
          </w:rPr>
          <w:delText xml:space="preserve">has been excluded from analysis, yielding n=192 </w:delText>
        </w:r>
        <w:r w:rsidR="00CB593A" w:rsidDel="00A12C85">
          <w:rPr>
            <w:i/>
            <w:iCs/>
            <w:sz w:val="24"/>
            <w:szCs w:val="24"/>
          </w:rPr>
          <w:delText>segments</w:delText>
        </w:r>
        <w:r w:rsidRPr="00CB593A" w:rsidDel="00A12C85">
          <w:rPr>
            <w:i/>
            <w:iCs/>
            <w:sz w:val="24"/>
            <w:szCs w:val="24"/>
          </w:rPr>
          <w:delText xml:space="preserve">. </w:delText>
        </w:r>
        <w:r w:rsidR="00CB593A" w:rsidRPr="00CB593A" w:rsidDel="00A12C85">
          <w:rPr>
            <w:i/>
            <w:iCs/>
            <w:sz w:val="24"/>
            <w:szCs w:val="24"/>
          </w:rPr>
          <w:delText>The graph shows that 75.5% of the included segments had the correct installation year as per the city's data, and 78.1% were accurate within a range of ±1 year.</w:delText>
        </w:r>
      </w:del>
    </w:p>
    <w:p w14:paraId="48D82840" w14:textId="77777777" w:rsidR="004E00F7" w:rsidDel="00FF0EAC" w:rsidRDefault="004E00F7" w:rsidP="000B529D">
      <w:pPr>
        <w:rPr>
          <w:del w:id="932" w:author="Richard Wen" w:date="2024-05-26T03:04:00Z"/>
          <w:i/>
          <w:iCs/>
          <w:sz w:val="24"/>
          <w:szCs w:val="24"/>
        </w:rPr>
      </w:pPr>
    </w:p>
    <w:p w14:paraId="68912E3A" w14:textId="77777777" w:rsidR="004E00F7" w:rsidDel="00FF0EAC" w:rsidRDefault="004E00F7" w:rsidP="000B529D">
      <w:pPr>
        <w:rPr>
          <w:del w:id="933" w:author="Richard Wen" w:date="2024-05-26T03:04:00Z"/>
          <w:i/>
          <w:iCs/>
          <w:sz w:val="24"/>
          <w:szCs w:val="24"/>
        </w:rPr>
      </w:pPr>
    </w:p>
    <w:p w14:paraId="2F1D2BB4" w14:textId="77777777" w:rsidR="00494FFE" w:rsidRDefault="00494FFE" w:rsidP="000B529D">
      <w:pPr>
        <w:rPr>
          <w:i/>
          <w:iCs/>
          <w:sz w:val="24"/>
          <w:szCs w:val="24"/>
        </w:rPr>
      </w:pPr>
    </w:p>
    <w:p w14:paraId="214FD146" w14:textId="77777777" w:rsidR="00BE2446" w:rsidDel="00FF0EAC" w:rsidRDefault="00BE2446" w:rsidP="000B529D">
      <w:pPr>
        <w:rPr>
          <w:del w:id="934" w:author="Richard Wen" w:date="2024-05-26T03:04:00Z"/>
          <w:i/>
          <w:iCs/>
          <w:sz w:val="24"/>
          <w:szCs w:val="24"/>
        </w:rPr>
      </w:pPr>
    </w:p>
    <w:p w14:paraId="7B742AE6" w14:textId="77777777" w:rsidR="00494FFE" w:rsidRPr="004864BE" w:rsidDel="00FF0EAC" w:rsidRDefault="00494FFE" w:rsidP="000B529D">
      <w:pPr>
        <w:rPr>
          <w:del w:id="935" w:author="Richard Wen" w:date="2024-05-26T03:04:00Z"/>
          <w:i/>
          <w:iCs/>
          <w:sz w:val="24"/>
          <w:szCs w:val="24"/>
        </w:rPr>
      </w:pPr>
    </w:p>
    <w:p w14:paraId="33D57437" w14:textId="4DC021D6" w:rsidR="000B529D" w:rsidDel="00FF0EAC" w:rsidRDefault="000B529D">
      <w:pPr>
        <w:rPr>
          <w:del w:id="936" w:author="Richard Wen" w:date="2024-05-26T03:04:00Z"/>
        </w:rPr>
      </w:pPr>
    </w:p>
    <w:p w14:paraId="4FE86594" w14:textId="77777777" w:rsidR="00435460" w:rsidRDefault="00435460" w:rsidP="005A0D16">
      <w:pPr>
        <w:rPr>
          <w:ins w:id="937" w:author="Richard Wen" w:date="2024-05-26T02:57:00Z"/>
          <w:b/>
          <w:bCs/>
          <w:sz w:val="24"/>
          <w:szCs w:val="24"/>
        </w:rPr>
        <w:sectPr w:rsidR="00435460" w:rsidSect="000B529D">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3D97D24D" w:rsidR="005A0D16" w:rsidDel="005B196B" w:rsidRDefault="00FF0EAC" w:rsidP="005A0D16">
      <w:pPr>
        <w:spacing w:after="0" w:line="240" w:lineRule="auto"/>
        <w:rPr>
          <w:del w:id="938" w:author="Richard Wen" w:date="2024-05-26T02:58:00Z"/>
        </w:rPr>
      </w:pPr>
      <w:ins w:id="939" w:author="Richard Wen" w:date="2024-05-26T03:04:00Z">
        <w:r w:rsidRPr="00CE0588">
          <w:rPr>
            <w:i/>
            <w:iCs/>
            <w:noProof/>
            <w:sz w:val="24"/>
            <w:szCs w:val="24"/>
          </w:rPr>
          <w:drawing>
            <wp:inline distT="0" distB="0" distL="0" distR="0" wp14:anchorId="046B9D7B" wp14:editId="3E65A76D">
              <wp:extent cx="7057378" cy="7924800"/>
              <wp:effectExtent l="0" t="0" r="4445" b="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146805" cy="8025218"/>
                      </a:xfrm>
                      <a:prstGeom prst="rect">
                        <a:avLst/>
                      </a:prstGeom>
                    </pic:spPr>
                  </pic:pic>
                </a:graphicData>
              </a:graphic>
            </wp:inline>
          </w:drawing>
        </w:r>
      </w:ins>
    </w:p>
    <w:p w14:paraId="195DA272" w14:textId="0DC7DAA4" w:rsidR="005A0D16" w:rsidDel="005B196B" w:rsidRDefault="005A0D16" w:rsidP="005A0D16">
      <w:pPr>
        <w:spacing w:after="0" w:line="240" w:lineRule="auto"/>
        <w:rPr>
          <w:del w:id="940" w:author="Richard Wen" w:date="2024-05-26T02:58:00Z"/>
        </w:rPr>
      </w:pPr>
      <w:del w:id="941" w:author="Richard Wen" w:date="2024-05-26T02:58:00Z">
        <w:r w:rsidDel="005B196B">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42"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2ILBiA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cEePo+q8WoD1f7REQd913jLbxW+5B3z4ZE5bBN8fGz9&#13;&#10;8ICL1NCWFIYdJTW4Xx/dR32sXpRS0mLbldT/3DInKNHfDdb112I+j32aDvOzixke3LFkcywx2+Ya&#13;&#10;sBoKHDKWp23UD3rcSgfNK06IdfSKImY4+i4pD248XId+HOCM4WK9TmrYm5aFO/NseQSPRMdKfele&#13;&#10;mbNDOQdshHsYW5Qt31V1rxstDay3AaRKJX/gdXgC7OtUS8MMioPj+Jy0DpNy9Rs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Bs2ILBiAIAAHEFAAAOAAAAAAAAAAAAAAAAAC4CAABkcnMvZTJvRG9jLnhtbFBLAQIt&#13;&#10;ABQABgAIAAAAIQA+zlW65AAAAA4BAAAPAAAAAAAAAAAAAAAAAOIEAABkcnMvZG93bnJldi54bWxQ&#13;&#10;SwUGAAAAAAQABADzAAAA8wUAAAAA&#13;&#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del>
    </w:p>
    <w:p w14:paraId="382DBB04" w14:textId="32C673C9" w:rsidR="005A0D16" w:rsidDel="005B196B" w:rsidRDefault="005A0D16" w:rsidP="005A0D16">
      <w:pPr>
        <w:spacing w:after="0" w:line="240" w:lineRule="auto"/>
        <w:rPr>
          <w:del w:id="942" w:author="Richard Wen" w:date="2024-05-26T02:58:00Z"/>
        </w:rPr>
      </w:pPr>
      <w:del w:id="943" w:author="Richard Wen" w:date="2024-05-26T02:58:00Z">
        <w:r w:rsidDel="005B196B">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43"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&#13;&#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4D6C6CDB" w14:textId="0254A7D0" w:rsidR="005A0D16" w:rsidDel="005B196B" w:rsidRDefault="005A0D16" w:rsidP="005A0D16">
      <w:pPr>
        <w:spacing w:after="0" w:line="240" w:lineRule="auto"/>
        <w:rPr>
          <w:del w:id="944" w:author="Richard Wen" w:date="2024-05-26T02:58:00Z"/>
        </w:rPr>
      </w:pPr>
    </w:p>
    <w:p w14:paraId="5398F6AF" w14:textId="04B6761C" w:rsidR="005A0D16" w:rsidDel="005B196B" w:rsidRDefault="005A0D16" w:rsidP="005A0D16">
      <w:pPr>
        <w:spacing w:after="0" w:line="240" w:lineRule="auto"/>
        <w:rPr>
          <w:del w:id="945" w:author="Richard Wen" w:date="2024-05-26T02:58:00Z"/>
        </w:rPr>
      </w:pPr>
    </w:p>
    <w:p w14:paraId="2E3C6B58" w14:textId="66DDD5B5" w:rsidR="005A0D16" w:rsidDel="005B196B" w:rsidRDefault="005A0D16" w:rsidP="005A0D16">
      <w:pPr>
        <w:spacing w:after="0" w:line="240" w:lineRule="auto"/>
        <w:rPr>
          <w:del w:id="946" w:author="Richard Wen" w:date="2024-05-26T02:58:00Z"/>
        </w:rPr>
      </w:pPr>
    </w:p>
    <w:p w14:paraId="5EEEEBA7" w14:textId="1F197845" w:rsidR="005A0D16" w:rsidDel="005B196B" w:rsidRDefault="005A0D16" w:rsidP="005A0D16">
      <w:pPr>
        <w:spacing w:after="0" w:line="240" w:lineRule="auto"/>
        <w:rPr>
          <w:del w:id="947" w:author="Richard Wen" w:date="2024-05-26T02:58:00Z"/>
        </w:rPr>
      </w:pPr>
      <w:del w:id="948" w:author="Richard Wen" w:date="2024-05-26T02:58:00Z">
        <w:r w:rsidDel="005B196B">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del>
    </w:p>
    <w:p w14:paraId="0ED359F6" w14:textId="792FEAC7" w:rsidR="005A0D16" w:rsidDel="005B196B" w:rsidRDefault="005A0D16" w:rsidP="005A0D16">
      <w:pPr>
        <w:spacing w:after="0" w:line="240" w:lineRule="auto"/>
        <w:rPr>
          <w:del w:id="949" w:author="Richard Wen" w:date="2024-05-26T02:58:00Z"/>
        </w:rPr>
      </w:pPr>
      <w:del w:id="950" w:author="Richard Wen" w:date="2024-05-26T02:58:00Z">
        <w:r w:rsidDel="005B196B">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44"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PafhgIAAHE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&#13;&#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sidDel="005B196B">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45"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ByAJAhiAIAAHEFAAAOAAAAAAAAAAAAAAAAAC4CAABkcnMvZTJvRG9jLnhtbFBLAQIt&#13;&#10;ABQABgAIAAAAIQBd4fIb5AAAAA4BAAAPAAAAAAAAAAAAAAAAAOIEAABkcnMvZG93bnJldi54bWxQ&#13;&#10;SwUGAAAAAAQABADzAAAA8wUAAAAA&#13;&#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del>
    </w:p>
    <w:p w14:paraId="5D2EE23F" w14:textId="3E4ECFDA" w:rsidR="005A0D16" w:rsidDel="005B196B" w:rsidRDefault="005A0D16" w:rsidP="005A0D16">
      <w:pPr>
        <w:spacing w:after="0" w:line="240" w:lineRule="auto"/>
        <w:rPr>
          <w:del w:id="951" w:author="Richard Wen" w:date="2024-05-26T02:58:00Z"/>
        </w:rPr>
      </w:pPr>
    </w:p>
    <w:p w14:paraId="6AAA6759" w14:textId="6187B1FA" w:rsidR="005A0D16" w:rsidDel="005B196B" w:rsidRDefault="005A0D16" w:rsidP="005A0D16">
      <w:pPr>
        <w:spacing w:after="0" w:line="240" w:lineRule="auto"/>
        <w:rPr>
          <w:del w:id="952" w:author="Richard Wen" w:date="2024-05-26T02:58:00Z"/>
        </w:rPr>
      </w:pPr>
      <w:del w:id="953" w:author="Richard Wen" w:date="2024-05-26T02:58:00Z">
        <w:r w:rsidDel="005B196B">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del>
    </w:p>
    <w:p w14:paraId="264BA0B8" w14:textId="203428E0" w:rsidR="005A0D16" w:rsidDel="005B196B" w:rsidRDefault="005A0D16" w:rsidP="005A0D16">
      <w:pPr>
        <w:spacing w:after="0" w:line="240" w:lineRule="auto"/>
        <w:rPr>
          <w:del w:id="954" w:author="Richard Wen" w:date="2024-05-26T02:58:00Z"/>
        </w:rPr>
      </w:pPr>
      <w:del w:id="955" w:author="Richard Wen" w:date="2024-05-26T02:58:00Z">
        <w:r w:rsidDel="005B196B">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del>
    </w:p>
    <w:p w14:paraId="3E616F16" w14:textId="7E29A6AB" w:rsidR="005A0D16" w:rsidDel="005B196B" w:rsidRDefault="005A0D16" w:rsidP="005A0D16">
      <w:pPr>
        <w:spacing w:after="0" w:line="240" w:lineRule="auto"/>
        <w:rPr>
          <w:del w:id="956" w:author="Richard Wen" w:date="2024-05-26T02:58:00Z"/>
        </w:rPr>
      </w:pPr>
      <w:del w:id="957" w:author="Richard Wen" w:date="2024-05-26T02:58:00Z">
        <w:r w:rsidRPr="00560609" w:rsidDel="005B196B">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46"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9WbhwIAAHE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&#13;&#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sidDel="005B196B">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7"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&#13;&#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del>
    </w:p>
    <w:p w14:paraId="3AEF7A55" w14:textId="4F8AF42F" w:rsidR="005A0D16" w:rsidDel="005B196B" w:rsidRDefault="005A0D16" w:rsidP="005A0D16">
      <w:pPr>
        <w:spacing w:after="0" w:line="240" w:lineRule="auto"/>
        <w:rPr>
          <w:del w:id="958" w:author="Richard Wen" w:date="2024-05-26T02:58:00Z"/>
        </w:rPr>
      </w:pPr>
      <w:del w:id="959" w:author="Richard Wen" w:date="2024-05-26T02:58:00Z">
        <w:r w:rsidDel="005B196B">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8"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&#13;&#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1034D278" w14:textId="2FD0C6F8" w:rsidR="005A0D16" w:rsidDel="005B196B" w:rsidRDefault="005A0D16" w:rsidP="005A0D16">
      <w:pPr>
        <w:spacing w:after="0" w:line="240" w:lineRule="auto"/>
        <w:rPr>
          <w:del w:id="960" w:author="Richard Wen" w:date="2024-05-26T02:58:00Z"/>
        </w:rPr>
      </w:pPr>
      <w:del w:id="961" w:author="Richard Wen" w:date="2024-05-26T02:58:00Z">
        <w:r w:rsidDel="005B196B">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del>
    </w:p>
    <w:p w14:paraId="557AF2ED" w14:textId="776DDB27" w:rsidR="005A0D16" w:rsidDel="005B196B" w:rsidRDefault="005A0D16" w:rsidP="005A0D16">
      <w:pPr>
        <w:spacing w:after="0" w:line="240" w:lineRule="auto"/>
        <w:rPr>
          <w:del w:id="962" w:author="Richard Wen" w:date="2024-05-26T02:58:00Z"/>
        </w:rPr>
      </w:pPr>
    </w:p>
    <w:p w14:paraId="68C643D0" w14:textId="26A8A9A2" w:rsidR="005A0D16" w:rsidDel="005B196B" w:rsidRDefault="005A0D16" w:rsidP="005A0D16">
      <w:pPr>
        <w:spacing w:after="0" w:line="240" w:lineRule="auto"/>
        <w:rPr>
          <w:del w:id="963" w:author="Richard Wen" w:date="2024-05-26T02:58:00Z"/>
        </w:rPr>
      </w:pPr>
      <w:del w:id="964" w:author="Richard Wen" w:date="2024-05-26T02:58:00Z">
        <w:r w:rsidDel="005B196B">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del>
    </w:p>
    <w:p w14:paraId="19247AFA" w14:textId="1FF80287" w:rsidR="005A0D16" w:rsidDel="005B196B" w:rsidRDefault="005A0D16" w:rsidP="005A0D16">
      <w:pPr>
        <w:spacing w:after="0" w:line="240" w:lineRule="auto"/>
        <w:rPr>
          <w:del w:id="965" w:author="Richard Wen" w:date="2024-05-26T02:58:00Z"/>
        </w:rPr>
      </w:pPr>
      <w:del w:id="966" w:author="Richard Wen" w:date="2024-05-26T02:58:00Z">
        <w:r w:rsidRPr="00560609" w:rsidDel="005B196B">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9"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B+iTLWhwIAAHEFAAAOAAAAAAAAAAAAAAAAAC4CAABkcnMvZTJvRG9jLnhtbFBLAQIt&#13;&#10;ABQABgAIAAAAIQCMs+xg5QAAAA8BAAAPAAAAAAAAAAAAAAAAAOEEAABkcnMvZG93bnJldi54bWxQ&#13;&#10;SwUGAAAAAAQABADzAAAA8wUAAAAA&#13;&#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sidDel="005B196B">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50"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L75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ukZh5V49UWqsPGEQd913jL7xS+5D3zYcMctgk2FLZ+&#13;&#10;eMRFamhLCsOOkhrcr/fuoz5WL0opabHtSup/7pgTlOhvBuv6SzGfxz5Nh/ni8wwP7lSyPZWYXXMD&#13;&#10;WA0FDhnL0zbqBz1upYPmBSfEOnpFETMcfZeUBzcebkI/DnDGcLFeJzXsTcvCvXmyPIJHomOlPncv&#13;&#10;zNmhnAM2wgOMLcqWb6q6142WBta7AFKlkj/yOjwB9nWqpWEGxcFxek5ax0m5+g0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CtJL75iAIAAHEFAAAOAAAAAAAAAAAAAAAAAC4CAABkcnMvZTJvRG9jLnhtbFBLAQIt&#13;&#10;ABQABgAIAAAAIQCA42uj5AAAAAwBAAAPAAAAAAAAAAAAAAAAAOIEAABkcnMvZG93bnJldi54bWxQ&#13;&#10;SwUGAAAAAAQABADzAAAA8wUAAAAA&#13;&#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del>
    </w:p>
    <w:p w14:paraId="278E7854" w14:textId="2C3429B7" w:rsidR="005A0D16" w:rsidDel="005B196B" w:rsidRDefault="005A0D16" w:rsidP="005A0D16">
      <w:pPr>
        <w:spacing w:after="0" w:line="240" w:lineRule="auto"/>
        <w:rPr>
          <w:del w:id="967" w:author="Richard Wen" w:date="2024-05-26T02:58:00Z"/>
        </w:rPr>
      </w:pPr>
      <w:del w:id="968" w:author="Richard Wen" w:date="2024-05-26T02:58:00Z">
        <w:r w:rsidDel="005B196B">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del>
    </w:p>
    <w:p w14:paraId="1FAAE823" w14:textId="68311B22" w:rsidR="005A0D16" w:rsidDel="005B196B" w:rsidRDefault="005A0D16" w:rsidP="005A0D16">
      <w:pPr>
        <w:spacing w:after="0" w:line="240" w:lineRule="auto"/>
        <w:rPr>
          <w:del w:id="969" w:author="Richard Wen" w:date="2024-05-26T02:58:00Z"/>
        </w:rPr>
      </w:pPr>
    </w:p>
    <w:p w14:paraId="7A985456" w14:textId="4BEAC1E4" w:rsidR="005A0D16" w:rsidDel="005B196B" w:rsidRDefault="005A0D16" w:rsidP="005A0D16">
      <w:pPr>
        <w:spacing w:after="0" w:line="240" w:lineRule="auto"/>
        <w:rPr>
          <w:del w:id="970" w:author="Richard Wen" w:date="2024-05-26T02:58:00Z"/>
        </w:rPr>
      </w:pPr>
      <w:del w:id="971" w:author="Richard Wen" w:date="2024-05-26T02:58:00Z">
        <w:r w:rsidDel="005B196B">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del>
    </w:p>
    <w:p w14:paraId="40E86E57" w14:textId="5AADF738" w:rsidR="005A0D16" w:rsidDel="005B196B" w:rsidRDefault="005A0D16" w:rsidP="005A0D16">
      <w:pPr>
        <w:spacing w:after="0" w:line="240" w:lineRule="auto"/>
        <w:rPr>
          <w:del w:id="972" w:author="Richard Wen" w:date="2024-05-26T02:58:00Z"/>
        </w:rPr>
      </w:pPr>
      <w:del w:id="973" w:author="Richard Wen" w:date="2024-05-26T02:58:00Z">
        <w:r w:rsidRPr="00560609" w:rsidDel="005B196B">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51"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&#13;&#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2FDDC644" w14:textId="6AD94361" w:rsidR="005A0D16" w:rsidDel="005B196B" w:rsidRDefault="005A0D16" w:rsidP="005A0D16">
      <w:pPr>
        <w:spacing w:after="0" w:line="240" w:lineRule="auto"/>
        <w:rPr>
          <w:del w:id="974" w:author="Richard Wen" w:date="2024-05-26T02:58:00Z"/>
        </w:rPr>
      </w:pPr>
      <w:del w:id="975" w:author="Richard Wen" w:date="2024-05-26T02:58:00Z">
        <w:r w:rsidDel="005B196B">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52"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668sQ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&#13;&#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6A0BDD31" w14:textId="2BFAE038" w:rsidR="005A0D16" w:rsidDel="005B196B" w:rsidRDefault="005A0D16" w:rsidP="005A0D16">
      <w:pPr>
        <w:spacing w:after="0" w:line="240" w:lineRule="auto"/>
        <w:rPr>
          <w:del w:id="976" w:author="Richard Wen" w:date="2024-05-26T02:58:00Z"/>
        </w:rPr>
      </w:pPr>
    </w:p>
    <w:p w14:paraId="64318D5F" w14:textId="716ECC93" w:rsidR="005A0D16" w:rsidDel="005B196B" w:rsidRDefault="005A0D16" w:rsidP="005A0D16">
      <w:pPr>
        <w:spacing w:after="0" w:line="240" w:lineRule="auto"/>
        <w:rPr>
          <w:del w:id="977" w:author="Richard Wen" w:date="2024-05-26T02:58:00Z"/>
        </w:rPr>
      </w:pPr>
      <w:del w:id="978" w:author="Richard Wen" w:date="2024-05-26T02:58:00Z">
        <w:r w:rsidDel="005B196B">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del>
    </w:p>
    <w:p w14:paraId="5C0956EB" w14:textId="42AB2900" w:rsidR="005A0D16" w:rsidDel="005B196B" w:rsidRDefault="005A0D16" w:rsidP="005A0D16">
      <w:pPr>
        <w:spacing w:after="0" w:line="240" w:lineRule="auto"/>
        <w:rPr>
          <w:del w:id="979" w:author="Richard Wen" w:date="2024-05-26T02:58:00Z"/>
        </w:rPr>
      </w:pPr>
    </w:p>
    <w:p w14:paraId="6D58544E" w14:textId="6CEC019A" w:rsidR="005A0D16" w:rsidDel="005B196B" w:rsidRDefault="005A0D16" w:rsidP="005A0D16">
      <w:pPr>
        <w:spacing w:after="0" w:line="240" w:lineRule="auto"/>
        <w:rPr>
          <w:del w:id="980" w:author="Richard Wen" w:date="2024-05-26T02:58:00Z"/>
        </w:rPr>
      </w:pPr>
      <w:del w:id="981" w:author="Richard Wen" w:date="2024-05-26T02:58:00Z">
        <w:r w:rsidRPr="00560609" w:rsidDel="005B196B">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53"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&#13;&#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sidDel="005B196B">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54"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AU4D9qHAgAAcQUAAA4AAAAAAAAAAAAAAAAALgIAAGRycy9lMm9Eb2MueG1sUEsBAi0AFAAG&#13;&#10;AAgAAAAhAOSD/W/hAAAADAEAAA8AAAAAAAAAAAAAAAAA4QQAAGRycy9kb3ducmV2LnhtbFBLBQYA&#13;&#10;AAAABAAEAPMAAADvBQAAAAA=&#13;&#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del>
    </w:p>
    <w:p w14:paraId="70A7137E" w14:textId="29114CA3" w:rsidR="005A0D16" w:rsidDel="005B196B" w:rsidRDefault="005A0D16" w:rsidP="005A0D16">
      <w:pPr>
        <w:spacing w:after="0" w:line="240" w:lineRule="auto"/>
        <w:rPr>
          <w:del w:id="982" w:author="Richard Wen" w:date="2024-05-26T02:58:00Z"/>
        </w:rPr>
      </w:pPr>
      <w:del w:id="983" w:author="Richard Wen" w:date="2024-05-26T02:58:00Z">
        <w:r w:rsidDel="005B196B">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55"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zfVC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SM15IDaoNqbYr13qSJxib/l1hV10wzysmcOBRSUuIbjDX2isnJrDiZLSuB+v&#13;&#10;6cN9nCO0UtLgAsip/75lTlCivmicsPPheBw2RhTGk08jFNypZXNq0dt6ZbALhzG7eAz3QXVH6Uz9&#13;&#10;hLtqGaKiiWmOsXPKwXXCCtJiwm3HxXIZr+GWsAxu9IPlATwQHQbisX1izh5GCXAGb023LNj8xfCk&#13;&#10;u8FTm+UWjKziZB15PTwBbpjYxodtGFbYqRxvHXf24icA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fc31QrMCAAD7BQAA&#13;&#10;DgAAAAAAAAAAAAAAAAAuAgAAZHJzL2Uyb0RvYy54bWxQSwECLQAUAAYACAAAACEAIu2iw94AAAAO&#13;&#10;AQAADwAAAAAAAAAAAAAAAAANBQAAZHJzL2Rvd25yZXYueG1sUEsFBgAAAAAEAAQA8wAAABgGAAAA&#13;&#10;AA==&#13;&#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54A3BCFC" w14:textId="01CF59B8" w:rsidR="005A0D16" w:rsidDel="005B196B" w:rsidRDefault="005A0D16" w:rsidP="005A0D16">
      <w:pPr>
        <w:spacing w:after="0" w:line="240" w:lineRule="auto"/>
        <w:rPr>
          <w:del w:id="984" w:author="Richard Wen" w:date="2024-05-26T02:58:00Z"/>
        </w:rPr>
      </w:pPr>
      <w:del w:id="985" w:author="Richard Wen" w:date="2024-05-26T02:58:00Z">
        <w:r w:rsidDel="005B196B">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28960543" w14:textId="0AB19361" w:rsidR="005A0D16" w:rsidDel="005B196B" w:rsidRDefault="005A0D16" w:rsidP="005A0D16">
      <w:pPr>
        <w:spacing w:after="0" w:line="240" w:lineRule="auto"/>
        <w:rPr>
          <w:del w:id="986" w:author="Richard Wen" w:date="2024-05-26T02:58:00Z"/>
        </w:rPr>
      </w:pPr>
    </w:p>
    <w:p w14:paraId="1E549C88" w14:textId="3931D02B" w:rsidR="005A0D16" w:rsidDel="005B196B" w:rsidRDefault="005A0D16" w:rsidP="005A0D16">
      <w:pPr>
        <w:spacing w:after="0" w:line="240" w:lineRule="auto"/>
        <w:rPr>
          <w:del w:id="987" w:author="Richard Wen" w:date="2024-05-26T02:58:00Z"/>
        </w:rPr>
      </w:pPr>
      <w:del w:id="988" w:author="Richard Wen" w:date="2024-05-26T02:58:00Z">
        <w:r w:rsidDel="005B196B">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2F05C1EF" w14:textId="03497E80" w:rsidR="005A0D16" w:rsidDel="005B196B" w:rsidRDefault="005A0D16" w:rsidP="005A0D16">
      <w:pPr>
        <w:rPr>
          <w:del w:id="989" w:author="Richard Wen" w:date="2024-05-26T02:58:00Z"/>
        </w:rPr>
      </w:pPr>
      <w:del w:id="990" w:author="Richard Wen" w:date="2024-05-26T02:58:00Z">
        <w:r w:rsidRPr="00560609" w:rsidDel="005B196B">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56"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sIRXAIcCAABxBQAADgAAAAAAAAAAAAAAAAAuAgAAZHJzL2Uyb0RvYy54bWxQSwECLQAU&#13;&#10;AAYACAAAACEAqQ897+MAAAAOAQAADwAAAAAAAAAAAAAAAADhBAAAZHJzL2Rvd25yZXYueG1sUEsF&#13;&#10;BgAAAAAEAAQA8wAAAPEFAAAAAA==&#13;&#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del>
    </w:p>
    <w:p w14:paraId="0AEDADF7" w14:textId="4F4083B0" w:rsidR="005A0D16" w:rsidDel="005B196B" w:rsidRDefault="005A0D16" w:rsidP="005A0D16">
      <w:pPr>
        <w:rPr>
          <w:del w:id="991" w:author="Richard Wen" w:date="2024-05-26T02:58:00Z"/>
        </w:rPr>
      </w:pPr>
      <w:del w:id="992" w:author="Richard Wen" w:date="2024-05-26T02:58:00Z">
        <w:r w:rsidDel="005B196B">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7"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&#13;&#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006CF2DB" w14:textId="7928DC27" w:rsidR="00BE776E" w:rsidRDefault="00BE776E">
      <w:pPr>
        <w:rPr>
          <w:ins w:id="993" w:author="Richard Wen" w:date="2024-05-26T03:04:00Z"/>
          <w:b/>
          <w:bCs/>
        </w:rPr>
      </w:pPr>
      <w:ins w:id="994" w:author="Richard Wen" w:date="2024-05-26T03:04:00Z">
        <w:r>
          <w:rPr>
            <w:b/>
            <w:bCs/>
          </w:rPr>
          <w:br w:type="page"/>
        </w:r>
      </w:ins>
    </w:p>
    <w:p w14:paraId="2F92B7DC" w14:textId="77777777" w:rsidR="005A0D16" w:rsidDel="00BE776E" w:rsidRDefault="005A0D16">
      <w:pPr>
        <w:jc w:val="center"/>
        <w:rPr>
          <w:del w:id="995" w:author="Richard Wen" w:date="2024-05-26T03:04:00Z"/>
          <w:sz w:val="24"/>
          <w:szCs w:val="24"/>
        </w:rPr>
        <w:pPrChange w:id="996" w:author="Richard Wen" w:date="2024-05-26T03:05:00Z">
          <w:pPr/>
        </w:pPrChange>
      </w:pPr>
    </w:p>
    <w:p w14:paraId="6EAD7C5E" w14:textId="77777777" w:rsidR="005A0D16" w:rsidRPr="00CD7126" w:rsidRDefault="005A0D16" w:rsidP="00BE776E">
      <w:pPr>
        <w:jc w:val="center"/>
        <w:rPr>
          <w:b/>
          <w:bCs/>
        </w:rPr>
      </w:pPr>
      <w:r w:rsidRPr="00CD7126">
        <w:rPr>
          <w:b/>
          <w:bCs/>
        </w:rPr>
        <w:t>Segment Inclusion Criteria for Calgary</w:t>
      </w:r>
    </w:p>
    <w:p w14:paraId="108926ED" w14:textId="1E159DC3" w:rsidR="005A0D16" w:rsidRDefault="00BE776E" w:rsidP="005A0D16">
      <w:pPr>
        <w:spacing w:after="0" w:line="240" w:lineRule="auto"/>
      </w:pPr>
      <w:ins w:id="997" w:author="Richard Wen" w:date="2024-05-26T03:04:00Z">
        <w:r w:rsidRPr="00CE0588">
          <w:rPr>
            <w:i/>
            <w:iCs/>
            <w:noProof/>
            <w:sz w:val="24"/>
            <w:szCs w:val="24"/>
          </w:rPr>
          <w:drawing>
            <wp:inline distT="0" distB="0" distL="0" distR="0" wp14:anchorId="3E5208DF" wp14:editId="3C12D73C">
              <wp:extent cx="7036501" cy="7901354"/>
              <wp:effectExtent l="0" t="0" r="0"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38">
                        <a:extLst>
                          <a:ext uri="{28A0092B-C50C-407E-A947-70E740481C1C}">
                            <a14:useLocalDpi xmlns:a14="http://schemas.microsoft.com/office/drawing/2010/main" val="0"/>
                          </a:ext>
                        </a:extLst>
                      </a:blip>
                      <a:stretch>
                        <a:fillRect/>
                      </a:stretch>
                    </pic:blipFill>
                    <pic:spPr>
                      <a:xfrm>
                        <a:off x="0" y="0"/>
                        <a:ext cx="7038248" cy="7903316"/>
                      </a:xfrm>
                      <a:prstGeom prst="rect">
                        <a:avLst/>
                      </a:prstGeom>
                    </pic:spPr>
                  </pic:pic>
                </a:graphicData>
              </a:graphic>
            </wp:inline>
          </w:drawing>
        </w:r>
      </w:ins>
    </w:p>
    <w:p w14:paraId="78A70C04" w14:textId="7C009E7A" w:rsidR="005A0D16" w:rsidDel="00227E15" w:rsidRDefault="005A0D16" w:rsidP="005A0D16">
      <w:pPr>
        <w:spacing w:after="0" w:line="240" w:lineRule="auto"/>
        <w:rPr>
          <w:del w:id="998" w:author="Richard Wen" w:date="2024-05-26T02:58:00Z"/>
        </w:rPr>
      </w:pPr>
      <w:del w:id="999" w:author="Richard Wen" w:date="2024-05-26T02:58:00Z">
        <w:r w:rsidDel="00227E15">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8"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ktF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6SyqxqsNVPtHRxz0XeMtv1X4knfMh0fmsE3w8bH1&#13;&#10;wwMuUkNbUhh2lNTgfn10H/WxelFKSYttV1L/c8ucoER/N1jXX4v5PPZpOszPLmZ4cMeSzbHEbJtr&#13;&#10;wGoocMhYnrZRP+hxKx00rzgh1tEripjh6LukPLjxcB36cYAzhov1Oqlhb1oW7syz5RE8Eh0r9aV7&#13;&#10;Zc4O5RywEe5hbFG2fFfVvW60NLDeBpAqlfyB1+EJsK9TLQ0zKA6O43PSOkzK1W8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8SZLRYkCAABxBQAADgAAAAAAAAAAAAAAAAAuAgAAZHJzL2Uyb0RvYy54bWxQSwEC&#13;&#10;LQAUAAYACAAAACEAPs5VuuQAAAAOAQAADwAAAAAAAAAAAAAAAADjBAAAZHJzL2Rvd25yZXYueG1s&#13;&#10;UEsFBgAAAAAEAAQA8wAAAPQFAAAAAA==&#13;&#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del>
    </w:p>
    <w:p w14:paraId="3B84DEF4" w14:textId="043F8CBA" w:rsidR="005A0D16" w:rsidDel="00227E15" w:rsidRDefault="005A0D16" w:rsidP="005A0D16">
      <w:pPr>
        <w:spacing w:after="0" w:line="240" w:lineRule="auto"/>
        <w:rPr>
          <w:del w:id="1000" w:author="Richard Wen" w:date="2024-05-26T02:58:00Z"/>
        </w:rPr>
      </w:pPr>
      <w:del w:id="1001" w:author="Richard Wen" w:date="2024-05-26T02:58:00Z">
        <w:r w:rsidDel="00227E15">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9"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PMgY/KzAgAA+wUA&#13;&#10;AA4AAAAAAAAAAAAAAAAALgIAAGRycy9lMm9Eb2MueG1sUEsBAi0AFAAGAAgAAAAhAI2cMmzfAAAA&#13;&#10;DgEAAA8AAAAAAAAAAAAAAAAADQUAAGRycy9kb3ducmV2LnhtbFBLBQYAAAAABAAEAPMAAAAZBgAA&#13;&#10;AAA=&#13;&#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736A06E3" w14:textId="1506744B" w:rsidR="005A0D16" w:rsidDel="00227E15" w:rsidRDefault="005A0D16" w:rsidP="005A0D16">
      <w:pPr>
        <w:spacing w:after="0" w:line="240" w:lineRule="auto"/>
        <w:rPr>
          <w:del w:id="1002" w:author="Richard Wen" w:date="2024-05-26T02:58:00Z"/>
        </w:rPr>
      </w:pPr>
    </w:p>
    <w:p w14:paraId="459720E9" w14:textId="33A827FB" w:rsidR="005A0D16" w:rsidDel="00227E15" w:rsidRDefault="005A0D16" w:rsidP="005A0D16">
      <w:pPr>
        <w:spacing w:after="0" w:line="240" w:lineRule="auto"/>
        <w:rPr>
          <w:del w:id="1003" w:author="Richard Wen" w:date="2024-05-26T02:58:00Z"/>
        </w:rPr>
      </w:pPr>
    </w:p>
    <w:p w14:paraId="51D65A98" w14:textId="55128DA4" w:rsidR="005A0D16" w:rsidDel="00227E15" w:rsidRDefault="005A0D16" w:rsidP="005A0D16">
      <w:pPr>
        <w:spacing w:after="0" w:line="240" w:lineRule="auto"/>
        <w:rPr>
          <w:del w:id="1004" w:author="Richard Wen" w:date="2024-05-26T02:58:00Z"/>
        </w:rPr>
      </w:pPr>
    </w:p>
    <w:p w14:paraId="275E4BCB" w14:textId="4D5B90D2" w:rsidR="005A0D16" w:rsidDel="00227E15" w:rsidRDefault="005A0D16" w:rsidP="005A0D16">
      <w:pPr>
        <w:spacing w:after="0" w:line="240" w:lineRule="auto"/>
        <w:rPr>
          <w:del w:id="1005" w:author="Richard Wen" w:date="2024-05-26T02:58:00Z"/>
        </w:rPr>
      </w:pPr>
      <w:del w:id="1006" w:author="Richard Wen" w:date="2024-05-26T02:58:00Z">
        <w:r w:rsidDel="00227E15">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del>
    </w:p>
    <w:p w14:paraId="678E64AA" w14:textId="2B155D9A" w:rsidR="005A0D16" w:rsidDel="00227E15" w:rsidRDefault="005A0D16" w:rsidP="005A0D16">
      <w:pPr>
        <w:spacing w:after="0" w:line="240" w:lineRule="auto"/>
        <w:rPr>
          <w:del w:id="1007" w:author="Richard Wen" w:date="2024-05-26T02:58:00Z"/>
        </w:rPr>
      </w:pPr>
      <w:del w:id="1008" w:author="Richard Wen" w:date="2024-05-26T02:58:00Z">
        <w:r w:rsidDel="00227E15">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60"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Vq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&#13;&#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sidDel="00227E15">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61"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DZ/TwQiAIAAHEFAAAOAAAAAAAAAAAAAAAAAC4CAABkcnMvZTJvRG9jLnhtbFBLAQIt&#13;&#10;ABQABgAIAAAAIQBd4fIb5AAAAA4BAAAPAAAAAAAAAAAAAAAAAOIEAABkcnMvZG93bnJldi54bWxQ&#13;&#10;SwUGAAAAAAQABADzAAAA8wUAAAAA&#13;&#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del>
    </w:p>
    <w:p w14:paraId="5CB8B741" w14:textId="6DB49B23" w:rsidR="005A0D16" w:rsidDel="00227E15" w:rsidRDefault="005A0D16" w:rsidP="005A0D16">
      <w:pPr>
        <w:spacing w:after="0" w:line="240" w:lineRule="auto"/>
        <w:rPr>
          <w:del w:id="1009" w:author="Richard Wen" w:date="2024-05-26T02:58:00Z"/>
        </w:rPr>
      </w:pPr>
    </w:p>
    <w:p w14:paraId="355B2F3A" w14:textId="43227528" w:rsidR="005A0D16" w:rsidDel="00227E15" w:rsidRDefault="005A0D16" w:rsidP="005A0D16">
      <w:pPr>
        <w:spacing w:after="0" w:line="240" w:lineRule="auto"/>
        <w:rPr>
          <w:del w:id="1010" w:author="Richard Wen" w:date="2024-05-26T02:58:00Z"/>
        </w:rPr>
      </w:pPr>
      <w:del w:id="1011" w:author="Richard Wen" w:date="2024-05-26T02:58:00Z">
        <w:r w:rsidDel="00227E15">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del>
    </w:p>
    <w:p w14:paraId="062F8C28" w14:textId="252B3008" w:rsidR="005A0D16" w:rsidDel="00227E15" w:rsidRDefault="005A0D16" w:rsidP="005A0D16">
      <w:pPr>
        <w:spacing w:after="0" w:line="240" w:lineRule="auto"/>
        <w:rPr>
          <w:del w:id="1012" w:author="Richard Wen" w:date="2024-05-26T02:58:00Z"/>
        </w:rPr>
      </w:pPr>
      <w:del w:id="1013" w:author="Richard Wen" w:date="2024-05-26T02:58:00Z">
        <w:r w:rsidDel="00227E15">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del>
    </w:p>
    <w:p w14:paraId="692083F7" w14:textId="3D9F441D" w:rsidR="005A0D16" w:rsidDel="00227E15" w:rsidRDefault="005A0D16" w:rsidP="005A0D16">
      <w:pPr>
        <w:spacing w:after="0" w:line="240" w:lineRule="auto"/>
        <w:rPr>
          <w:del w:id="1014" w:author="Richard Wen" w:date="2024-05-26T02:58:00Z"/>
        </w:rPr>
      </w:pPr>
      <w:del w:id="1015" w:author="Richard Wen" w:date="2024-05-26T02:58:00Z">
        <w:r w:rsidRPr="00560609" w:rsidDel="00227E15">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62"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rt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&#13;&#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sidDel="00227E15">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63"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&#13;&#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del>
    </w:p>
    <w:p w14:paraId="1F7385BB" w14:textId="0670D988" w:rsidR="005A0D16" w:rsidDel="00227E15" w:rsidRDefault="005A0D16" w:rsidP="005A0D16">
      <w:pPr>
        <w:spacing w:after="0" w:line="240" w:lineRule="auto"/>
        <w:rPr>
          <w:del w:id="1016" w:author="Richard Wen" w:date="2024-05-26T02:58:00Z"/>
        </w:rPr>
      </w:pPr>
      <w:del w:id="1017" w:author="Richard Wen" w:date="2024-05-26T02:58:00Z">
        <w:r w:rsidDel="00227E15">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64"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&#13;&#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2DDE1919" w14:textId="47664A31" w:rsidR="005A0D16" w:rsidDel="00227E15" w:rsidRDefault="005A0D16" w:rsidP="005A0D16">
      <w:pPr>
        <w:spacing w:after="0" w:line="240" w:lineRule="auto"/>
        <w:rPr>
          <w:del w:id="1018" w:author="Richard Wen" w:date="2024-05-26T02:58:00Z"/>
        </w:rPr>
      </w:pPr>
      <w:del w:id="1019" w:author="Richard Wen" w:date="2024-05-26T02:58:00Z">
        <w:r w:rsidDel="00227E15">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del>
    </w:p>
    <w:p w14:paraId="3C759678" w14:textId="3A39118B" w:rsidR="005A0D16" w:rsidDel="00227E15" w:rsidRDefault="005A0D16" w:rsidP="005A0D16">
      <w:pPr>
        <w:spacing w:after="0" w:line="240" w:lineRule="auto"/>
        <w:rPr>
          <w:del w:id="1020" w:author="Richard Wen" w:date="2024-05-26T02:58:00Z"/>
        </w:rPr>
      </w:pPr>
    </w:p>
    <w:p w14:paraId="061A50E4" w14:textId="294A2EF0" w:rsidR="005A0D16" w:rsidDel="00227E15" w:rsidRDefault="005A0D16" w:rsidP="005A0D16">
      <w:pPr>
        <w:spacing w:after="0" w:line="240" w:lineRule="auto"/>
        <w:rPr>
          <w:del w:id="1021" w:author="Richard Wen" w:date="2024-05-26T02:58:00Z"/>
        </w:rPr>
      </w:pPr>
      <w:del w:id="1022" w:author="Richard Wen" w:date="2024-05-26T02:58:00Z">
        <w:r w:rsidDel="00227E15">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del>
    </w:p>
    <w:p w14:paraId="3A9DDF65" w14:textId="4DA20D2C" w:rsidR="005A0D16" w:rsidDel="00227E15" w:rsidRDefault="005A0D16" w:rsidP="005A0D16">
      <w:pPr>
        <w:spacing w:after="0" w:line="240" w:lineRule="auto"/>
        <w:rPr>
          <w:del w:id="1023" w:author="Richard Wen" w:date="2024-05-26T02:58:00Z"/>
        </w:rPr>
      </w:pPr>
      <w:del w:id="1024" w:author="Richard Wen" w:date="2024-05-26T02:58:00Z">
        <w:r w:rsidRPr="00560609" w:rsidDel="00227E15">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65"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Am9ovMhwIAAHEFAAAOAAAAAAAAAAAAAAAAAC4CAABkcnMvZTJvRG9jLnhtbFBLAQIt&#13;&#10;ABQABgAIAAAAIQCMs+xg5QAAAA8BAAAPAAAAAAAAAAAAAAAAAOEEAABkcnMvZG93bnJldi54bWxQ&#13;&#10;SwUGAAAAAAQABADzAAAA8wUAAAAA&#13;&#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sidDel="00227E15">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66"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vAa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JuSzlOu8WoL1WHjiIO+a7zldwpf8p75sGEO2wQbCls/&#13;&#10;POIiNbQlhWFHSQ3u13v3UR+rF6WUtNh2JfU/d8wJSvQ3g3X9pZhjACSkw3zxeYYHdyrZnkrMrrkB&#13;&#10;rIYCh4zlaRv1gx630kHzghNiHb2iiBmOvkvKgxsPN6EfBzhjuFivkxr2pmXh3jxZHsEj0bFSn7sX&#13;&#10;5uxQzgEb4QHGFmXLN1Xd60ZLA+tdAKlSyR95HZ4A+zrV0jCD4uA4PSet46Rc/QY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B9IvAaiAIAAHEFAAAOAAAAAAAAAAAAAAAAAC4CAABkcnMvZTJvRG9jLnhtbFBLAQIt&#13;&#10;ABQABgAIAAAAIQCA42uj5AAAAAwBAAAPAAAAAAAAAAAAAAAAAOIEAABkcnMvZG93bnJldi54bWxQ&#13;&#10;SwUGAAAAAAQABADzAAAA8wUAAAAA&#13;&#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del>
    </w:p>
    <w:p w14:paraId="558FF1BE" w14:textId="230707BC" w:rsidR="005A0D16" w:rsidDel="00227E15" w:rsidRDefault="005A0D16" w:rsidP="005A0D16">
      <w:pPr>
        <w:spacing w:after="0" w:line="240" w:lineRule="auto"/>
        <w:rPr>
          <w:del w:id="1025" w:author="Richard Wen" w:date="2024-05-26T02:58:00Z"/>
        </w:rPr>
      </w:pPr>
      <w:del w:id="1026" w:author="Richard Wen" w:date="2024-05-26T02:58:00Z">
        <w:r w:rsidDel="00227E15">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del>
    </w:p>
    <w:p w14:paraId="0E39EDE1" w14:textId="5FC07782" w:rsidR="005A0D16" w:rsidDel="00227E15" w:rsidRDefault="005A0D16" w:rsidP="005A0D16">
      <w:pPr>
        <w:spacing w:after="0" w:line="240" w:lineRule="auto"/>
        <w:rPr>
          <w:del w:id="1027" w:author="Richard Wen" w:date="2024-05-26T02:58:00Z"/>
        </w:rPr>
      </w:pPr>
    </w:p>
    <w:p w14:paraId="5F677AC5" w14:textId="5C50570B" w:rsidR="005A0D16" w:rsidDel="00227E15" w:rsidRDefault="005A0D16" w:rsidP="005A0D16">
      <w:pPr>
        <w:spacing w:after="0" w:line="240" w:lineRule="auto"/>
        <w:rPr>
          <w:del w:id="1028" w:author="Richard Wen" w:date="2024-05-26T02:58:00Z"/>
        </w:rPr>
      </w:pPr>
      <w:del w:id="1029" w:author="Richard Wen" w:date="2024-05-26T02:58:00Z">
        <w:r w:rsidDel="00227E15">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del>
    </w:p>
    <w:p w14:paraId="1FDDD3F3" w14:textId="061BA5E5" w:rsidR="005A0D16" w:rsidDel="00227E15" w:rsidRDefault="005A0D16" w:rsidP="005A0D16">
      <w:pPr>
        <w:spacing w:after="0" w:line="240" w:lineRule="auto"/>
        <w:rPr>
          <w:del w:id="1030" w:author="Richard Wen" w:date="2024-05-26T02:58:00Z"/>
        </w:rPr>
      </w:pPr>
      <w:del w:id="1031" w:author="Richard Wen" w:date="2024-05-26T02:58:00Z">
        <w:r w:rsidRPr="00560609" w:rsidDel="00227E15">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7"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&#13;&#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1C18D8D6" w14:textId="56D98BA8" w:rsidR="005A0D16" w:rsidDel="00227E15" w:rsidRDefault="005A0D16" w:rsidP="005A0D16">
      <w:pPr>
        <w:spacing w:after="0" w:line="240" w:lineRule="auto"/>
        <w:rPr>
          <w:del w:id="1032" w:author="Richard Wen" w:date="2024-05-26T02:58:00Z"/>
        </w:rPr>
      </w:pPr>
      <w:del w:id="1033" w:author="Richard Wen" w:date="2024-05-26T02:58:00Z">
        <w:r w:rsidDel="00227E15">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8"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eBfsg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&#13;&#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00434F21" w14:textId="72CF7FE0" w:rsidR="005A0D16" w:rsidDel="00227E15" w:rsidRDefault="005A0D16" w:rsidP="005A0D16">
      <w:pPr>
        <w:spacing w:after="0" w:line="240" w:lineRule="auto"/>
        <w:rPr>
          <w:del w:id="1034" w:author="Richard Wen" w:date="2024-05-26T02:58:00Z"/>
        </w:rPr>
      </w:pPr>
    </w:p>
    <w:p w14:paraId="313F601C" w14:textId="493E1E89" w:rsidR="005A0D16" w:rsidDel="00227E15" w:rsidRDefault="005A0D16" w:rsidP="005A0D16">
      <w:pPr>
        <w:spacing w:after="0" w:line="240" w:lineRule="auto"/>
        <w:rPr>
          <w:del w:id="1035" w:author="Richard Wen" w:date="2024-05-26T02:58:00Z"/>
        </w:rPr>
      </w:pPr>
      <w:del w:id="1036" w:author="Richard Wen" w:date="2024-05-26T02:58:00Z">
        <w:r w:rsidDel="00227E15">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del>
    </w:p>
    <w:p w14:paraId="6756D1B6" w14:textId="6F2659BD" w:rsidR="005A0D16" w:rsidDel="00227E15" w:rsidRDefault="005A0D16" w:rsidP="005A0D16">
      <w:pPr>
        <w:spacing w:after="0" w:line="240" w:lineRule="auto"/>
        <w:rPr>
          <w:del w:id="1037" w:author="Richard Wen" w:date="2024-05-26T02:58:00Z"/>
        </w:rPr>
      </w:pPr>
    </w:p>
    <w:p w14:paraId="08B81C8C" w14:textId="3EC55FAD" w:rsidR="005A0D16" w:rsidDel="00227E15" w:rsidRDefault="005A0D16" w:rsidP="005A0D16">
      <w:pPr>
        <w:spacing w:after="0" w:line="240" w:lineRule="auto"/>
        <w:rPr>
          <w:del w:id="1038" w:author="Richard Wen" w:date="2024-05-26T02:58:00Z"/>
        </w:rPr>
      </w:pPr>
      <w:del w:id="1039" w:author="Richard Wen" w:date="2024-05-26T02:58:00Z">
        <w:r w:rsidRPr="00560609" w:rsidDel="00227E15">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9"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&#13;&#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sidDel="00227E15">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70"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OM9JIyHAgAAcQUAAA4AAAAAAAAAAAAAAAAALgIAAGRycy9lMm9Eb2MueG1sUEsBAi0AFAAG&#13;&#10;AAgAAAAhAOSD/W/hAAAADAEAAA8AAAAAAAAAAAAAAAAA4QQAAGRycy9kb3ducmV2LnhtbFBLBQYA&#13;&#10;AAAABAAEAPMAAADvBQAAAAA=&#13;&#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del>
    </w:p>
    <w:p w14:paraId="1A2BC9C7" w14:textId="24CDFE26" w:rsidR="005A0D16" w:rsidDel="00227E15" w:rsidRDefault="005A0D16" w:rsidP="005A0D16">
      <w:pPr>
        <w:spacing w:after="0" w:line="240" w:lineRule="auto"/>
        <w:rPr>
          <w:del w:id="1040" w:author="Richard Wen" w:date="2024-05-26T02:58:00Z"/>
        </w:rPr>
      </w:pPr>
      <w:del w:id="1041" w:author="Richard Wen" w:date="2024-05-26T02:58:00Z">
        <w:r w:rsidDel="00227E15">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71"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m8jeFLMCAAD7BQAA&#13;&#10;DgAAAAAAAAAAAAAAAAAuAgAAZHJzL2Uyb0RvYy54bWxQSwECLQAUAAYACAAAACEAIu2iw94AAAAO&#13;&#10;AQAADwAAAAAAAAAAAAAAAAANBQAAZHJzL2Rvd25yZXYueG1sUEsFBgAAAAAEAAQA8wAAABgGAAAA&#13;&#10;AA==&#13;&#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1CE8A37F" w14:textId="7961E59C" w:rsidR="005A0D16" w:rsidDel="00227E15" w:rsidRDefault="005A0D16" w:rsidP="005A0D16">
      <w:pPr>
        <w:spacing w:after="0" w:line="240" w:lineRule="auto"/>
        <w:rPr>
          <w:del w:id="1042" w:author="Richard Wen" w:date="2024-05-26T02:58:00Z"/>
        </w:rPr>
      </w:pPr>
      <w:del w:id="1043" w:author="Richard Wen" w:date="2024-05-26T02:58:00Z">
        <w:r w:rsidDel="00227E15">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23D50E90" w14:textId="3BB27F71" w:rsidR="005A0D16" w:rsidDel="00227E15" w:rsidRDefault="005A0D16" w:rsidP="005A0D16">
      <w:pPr>
        <w:spacing w:after="0" w:line="240" w:lineRule="auto"/>
        <w:rPr>
          <w:del w:id="1044" w:author="Richard Wen" w:date="2024-05-26T02:58:00Z"/>
        </w:rPr>
      </w:pPr>
    </w:p>
    <w:p w14:paraId="3F9C7278" w14:textId="629EEF88" w:rsidR="005A0D16" w:rsidDel="00227E15" w:rsidRDefault="005A0D16" w:rsidP="005A0D16">
      <w:pPr>
        <w:spacing w:after="0" w:line="240" w:lineRule="auto"/>
        <w:rPr>
          <w:del w:id="1045" w:author="Richard Wen" w:date="2024-05-26T02:58:00Z"/>
        </w:rPr>
      </w:pPr>
      <w:del w:id="1046" w:author="Richard Wen" w:date="2024-05-26T02:58:00Z">
        <w:r w:rsidDel="00227E15">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6FE03C5C" w14:textId="6CFDE15C" w:rsidR="005A0D16" w:rsidDel="00227E15" w:rsidRDefault="005A0D16" w:rsidP="005A0D16">
      <w:pPr>
        <w:rPr>
          <w:del w:id="1047" w:author="Richard Wen" w:date="2024-05-26T02:58:00Z"/>
        </w:rPr>
      </w:pPr>
      <w:del w:id="1048" w:author="Richard Wen" w:date="2024-05-26T02:58:00Z">
        <w:r w:rsidRPr="00560609" w:rsidDel="00227E15">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72"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VM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zq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Dv7FTIcCAABxBQAADgAAAAAAAAAAAAAAAAAuAgAAZHJzL2Uyb0RvYy54bWxQSwECLQAU&#13;&#10;AAYACAAAACEAqQ897+MAAAAOAQAADwAAAAAAAAAAAAAAAADhBAAAZHJzL2Rvd25yZXYueG1sUEsF&#13;&#10;BgAAAAAEAAQA8wAAAPEFAAAAAA==&#13;&#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del>
    </w:p>
    <w:p w14:paraId="08787C4D" w14:textId="183E1E0C" w:rsidR="005A0D16" w:rsidDel="00227E15" w:rsidRDefault="005A0D16" w:rsidP="005A0D16">
      <w:pPr>
        <w:rPr>
          <w:del w:id="1049" w:author="Richard Wen" w:date="2024-05-26T02:58:00Z"/>
        </w:rPr>
      </w:pPr>
      <w:del w:id="1050" w:author="Richard Wen" w:date="2024-05-26T02:58:00Z">
        <w:r w:rsidDel="00227E15">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73"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&#13;&#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11455896" w14:textId="77777777" w:rsidR="005A0D16" w:rsidDel="00BE776E" w:rsidRDefault="005A0D16" w:rsidP="005A0D16">
      <w:pPr>
        <w:rPr>
          <w:del w:id="1051" w:author="Richard Wen" w:date="2024-05-26T03:04:00Z"/>
          <w:sz w:val="24"/>
          <w:szCs w:val="24"/>
        </w:rPr>
      </w:pPr>
    </w:p>
    <w:p w14:paraId="1BD1AD15" w14:textId="77777777" w:rsidR="005A0D16" w:rsidRDefault="005A0D16" w:rsidP="005A0D16">
      <w:pPr>
        <w:rPr>
          <w:sz w:val="24"/>
          <w:szCs w:val="24"/>
        </w:rPr>
      </w:pPr>
    </w:p>
    <w:p w14:paraId="7553577C" w14:textId="77777777" w:rsidR="00BE776E" w:rsidRDefault="00BE776E">
      <w:pPr>
        <w:rPr>
          <w:ins w:id="1052" w:author="Richard Wen" w:date="2024-05-26T03:04:00Z"/>
          <w:b/>
          <w:bCs/>
        </w:rPr>
      </w:pPr>
      <w:ins w:id="1053" w:author="Richard Wen" w:date="2024-05-26T03:04:00Z">
        <w:r>
          <w:rPr>
            <w:b/>
            <w:bCs/>
          </w:rPr>
          <w:br w:type="page"/>
        </w:r>
      </w:ins>
    </w:p>
    <w:p w14:paraId="55E9CBCE" w14:textId="432ECBF5" w:rsidR="005A0D16" w:rsidRPr="005A25A9" w:rsidRDefault="005A0D16" w:rsidP="005A0D16">
      <w:pPr>
        <w:jc w:val="center"/>
        <w:rPr>
          <w:b/>
          <w:bCs/>
        </w:rPr>
      </w:pPr>
      <w:r w:rsidRPr="005A25A9">
        <w:rPr>
          <w:b/>
          <w:bCs/>
        </w:rPr>
        <w:lastRenderedPageBreak/>
        <w:t>Segment Inclusion Criteria for Toronto</w:t>
      </w:r>
    </w:p>
    <w:p w14:paraId="053C7B20" w14:textId="432321C8" w:rsidR="005A0D16" w:rsidDel="00227E15" w:rsidRDefault="00A27B5C" w:rsidP="005A0D16">
      <w:pPr>
        <w:spacing w:after="0" w:line="240" w:lineRule="auto"/>
        <w:rPr>
          <w:del w:id="1054" w:author="Richard Wen" w:date="2024-05-26T02:58:00Z"/>
        </w:rPr>
      </w:pPr>
      <w:ins w:id="1055" w:author="Richard Wen" w:date="2024-05-26T03:05:00Z">
        <w:r w:rsidRPr="00CE0588">
          <w:rPr>
            <w:i/>
            <w:iCs/>
            <w:noProof/>
            <w:sz w:val="24"/>
            <w:szCs w:val="24"/>
          </w:rPr>
          <w:drawing>
            <wp:inline distT="0" distB="0" distL="0" distR="0" wp14:anchorId="35D3C78E" wp14:editId="189B5A85">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39">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ins>
    </w:p>
    <w:p w14:paraId="7C4C3391" w14:textId="4105B3E7" w:rsidR="005A0D16" w:rsidDel="00227E15" w:rsidRDefault="005A0D16" w:rsidP="005A0D16">
      <w:pPr>
        <w:spacing w:after="0" w:line="240" w:lineRule="auto"/>
        <w:rPr>
          <w:del w:id="1056" w:author="Richard Wen" w:date="2024-05-26T02:58:00Z"/>
        </w:rPr>
      </w:pPr>
      <w:del w:id="1057" w:author="Richard Wen" w:date="2024-05-26T02:58:00Z">
        <w:r w:rsidDel="00227E15">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74"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g7m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fBFV49UGqv2jIw76rvGW3yp8yTvmwyNz2Cb4+Nj6&#13;&#10;4QEXqaEtKQw7Smpwvz66j/pYvSilpMW2K6n/uWVOUKK/G6zrr8V8Hvs0HeZnFzM8uGPJ5lhits01&#13;&#10;YDUUOGQsT9uoH/S4lQ6aV5wQ6+gVRcxw9F1SHtx4uA79OMAZw8V6ndSwNy0Ld+bZ8ggeiY6V+tK9&#13;&#10;MmeHcg7YCPcwtihbvqvqXjdaGlhvA0iVSv7A6/AE2NeploYZFAfH8TlpHSbl6jc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4t4O5okCAABxBQAADgAAAAAAAAAAAAAAAAAuAgAAZHJzL2Uyb0RvYy54bWxQSwEC&#13;&#10;LQAUAAYACAAAACEAPs5VuuQAAAAOAQAADwAAAAAAAAAAAAAAAADjBAAAZHJzL2Rvd25yZXYueG1s&#13;&#10;UEsFBgAAAAAEAAQA8wAAAPQFAAAAAA==&#13;&#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del>
    </w:p>
    <w:p w14:paraId="126343AE" w14:textId="16732C29" w:rsidR="005A0D16" w:rsidDel="00227E15" w:rsidRDefault="005A0D16" w:rsidP="005A0D16">
      <w:pPr>
        <w:spacing w:after="0" w:line="240" w:lineRule="auto"/>
        <w:rPr>
          <w:del w:id="1058" w:author="Richard Wen" w:date="2024-05-26T02:58:00Z"/>
        </w:rPr>
      </w:pPr>
      <w:del w:id="1059" w:author="Richard Wen" w:date="2024-05-26T02:58:00Z">
        <w:r w:rsidDel="00227E15">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75"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ODYJlGzAgAA+wUA&#13;&#10;AA4AAAAAAAAAAAAAAAAALgIAAGRycy9lMm9Eb2MueG1sUEsBAi0AFAAGAAgAAAAhAI2cMmzfAAAA&#13;&#10;DgEAAA8AAAAAAAAAAAAAAAAADQUAAGRycy9kb3ducmV2LnhtbFBLBQYAAAAABAAEAPMAAAAZBgAA&#13;&#10;AAA=&#13;&#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del>
    </w:p>
    <w:p w14:paraId="05282363" w14:textId="5B71D8CA" w:rsidR="005A0D16" w:rsidDel="00227E15" w:rsidRDefault="005A0D16" w:rsidP="005A0D16">
      <w:pPr>
        <w:spacing w:after="0" w:line="240" w:lineRule="auto"/>
        <w:rPr>
          <w:del w:id="1060" w:author="Richard Wen" w:date="2024-05-26T02:58:00Z"/>
        </w:rPr>
      </w:pPr>
    </w:p>
    <w:p w14:paraId="6FE230C7" w14:textId="3996AA8E" w:rsidR="005A0D16" w:rsidDel="00227E15" w:rsidRDefault="005A0D16" w:rsidP="005A0D16">
      <w:pPr>
        <w:spacing w:after="0" w:line="240" w:lineRule="auto"/>
        <w:rPr>
          <w:del w:id="1061" w:author="Richard Wen" w:date="2024-05-26T02:58:00Z"/>
        </w:rPr>
      </w:pPr>
    </w:p>
    <w:p w14:paraId="53763BC0" w14:textId="6419D603" w:rsidR="005A0D16" w:rsidDel="00227E15" w:rsidRDefault="005A0D16" w:rsidP="005A0D16">
      <w:pPr>
        <w:spacing w:after="0" w:line="240" w:lineRule="auto"/>
        <w:rPr>
          <w:del w:id="1062" w:author="Richard Wen" w:date="2024-05-26T02:58:00Z"/>
        </w:rPr>
      </w:pPr>
    </w:p>
    <w:p w14:paraId="79DF1F85" w14:textId="6F417251" w:rsidR="005A0D16" w:rsidDel="00227E15" w:rsidRDefault="005A0D16" w:rsidP="005A0D16">
      <w:pPr>
        <w:spacing w:after="0" w:line="240" w:lineRule="auto"/>
        <w:rPr>
          <w:del w:id="1063" w:author="Richard Wen" w:date="2024-05-26T02:58:00Z"/>
        </w:rPr>
      </w:pPr>
      <w:del w:id="1064" w:author="Richard Wen" w:date="2024-05-26T02:58:00Z">
        <w:r w:rsidDel="00227E15">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del>
    </w:p>
    <w:p w14:paraId="7FC92B4C" w14:textId="1AE04A32" w:rsidR="005A0D16" w:rsidDel="00227E15" w:rsidRDefault="005A0D16" w:rsidP="005A0D16">
      <w:pPr>
        <w:spacing w:after="0" w:line="240" w:lineRule="auto"/>
        <w:rPr>
          <w:del w:id="1065" w:author="Richard Wen" w:date="2024-05-26T02:58:00Z"/>
        </w:rPr>
      </w:pPr>
      <w:del w:id="1066" w:author="Richard Wen" w:date="2024-05-26T02:58:00Z">
        <w:r w:rsidDel="00227E15">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76"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&#13;&#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del>
    </w:p>
    <w:p w14:paraId="638EF7B8" w14:textId="3893B0C8" w:rsidR="005A0D16" w:rsidDel="00227E15" w:rsidRDefault="005A0D16" w:rsidP="005A0D16">
      <w:pPr>
        <w:spacing w:after="0" w:line="240" w:lineRule="auto"/>
        <w:rPr>
          <w:del w:id="1067" w:author="Richard Wen" w:date="2024-05-26T02:58:00Z"/>
        </w:rPr>
      </w:pPr>
      <w:del w:id="1068" w:author="Richard Wen" w:date="2024-05-26T02:58:00Z">
        <w:r w:rsidDel="00227E15">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7"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dzA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2VMq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&#13;&#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del>
    </w:p>
    <w:p w14:paraId="7EC24A72" w14:textId="38943D30" w:rsidR="005A0D16" w:rsidDel="00227E15" w:rsidRDefault="005A0D16" w:rsidP="005A0D16">
      <w:pPr>
        <w:spacing w:after="0" w:line="240" w:lineRule="auto"/>
        <w:rPr>
          <w:del w:id="1069" w:author="Richard Wen" w:date="2024-05-26T02:58:00Z"/>
        </w:rPr>
      </w:pPr>
      <w:del w:id="1070" w:author="Richard Wen" w:date="2024-05-26T02:58:00Z">
        <w:r w:rsidDel="00227E15">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del>
    </w:p>
    <w:p w14:paraId="7EAEFA3C" w14:textId="52613384" w:rsidR="005A0D16" w:rsidDel="00227E15" w:rsidRDefault="005A0D16" w:rsidP="005A0D16">
      <w:pPr>
        <w:spacing w:after="0" w:line="240" w:lineRule="auto"/>
        <w:rPr>
          <w:del w:id="1071" w:author="Richard Wen" w:date="2024-05-26T02:58:00Z"/>
        </w:rPr>
      </w:pPr>
      <w:del w:id="1072" w:author="Richard Wen" w:date="2024-05-26T02:58:00Z">
        <w:r w:rsidDel="00227E15">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8"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&#13;&#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del>
    </w:p>
    <w:p w14:paraId="19C2D5B2" w14:textId="76023AC6" w:rsidR="005A0D16" w:rsidDel="00227E15" w:rsidRDefault="005A0D16" w:rsidP="005A0D16">
      <w:pPr>
        <w:spacing w:after="0" w:line="240" w:lineRule="auto"/>
        <w:rPr>
          <w:del w:id="1073" w:author="Richard Wen" w:date="2024-05-26T02:58:00Z"/>
        </w:rPr>
      </w:pPr>
    </w:p>
    <w:p w14:paraId="628CD7EB" w14:textId="4C191924" w:rsidR="005A0D16" w:rsidDel="00227E15" w:rsidRDefault="005A0D16" w:rsidP="005A0D16">
      <w:pPr>
        <w:spacing w:after="0" w:line="240" w:lineRule="auto"/>
        <w:rPr>
          <w:del w:id="1074" w:author="Richard Wen" w:date="2024-05-26T02:58:00Z"/>
        </w:rPr>
      </w:pPr>
      <w:del w:id="1075" w:author="Richard Wen" w:date="2024-05-26T02:58:00Z">
        <w:r w:rsidDel="00227E15">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del>
    </w:p>
    <w:p w14:paraId="50442C6F" w14:textId="60ED12E4" w:rsidR="005A0D16" w:rsidDel="00227E15" w:rsidRDefault="005A0D16" w:rsidP="005A0D16">
      <w:pPr>
        <w:spacing w:after="0" w:line="240" w:lineRule="auto"/>
        <w:rPr>
          <w:del w:id="1076" w:author="Richard Wen" w:date="2024-05-26T02:58:00Z"/>
        </w:rPr>
      </w:pPr>
      <w:del w:id="1077" w:author="Richard Wen" w:date="2024-05-26T02:58:00Z">
        <w:r w:rsidRPr="00560609" w:rsidDel="00227E15">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9"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OQ4iQ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&#13;&#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del>
    </w:p>
    <w:p w14:paraId="626984E6" w14:textId="01FAAA3F" w:rsidR="005A0D16" w:rsidDel="00227E15" w:rsidRDefault="005A0D16" w:rsidP="005A0D16">
      <w:pPr>
        <w:spacing w:after="0" w:line="240" w:lineRule="auto"/>
        <w:rPr>
          <w:del w:id="1078" w:author="Richard Wen" w:date="2024-05-26T02:58:00Z"/>
        </w:rPr>
      </w:pPr>
    </w:p>
    <w:p w14:paraId="051C5EF3" w14:textId="0861D834" w:rsidR="005A0D16" w:rsidDel="00227E15" w:rsidRDefault="005A0D16" w:rsidP="005A0D16">
      <w:pPr>
        <w:spacing w:after="0" w:line="240" w:lineRule="auto"/>
        <w:rPr>
          <w:del w:id="1079" w:author="Richard Wen" w:date="2024-05-26T02:58:00Z"/>
        </w:rPr>
      </w:pPr>
    </w:p>
    <w:p w14:paraId="2C733944" w14:textId="2CB007E7" w:rsidR="005A0D16" w:rsidDel="00227E15" w:rsidRDefault="005A0D16" w:rsidP="005A0D16">
      <w:pPr>
        <w:spacing w:after="0" w:line="240" w:lineRule="auto"/>
        <w:rPr>
          <w:del w:id="1080" w:author="Richard Wen" w:date="2024-05-26T02:58:00Z"/>
        </w:rPr>
      </w:pPr>
    </w:p>
    <w:p w14:paraId="5B68A6E4" w14:textId="31BF8261" w:rsidR="005A0D16" w:rsidDel="00227E15" w:rsidRDefault="005A0D16" w:rsidP="005A0D16">
      <w:pPr>
        <w:spacing w:after="0" w:line="240" w:lineRule="auto"/>
        <w:rPr>
          <w:del w:id="1081" w:author="Richard Wen" w:date="2024-05-26T02:58:00Z"/>
        </w:rPr>
      </w:pPr>
      <w:del w:id="1082" w:author="Richard Wen" w:date="2024-05-26T02:58:00Z">
        <w:r w:rsidRPr="00560609" w:rsidDel="00227E15">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80"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&#13;&#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del>
    </w:p>
    <w:p w14:paraId="58D753B7" w14:textId="7ABD487F" w:rsidR="005A0D16" w:rsidDel="00227E15" w:rsidRDefault="005A0D16" w:rsidP="005A0D16">
      <w:pPr>
        <w:spacing w:after="0" w:line="240" w:lineRule="auto"/>
        <w:rPr>
          <w:del w:id="1083" w:author="Richard Wen" w:date="2024-05-26T02:58:00Z"/>
        </w:rPr>
      </w:pPr>
      <w:del w:id="1084" w:author="Richard Wen" w:date="2024-05-26T02:58:00Z">
        <w:r w:rsidDel="00227E15">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81"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&#13;&#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del>
    </w:p>
    <w:p w14:paraId="57B379FB" w14:textId="4A9335F5" w:rsidR="005A0D16" w:rsidDel="00227E15" w:rsidRDefault="005A0D16" w:rsidP="005A0D16">
      <w:pPr>
        <w:spacing w:after="0" w:line="240" w:lineRule="auto"/>
        <w:rPr>
          <w:del w:id="1085" w:author="Richard Wen" w:date="2024-05-26T02:58:00Z"/>
        </w:rPr>
      </w:pPr>
    </w:p>
    <w:p w14:paraId="1B5B7E9B" w14:textId="0C89E195" w:rsidR="005A0D16" w:rsidDel="00227E15" w:rsidRDefault="005A0D16" w:rsidP="005A0D16">
      <w:pPr>
        <w:spacing w:after="0" w:line="240" w:lineRule="auto"/>
        <w:rPr>
          <w:del w:id="1086" w:author="Richard Wen" w:date="2024-05-26T02:58:00Z"/>
        </w:rPr>
      </w:pPr>
    </w:p>
    <w:p w14:paraId="2014D3C8" w14:textId="7C05A6C6" w:rsidR="005A0D16" w:rsidDel="00227E15" w:rsidRDefault="005A0D16" w:rsidP="005A0D16">
      <w:pPr>
        <w:spacing w:after="0" w:line="240" w:lineRule="auto"/>
        <w:rPr>
          <w:del w:id="1087" w:author="Richard Wen" w:date="2024-05-26T02:58:00Z"/>
        </w:rPr>
      </w:pPr>
      <w:del w:id="1088" w:author="Richard Wen" w:date="2024-05-26T02:58:00Z">
        <w:r w:rsidDel="00227E15">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del>
    </w:p>
    <w:p w14:paraId="5A0D6078" w14:textId="7FDBE5F9" w:rsidR="005A0D16" w:rsidDel="00227E15" w:rsidRDefault="005A0D16" w:rsidP="005A0D16">
      <w:pPr>
        <w:spacing w:after="0" w:line="240" w:lineRule="auto"/>
        <w:rPr>
          <w:del w:id="1089" w:author="Richard Wen" w:date="2024-05-26T02:58:00Z"/>
        </w:rPr>
      </w:pPr>
    </w:p>
    <w:p w14:paraId="4E3ABA01" w14:textId="0617F202" w:rsidR="005A0D16" w:rsidDel="00227E15" w:rsidRDefault="005A0D16" w:rsidP="005A0D16">
      <w:pPr>
        <w:spacing w:after="0" w:line="240" w:lineRule="auto"/>
        <w:rPr>
          <w:del w:id="1090" w:author="Richard Wen" w:date="2024-05-26T02:58:00Z"/>
        </w:rPr>
      </w:pPr>
      <w:del w:id="1091" w:author="Richard Wen" w:date="2024-05-26T02:58:00Z">
        <w:r w:rsidRPr="00560609" w:rsidDel="00227E15">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82"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&#13;&#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sidDel="00227E15">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83"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FsjMK6HAgAAcQUAAA4AAAAAAAAAAAAAAAAALgIAAGRycy9lMm9Eb2MueG1sUEsBAi0AFAAG&#13;&#10;AAgAAAAhAOSD/W/hAAAADAEAAA8AAAAAAAAAAAAAAAAA4QQAAGRycy9kb3ducmV2LnhtbFBLBQYA&#13;&#10;AAAABAAEAPMAAADvBQAAAAA=&#13;&#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del>
    </w:p>
    <w:p w14:paraId="3DFE8D1C" w14:textId="03853682" w:rsidR="005A0D16" w:rsidDel="00227E15" w:rsidRDefault="005A0D16" w:rsidP="005A0D16">
      <w:pPr>
        <w:spacing w:after="0" w:line="240" w:lineRule="auto"/>
        <w:rPr>
          <w:del w:id="1092" w:author="Richard Wen" w:date="2024-05-26T02:58:00Z"/>
        </w:rPr>
      </w:pPr>
      <w:del w:id="1093" w:author="Richard Wen" w:date="2024-05-26T02:58:00Z">
        <w:r w:rsidDel="00227E15">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84"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l/wZ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OZ3MArFBtTHFfu1SR+IUe8uvK+yiG+ZhzRwOLCpxCcEd/kJj5dQcTpSUxv14&#13;&#10;TR/u4xyhlZIGF0BO/fctc4IS9UXjhJ0Px+OwMaIwnnwaoeBOLZtTi97WK4NdOIzZxWO4D6o7Smfq&#13;&#10;J9xVyxAVTUxzjJ1TDq4TVpAWE247LpbLeA23hGVwox8sD+CB6DAQj+0Tc/YwSoAzeGu6ZcHmL4Yn&#13;&#10;3Q2e2iy3YGQVJ+vI6+EJcMPENj5sw7DCTuV467izF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Y5f8GbMCAAD7BQAA&#13;&#10;DgAAAAAAAAAAAAAAAAAuAgAAZHJzL2Uyb0RvYy54bWxQSwECLQAUAAYACAAAACEAIu2iw94AAAAO&#13;&#10;AQAADwAAAAAAAAAAAAAAAAANBQAAZHJzL2Rvd25yZXYueG1sUEsFBgAAAAAEAAQA8wAAABgGAAAA&#13;&#10;AA==&#13;&#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del>
    </w:p>
    <w:p w14:paraId="69782F5B" w14:textId="30ADA7A6" w:rsidR="005A0D16" w:rsidDel="00227E15" w:rsidRDefault="005A0D16" w:rsidP="005A0D16">
      <w:pPr>
        <w:spacing w:after="0" w:line="240" w:lineRule="auto"/>
        <w:rPr>
          <w:del w:id="1094" w:author="Richard Wen" w:date="2024-05-26T02:58:00Z"/>
        </w:rPr>
      </w:pPr>
      <w:del w:id="1095" w:author="Richard Wen" w:date="2024-05-26T02:58:00Z">
        <w:r w:rsidDel="00227E15">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del>
    </w:p>
    <w:p w14:paraId="42BD9B23" w14:textId="110545D4" w:rsidR="005A0D16" w:rsidDel="00227E15" w:rsidRDefault="005A0D16" w:rsidP="005A0D16">
      <w:pPr>
        <w:spacing w:after="0" w:line="240" w:lineRule="auto"/>
        <w:rPr>
          <w:del w:id="1096" w:author="Richard Wen" w:date="2024-05-26T02:58:00Z"/>
        </w:rPr>
      </w:pPr>
    </w:p>
    <w:p w14:paraId="7EF568D3" w14:textId="47DF384C" w:rsidR="005A0D16" w:rsidDel="00227E15" w:rsidRDefault="005A0D16" w:rsidP="005A0D16">
      <w:pPr>
        <w:spacing w:after="0" w:line="240" w:lineRule="auto"/>
        <w:rPr>
          <w:del w:id="1097" w:author="Richard Wen" w:date="2024-05-26T02:58:00Z"/>
        </w:rPr>
      </w:pPr>
      <w:del w:id="1098" w:author="Richard Wen" w:date="2024-05-26T02:58:00Z">
        <w:r w:rsidDel="00227E15">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del>
    </w:p>
    <w:p w14:paraId="27C36210" w14:textId="225A2552" w:rsidR="005A0D16" w:rsidDel="00227E15" w:rsidRDefault="005A0D16" w:rsidP="005A0D16">
      <w:pPr>
        <w:rPr>
          <w:del w:id="1099" w:author="Richard Wen" w:date="2024-05-26T02:58:00Z"/>
        </w:rPr>
      </w:pPr>
      <w:del w:id="1100" w:author="Richard Wen" w:date="2024-05-26T02:58:00Z">
        <w:r w:rsidRPr="00560609" w:rsidDel="00227E15">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85"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gaB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L6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G2IGgYcCAABxBQAADgAAAAAAAAAAAAAAAAAuAgAAZHJzL2Uyb0RvYy54bWxQSwECLQAU&#13;&#10;AAYACAAAACEAqQ897+MAAAAOAQAADwAAAAAAAAAAAAAAAADhBAAAZHJzL2Rvd25yZXYueG1sUEsF&#13;&#10;BgAAAAAEAAQA8wAAAPEFAAAAAA==&#13;&#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del>
    </w:p>
    <w:p w14:paraId="0D95B996" w14:textId="12B633DB" w:rsidR="005A0D16" w:rsidDel="00227E15" w:rsidRDefault="005A0D16" w:rsidP="005A0D16">
      <w:pPr>
        <w:rPr>
          <w:del w:id="1101" w:author="Richard Wen" w:date="2024-05-26T02:58:00Z"/>
        </w:rPr>
      </w:pPr>
      <w:del w:id="1102" w:author="Richard Wen" w:date="2024-05-26T02:58:00Z">
        <w:r w:rsidDel="00227E15">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86"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&#13;&#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del>
    </w:p>
    <w:p w14:paraId="43FD64B1" w14:textId="72F01D91" w:rsidR="005A0D16" w:rsidDel="00227E15" w:rsidRDefault="005A0D16" w:rsidP="005A0D16">
      <w:pPr>
        <w:spacing w:after="0" w:line="240" w:lineRule="auto"/>
        <w:rPr>
          <w:del w:id="1103" w:author="Richard Wen" w:date="2024-05-26T02:58:00Z"/>
        </w:rPr>
      </w:pPr>
    </w:p>
    <w:p w14:paraId="6B0CB2CA" w14:textId="00AB28AF" w:rsidR="005A0D16" w:rsidDel="00227E15" w:rsidRDefault="005A0D16" w:rsidP="005A0D16">
      <w:pPr>
        <w:spacing w:after="0" w:line="240" w:lineRule="auto"/>
        <w:rPr>
          <w:del w:id="1104" w:author="Richard Wen" w:date="2024-05-26T02:58:00Z"/>
        </w:rPr>
      </w:pPr>
    </w:p>
    <w:p w14:paraId="6133DD13" w14:textId="41446F5B" w:rsidR="005A0D16" w:rsidDel="00227E15" w:rsidRDefault="005A0D16" w:rsidP="005A0D16">
      <w:pPr>
        <w:spacing w:after="0" w:line="240" w:lineRule="auto"/>
        <w:rPr>
          <w:del w:id="1105" w:author="Richard Wen" w:date="2024-05-26T02:58:00Z"/>
        </w:rPr>
      </w:pPr>
    </w:p>
    <w:p w14:paraId="48773CA7" w14:textId="7970CF39" w:rsidR="005A0D16" w:rsidDel="00227E15" w:rsidRDefault="005A0D16" w:rsidP="005A0D16">
      <w:pPr>
        <w:rPr>
          <w:del w:id="1106" w:author="Richard Wen" w:date="2024-05-26T02:58:00Z"/>
          <w:sz w:val="24"/>
          <w:szCs w:val="24"/>
        </w:rPr>
      </w:pPr>
    </w:p>
    <w:p w14:paraId="004BF8A3" w14:textId="77777777" w:rsidR="00435460" w:rsidRDefault="00435460" w:rsidP="00533347">
      <w:pPr>
        <w:rPr>
          <w:ins w:id="1107" w:author="Richard Wen" w:date="2024-05-26T02:57:00Z"/>
          <w:b/>
          <w:bCs/>
          <w:i/>
          <w:iCs/>
        </w:rPr>
        <w:sectPr w:rsidR="00435460" w:rsidSect="00067A63">
          <w:type w:val="nextPage"/>
          <w:pgSz w:w="12240" w:h="15840" w:orient="portrait"/>
          <w:pgMar w:top="720" w:right="720" w:bottom="720" w:left="720" w:header="708" w:footer="708" w:gutter="0"/>
          <w:cols w:space="708"/>
          <w:docGrid w:linePitch="360"/>
          <w:sectPrChange w:id="1108" w:author="Richard Wen" w:date="2024-05-26T02:58:00Z">
            <w:sectPr w:rsidR="00435460" w:rsidSect="00067A63">
              <w:type w:val="continuous"/>
              <w:pgSz w:w="15840" w:h="12240" w:orient="landscape"/>
              <w:pgMar w:top="720" w:right="720" w:bottom="720" w:left="720" w:header="708" w:footer="708" w:gutter="0"/>
            </w:sectPr>
          </w:sectPrChange>
        </w:sect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0E3C171"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ins w:id="1109" w:author="Richard Wen" w:date="2024-05-26T03:52:00Z">
              <w:r w:rsidR="00F10F73">
                <w:rPr>
                  <w:b/>
                  <w:bCs/>
                  <w:sz w:val="20"/>
                  <w:szCs w:val="20"/>
                </w:rPr>
                <w:instrText xml:space="preserve"> ADDIN ZOTERO_ITEM CSL_CITATION {"citationID":"dOBgqJ9J","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1110" w:author="Richard Wen" w:date="2024-05-26T03:15:00Z">
              <w:r w:rsidR="003163FC" w:rsidDel="00A21DD1">
                <w:rPr>
                  <w:b/>
                  <w:bCs/>
                  <w:sz w:val="20"/>
                  <w:szCs w:val="20"/>
                </w:rPr>
                <w:delInstrText xml:space="preserve"> ADDIN ZOTERO_ITEM CSL_CITATION {"citationID":"dOBgqJ9J","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123896" w:rsidRPr="00123896">
              <w:rPr>
                <w:b/>
                <w:bCs/>
                <w:sz w:val="20"/>
                <w:szCs w:val="20"/>
              </w:rPr>
              <w:fldChar w:fldCharType="separate"/>
            </w:r>
            <w:ins w:id="1111" w:author="Richard Wen" w:date="2024-05-26T03:52:00Z">
              <w:r w:rsidR="00F10F73">
                <w:rPr>
                  <w:rFonts w:ascii="Calibri" w:hAnsi="Calibri" w:cs="Calibri"/>
                  <w:sz w:val="20"/>
                </w:rPr>
                <w:t>(14)</w:t>
              </w:r>
            </w:ins>
            <w:del w:id="1112" w:author="Richard Wen" w:date="2024-05-26T03:15:00Z">
              <w:r w:rsidR="003163FC" w:rsidRPr="00F10F73" w:rsidDel="00A21DD1">
                <w:rPr>
                  <w:rFonts w:ascii="Calibri" w:hAnsi="Calibri" w:cs="Calibri"/>
                  <w:sz w:val="20"/>
                </w:rPr>
                <w:delText>(8)</w:delText>
              </w:r>
            </w:del>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504B93B8"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ins w:id="1113" w:author="Richard Wen" w:date="2024-05-26T03:52:00Z">
              <w:r w:rsidR="00F10F73">
                <w:rPr>
                  <w:b/>
                  <w:bCs/>
                  <w:sz w:val="20"/>
                  <w:szCs w:val="20"/>
                </w:rPr>
                <w:instrText xml:space="preserve"> ADDIN ZOTERO_ITEM CSL_CITATION {"citationID":"KGzMWtvd","properties":{"formattedCitation":"(14)","plainCitation":"(14)","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ins>
            <w:del w:id="1114" w:author="Richard Wen" w:date="2024-05-26T03:15:00Z">
              <w:r w:rsidR="003163FC" w:rsidDel="00A21DD1">
                <w:rPr>
                  <w:b/>
                  <w:bCs/>
                  <w:sz w:val="20"/>
                  <w:szCs w:val="20"/>
                </w:rPr>
                <w:delInstrText xml:space="preserve"> ADDIN ZOTERO_ITEM CSL_CITATION {"citationID":"KGzMWtvd","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delInstrText>
              </w:r>
            </w:del>
            <w:r w:rsidR="00123896" w:rsidRPr="00123896">
              <w:rPr>
                <w:b/>
                <w:bCs/>
                <w:sz w:val="20"/>
                <w:szCs w:val="20"/>
              </w:rPr>
              <w:fldChar w:fldCharType="separate"/>
            </w:r>
            <w:ins w:id="1115" w:author="Richard Wen" w:date="2024-05-26T03:52:00Z">
              <w:r w:rsidR="00F10F73">
                <w:rPr>
                  <w:rFonts w:ascii="Calibri" w:hAnsi="Calibri" w:cs="Calibri"/>
                  <w:sz w:val="20"/>
                </w:rPr>
                <w:t>(14)</w:t>
              </w:r>
            </w:ins>
            <w:del w:id="1116" w:author="Richard Wen" w:date="2024-05-26T03:15:00Z">
              <w:r w:rsidR="003163FC" w:rsidRPr="00F10F73" w:rsidDel="00A21DD1">
                <w:rPr>
                  <w:rFonts w:ascii="Calibri" w:hAnsi="Calibri" w:cs="Calibri"/>
                  <w:sz w:val="20"/>
                </w:rPr>
                <w:delText>(8)</w:delText>
              </w:r>
            </w:del>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r>
              <w:fldChar w:fldCharType="begin"/>
            </w:r>
            <w:r>
              <w:instrText>HYPERLINK "https://opendata.vancouver.ca/explore/dataset/public-streets/information/?location=16,49.24772,-123.19169"</w:instrText>
            </w:r>
            <w:r>
              <w:fldChar w:fldCharType="separate"/>
            </w:r>
            <w:r w:rsidRPr="00A3599E">
              <w:rPr>
                <w:rStyle w:val="Hyperlink"/>
                <w:sz w:val="20"/>
                <w:szCs w:val="20"/>
              </w:rPr>
              <w:t>https://opendata.vancouver.ca/explore/dataset/public-streets/information/?location=16,49.24772,-123.19169</w:t>
            </w:r>
            <w:r>
              <w:rPr>
                <w:rStyle w:val="Hyperlink"/>
                <w:sz w:val="20"/>
                <w:szCs w:val="20"/>
              </w:rPr>
              <w:fldChar w:fldCharType="end"/>
            </w:r>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r>
              <w:fldChar w:fldCharType="begin"/>
            </w:r>
            <w:r>
              <w:instrText>HYPERLINK "https://opendata.vancouver.ca/explore/dataset/lanes/information/?location=15,49.24423,-123.1524"</w:instrText>
            </w:r>
            <w:r>
              <w:fldChar w:fldCharType="separate"/>
            </w:r>
            <w:r w:rsidRPr="00A3599E">
              <w:rPr>
                <w:rStyle w:val="Hyperlink"/>
                <w:sz w:val="20"/>
                <w:szCs w:val="20"/>
              </w:rPr>
              <w:t>https://opendata.vancouver.ca/explore/dataset/lanes/information/?location=15,49.24423,-123.1524</w:t>
            </w:r>
            <w:r>
              <w:rPr>
                <w:rStyle w:val="Hyperlink"/>
                <w:sz w:val="20"/>
                <w:szCs w:val="20"/>
              </w:rPr>
              <w:fldChar w:fldCharType="end"/>
            </w:r>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r>
              <w:fldChar w:fldCharType="begin"/>
            </w:r>
            <w:r>
              <w:instrText>HYPERLINK "https://opendata.vancouver.ca/explore/dataset/bikeways/information"</w:instrText>
            </w:r>
            <w:r>
              <w:fldChar w:fldCharType="separate"/>
            </w:r>
            <w:r w:rsidRPr="00A3599E">
              <w:rPr>
                <w:rStyle w:val="Hyperlink"/>
                <w:sz w:val="20"/>
                <w:szCs w:val="20"/>
              </w:rPr>
              <w:t>https://opendata.vancouver.ca/explore/dataset/bikeways/information</w:t>
            </w:r>
            <w:r>
              <w:rPr>
                <w:rStyle w:val="Hyperlink"/>
                <w:sz w:val="20"/>
                <w:szCs w:val="20"/>
              </w:rPr>
              <w:fldChar w:fldCharType="end"/>
            </w:r>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r>
              <w:fldChar w:fldCharType="begin"/>
            </w:r>
            <w:r>
              <w:instrText>HYPERLINK "https://www.calgary.ca/planning/transportation/road-classification.html"</w:instrText>
            </w:r>
            <w:r>
              <w:fldChar w:fldCharType="separate"/>
            </w:r>
            <w:r w:rsidRPr="00A3599E">
              <w:rPr>
                <w:rStyle w:val="Hyperlink"/>
                <w:sz w:val="20"/>
                <w:szCs w:val="20"/>
              </w:rPr>
              <w:t>https://www.calgary.ca/planning/transportation/road-classification.html</w:t>
            </w:r>
            <w:r>
              <w:rPr>
                <w:rStyle w:val="Hyperlink"/>
                <w:sz w:val="20"/>
                <w:szCs w:val="20"/>
              </w:rPr>
              <w:fldChar w:fldCharType="end"/>
            </w:r>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r>
              <w:fldChar w:fldCharType="begin"/>
            </w:r>
            <w:r>
              <w:instrText>HYPERLINK "https://data.calgary.ca/Transportation-Transit/Street-Centreline/4dx8-rtm5"</w:instrText>
            </w:r>
            <w:r>
              <w:fldChar w:fldCharType="separate"/>
            </w:r>
            <w:r w:rsidRPr="00A3599E">
              <w:rPr>
                <w:rStyle w:val="Hyperlink"/>
                <w:sz w:val="20"/>
                <w:szCs w:val="20"/>
              </w:rPr>
              <w:t>https://data.calgary.ca/Transportation-Transit/Street-Centreline/4dx8-rtm5</w:t>
            </w:r>
            <w:r>
              <w:rPr>
                <w:rStyle w:val="Hyperlink"/>
                <w:sz w:val="20"/>
                <w:szCs w:val="20"/>
              </w:rPr>
              <w:fldChar w:fldCharType="end"/>
            </w:r>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r>
              <w:fldChar w:fldCharType="begin"/>
            </w:r>
            <w:r>
              <w:instrText>HYPERLINK "https://data.calgary.ca/Transportation-Transit/Calgary-Bikeways/jjqk-9b73"</w:instrText>
            </w:r>
            <w:r>
              <w:fldChar w:fldCharType="separate"/>
            </w:r>
            <w:r w:rsidRPr="00A3599E">
              <w:rPr>
                <w:rStyle w:val="Hyperlink"/>
                <w:sz w:val="20"/>
                <w:szCs w:val="20"/>
              </w:rPr>
              <w:t>https://data.calgary.ca/Transportation-Transit/Calgary-Bikeways/jjqk-9b73</w:t>
            </w:r>
            <w:r>
              <w:rPr>
                <w:rStyle w:val="Hyperlink"/>
                <w:sz w:val="20"/>
                <w:szCs w:val="20"/>
              </w:rPr>
              <w:fldChar w:fldCharType="end"/>
            </w:r>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r>
              <w:fldChar w:fldCharType="begin"/>
            </w:r>
            <w:r>
              <w:instrText>HYPERLINK "https://data.calgary.ca/Recreation-and-Culture/Parks-Pathways/qndb-27qm"</w:instrText>
            </w:r>
            <w:r>
              <w:fldChar w:fldCharType="separate"/>
            </w:r>
            <w:r w:rsidRPr="00A3599E">
              <w:rPr>
                <w:rStyle w:val="Hyperlink"/>
                <w:sz w:val="20"/>
                <w:szCs w:val="20"/>
              </w:rPr>
              <w:t>https://data.calgary.ca/Recreation-and-Culture/Parks-Pathways/qndb-27qm</w:t>
            </w:r>
            <w:r>
              <w:rPr>
                <w:rStyle w:val="Hyperlink"/>
                <w:sz w:val="20"/>
                <w:szCs w:val="20"/>
              </w:rPr>
              <w:fldChar w:fldCharType="end"/>
            </w:r>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r>
              <w:fldChar w:fldCharType="begin"/>
            </w:r>
            <w:r>
              <w:instrText>HYPERLINK "https://open.toronto.ca/dataset/toronto-centreline-tcl/"</w:instrText>
            </w:r>
            <w:r>
              <w:fldChar w:fldCharType="separate"/>
            </w:r>
            <w:r w:rsidRPr="00A3599E">
              <w:rPr>
                <w:rStyle w:val="Hyperlink"/>
                <w:sz w:val="20"/>
                <w:szCs w:val="20"/>
              </w:rPr>
              <w:t>https://open.toronto.ca/dataset/toronto-centreline-tcl/</w:t>
            </w:r>
            <w:r>
              <w:rPr>
                <w:rStyle w:val="Hyperlink"/>
                <w:sz w:val="20"/>
                <w:szCs w:val="20"/>
              </w:rPr>
              <w:fldChar w:fldCharType="end"/>
            </w:r>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r>
              <w:fldChar w:fldCharType="begin"/>
            </w:r>
            <w:r>
              <w:instrText>HYPERLINK "https://open.toronto.ca/dataset/cycling-network/"</w:instrText>
            </w:r>
            <w:r>
              <w:fldChar w:fldCharType="separate"/>
            </w:r>
            <w:r w:rsidRPr="00A3599E">
              <w:rPr>
                <w:rStyle w:val="Hyperlink"/>
                <w:sz w:val="20"/>
                <w:szCs w:val="20"/>
              </w:rPr>
              <w:t>https://open.toronto.ca/dataset/cycling-network/</w:t>
            </w:r>
            <w:r>
              <w:rPr>
                <w:rStyle w:val="Hyperlink"/>
                <w:sz w:val="20"/>
                <w:szCs w:val="20"/>
              </w:rPr>
              <w:fldChar w:fldCharType="end"/>
            </w:r>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70A15381" w14:textId="77777777" w:rsidR="00E27FAA" w:rsidRDefault="00E27FAA" w:rsidP="00E27FAA">
      <w:pPr>
        <w:rPr>
          <w:ins w:id="1117" w:author="Richard Wen" w:date="2024-05-26T02:56:00Z"/>
        </w:rPr>
      </w:pPr>
      <w:ins w:id="1118" w:author="Richard Wen" w:date="2024-05-26T02:56:00Z">
        <w:r>
          <w:t>Supplementary File: R Code for Figures and Tables (</w:t>
        </w:r>
        <w:r w:rsidRPr="0003749A">
          <w:t>https://recovr-infracycle.netlify.app</w:t>
        </w:r>
        <w:r>
          <w:t>)</w:t>
        </w:r>
      </w:ins>
    </w:p>
    <w:p w14:paraId="01E6E15D" w14:textId="350DE1EF" w:rsidR="00693C69" w:rsidRDefault="00693C69" w:rsidP="00E27FAA">
      <w:del w:id="1119" w:author="Richard Wen" w:date="2024-05-26T02:56:00Z">
        <w:r w:rsidDel="00E27FAA">
          <w:delText>Supplementary File: R Functions for Calculating Infrastructure Changes (</w:delText>
        </w:r>
        <w:r w:rsidRPr="00693C69" w:rsidDel="00E27FAA">
          <w:delText>https://osf.io/x9bv3/?view_only=7a9291b77b914f8aa2eaedd9ac0722f7</w:delText>
        </w:r>
        <w:r w:rsidDel="00E27FAA">
          <w:delText>)</w:delText>
        </w:r>
      </w:del>
    </w:p>
    <w:sectPr w:rsidR="00693C69" w:rsidSect="00067A63">
      <w:type w:val="nextPage"/>
      <w:pgSz w:w="15840" w:h="12240" w:orient="landscape"/>
      <w:pgMar w:top="720" w:right="720" w:bottom="720" w:left="720" w:header="708" w:footer="708" w:gutter="0"/>
      <w:cols w:space="708"/>
      <w:docGrid w:linePitch="360"/>
      <w:sectPrChange w:id="1120" w:author="Richard Wen" w:date="2024-05-26T02:58:00Z">
        <w:sectPr w:rsidR="00693C69" w:rsidSect="00067A63">
          <w:type w:val="continuous"/>
          <w:pgMar w:top="720" w:right="720" w:bottom="720" w:left="72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rice Kuimi" w:date="2023-08-17T11:18:00Z" w:initials="BK">
    <w:p w14:paraId="612C64D6" w14:textId="77777777" w:rsidR="00B21EDC" w:rsidRDefault="00B21EDC" w:rsidP="00991682">
      <w:pPr>
        <w:pStyle w:val="CommentText"/>
      </w:pPr>
      <w:r>
        <w:rPr>
          <w:rStyle w:val="CommentReference"/>
        </w:rPr>
        <w:annotationRef/>
      </w:r>
      <w:r>
        <w:t>Use the Break options under the layout section in Word to go directly to next page</w:t>
      </w:r>
    </w:p>
  </w:comment>
  <w:comment w:id="27" w:author="Brice Kuimi" w:date="2023-08-17T11:28:00Z" w:initials="BK">
    <w:p w14:paraId="1AFCA6F8" w14:textId="77777777" w:rsidR="00F419F2" w:rsidRDefault="00F419F2" w:rsidP="00D128BA">
      <w:pPr>
        <w:pStyle w:val="CommentText"/>
      </w:pPr>
      <w:r>
        <w:rPr>
          <w:rStyle w:val="CommentReference"/>
        </w:rPr>
        <w:annotationRef/>
      </w:r>
      <w:r>
        <w:t>Reference needed</w:t>
      </w:r>
    </w:p>
  </w:comment>
  <w:comment w:id="28" w:author="Richard Wen" w:date="2024-05-26T03:18:00Z" w:initials="MOU">
    <w:p w14:paraId="3BEFED90" w14:textId="77777777" w:rsidR="00B8606F" w:rsidRDefault="00B8606F" w:rsidP="00B8606F">
      <w:r>
        <w:rPr>
          <w:rStyle w:val="CommentReference"/>
        </w:rPr>
        <w:annotationRef/>
      </w:r>
      <w:r>
        <w:rPr>
          <w:sz w:val="20"/>
          <w:szCs w:val="20"/>
        </w:rPr>
        <w:t>Citation added</w:t>
      </w:r>
    </w:p>
  </w:comment>
  <w:comment w:id="33" w:author="Brice Kuimi" w:date="2023-08-17T11:31:00Z" w:initials="BK">
    <w:p w14:paraId="3EBB255F" w14:textId="0C22CABF" w:rsidR="00F419F2" w:rsidRDefault="00F419F2">
      <w:pPr>
        <w:pStyle w:val="CommentText"/>
      </w:pPr>
      <w:r>
        <w:rPr>
          <w:rStyle w:val="CommentReference"/>
        </w:rPr>
        <w:annotationRef/>
      </w:r>
      <w:r>
        <w:t>Add the key aspect of vision-zero versus traditional approaches:</w:t>
      </w:r>
    </w:p>
    <w:p w14:paraId="2C959284" w14:textId="77777777" w:rsidR="00F419F2" w:rsidRDefault="00F419F2">
      <w:pPr>
        <w:pStyle w:val="CommentText"/>
      </w:pPr>
    </w:p>
    <w:p w14:paraId="0122A61A" w14:textId="77777777" w:rsidR="00F419F2" w:rsidRDefault="00F419F2">
      <w:pPr>
        <w:pStyle w:val="CommentText"/>
      </w:pPr>
      <w:r>
        <w:t xml:space="preserve"> </w:t>
      </w:r>
      <w:r>
        <w:rPr>
          <w:color w:val="000000"/>
        </w:rPr>
        <w:t>Unlike traditional approaches to road safety, Vision-Zero considers traffic deaths to be preventable, recognizes that humans make mistakes, and focuses on designing road systems to prevent or reduce the errors.</w:t>
      </w:r>
    </w:p>
    <w:p w14:paraId="294AE640" w14:textId="77777777" w:rsidR="00F419F2" w:rsidRDefault="00F419F2">
      <w:pPr>
        <w:pStyle w:val="CommentText"/>
      </w:pPr>
    </w:p>
    <w:p w14:paraId="396FDE92" w14:textId="77777777" w:rsidR="00F419F2" w:rsidRDefault="00F419F2">
      <w:pPr>
        <w:pStyle w:val="CommentText"/>
      </w:pPr>
    </w:p>
    <w:p w14:paraId="13BA6AA9" w14:textId="77777777" w:rsidR="00F419F2" w:rsidRDefault="00F419F2">
      <w:pPr>
        <w:pStyle w:val="CommentText"/>
      </w:pPr>
      <w:r>
        <w:t xml:space="preserve"> </w:t>
      </w:r>
      <w:r>
        <w:rPr>
          <w:color w:val="000000"/>
        </w:rPr>
        <w:t>23. Parachute. Vision Zero map. 2022. Updated 2019-12-9. Accessed 2022-07-08, 2022.</w:t>
      </w:r>
    </w:p>
    <w:p w14:paraId="719A887E" w14:textId="77777777" w:rsidR="00F419F2" w:rsidRDefault="00F419F2">
      <w:pPr>
        <w:pStyle w:val="CommentText"/>
      </w:pPr>
      <w:r>
        <w:rPr>
          <w:color w:val="0000FF"/>
        </w:rPr>
        <w:t>https://parachute.ca/en/program/vision-zero/vision-zero-map/</w:t>
      </w:r>
    </w:p>
    <w:p w14:paraId="50734554" w14:textId="77777777" w:rsidR="00F419F2" w:rsidRDefault="00F419F2">
      <w:pPr>
        <w:pStyle w:val="CommentText"/>
      </w:pPr>
      <w:r>
        <w:rPr>
          <w:color w:val="000000"/>
        </w:rPr>
        <w:t>24. Belin M-Å, Tillgren P, Vedung E. Vision Zero–a road safety policy innovation. International journal of</w:t>
      </w:r>
    </w:p>
    <w:p w14:paraId="1FDE9C3E" w14:textId="77777777" w:rsidR="00F419F2" w:rsidRDefault="00F419F2" w:rsidP="004A319E">
      <w:pPr>
        <w:pStyle w:val="CommentText"/>
      </w:pPr>
      <w:r>
        <w:rPr>
          <w:color w:val="000000"/>
        </w:rPr>
        <w:t>injury control and safety promotion. 2012;19(2):171-179.</w:t>
      </w:r>
    </w:p>
  </w:comment>
  <w:comment w:id="34" w:author="Richard Wen" w:date="2024-05-26T03:29:00Z" w:initials="MOU">
    <w:p w14:paraId="2E7D539D" w14:textId="77777777" w:rsidR="00E85656" w:rsidRDefault="00E85656" w:rsidP="00E85656">
      <w:r>
        <w:rPr>
          <w:rStyle w:val="CommentReference"/>
        </w:rPr>
        <w:annotationRef/>
      </w:r>
      <w:r>
        <w:rPr>
          <w:sz w:val="20"/>
          <w:szCs w:val="20"/>
        </w:rPr>
        <w:t>Added citations and key diff</w:t>
      </w:r>
    </w:p>
  </w:comment>
  <w:comment w:id="49" w:author="Brice Kuimi" w:date="2023-08-17T11:33:00Z" w:initials="BK">
    <w:p w14:paraId="0138BA52" w14:textId="6FCCB544" w:rsidR="00F419F2" w:rsidRDefault="00F419F2" w:rsidP="0090283E">
      <w:pPr>
        <w:pStyle w:val="CommentText"/>
      </w:pPr>
      <w:r>
        <w:rPr>
          <w:rStyle w:val="CommentReference"/>
        </w:rPr>
        <w:annotationRef/>
      </w:r>
      <w:r>
        <w:t>If possible give some numbers for cycling injuries in Ontario and Toronto.</w:t>
      </w:r>
    </w:p>
  </w:comment>
  <w:comment w:id="50" w:author="Linda Rothman" w:date="2023-08-17T21:26:00Z" w:initials="LR">
    <w:p w14:paraId="2BF8A1E3" w14:textId="77777777" w:rsidR="001B0E12" w:rsidRDefault="001B0E12">
      <w:pPr>
        <w:pStyle w:val="CommentText"/>
      </w:pPr>
      <w:r>
        <w:rPr>
          <w:rStyle w:val="CommentReference"/>
        </w:rPr>
        <w:annotationRef/>
      </w:r>
      <w:r>
        <w:t>I would do Toronto and Canada, as the other cities arent in Ontario</w:t>
      </w:r>
    </w:p>
    <w:p w14:paraId="7C6739E2" w14:textId="77777777" w:rsidR="001B0E12" w:rsidRDefault="001B0E12">
      <w:pPr>
        <w:pStyle w:val="CommentText"/>
      </w:pPr>
    </w:p>
    <w:p w14:paraId="1F248AB0" w14:textId="77777777" w:rsidR="001B0E12" w:rsidRDefault="00000000">
      <w:pPr>
        <w:pStyle w:val="CommentText"/>
      </w:pPr>
      <w:hyperlink r:id="rId1" w:history="1">
        <w:r w:rsidR="001B0E12" w:rsidRPr="005B1EEC">
          <w:rPr>
            <w:rStyle w:val="Hyperlink"/>
          </w:rPr>
          <w:t>https://data.torontopolice.on.ca/pages/cyclists</w:t>
        </w:r>
      </w:hyperlink>
    </w:p>
    <w:p w14:paraId="57E957E1" w14:textId="77777777" w:rsidR="001B0E12" w:rsidRDefault="001B0E12">
      <w:pPr>
        <w:pStyle w:val="CommentText"/>
      </w:pPr>
    </w:p>
    <w:p w14:paraId="0D22DE8A" w14:textId="77777777" w:rsidR="001B0E12" w:rsidRDefault="00000000" w:rsidP="005B1EEC">
      <w:pPr>
        <w:pStyle w:val="CommentText"/>
      </w:pPr>
      <w:hyperlink r:id="rId2" w:history="1">
        <w:r w:rsidR="001B0E12" w:rsidRPr="005B1EEC">
          <w:rPr>
            <w:rStyle w:val="Hyperlink"/>
          </w:rPr>
          <w:t>https://wwwapps2.tc.gc.ca/saf-sec-sur/7/ncdb-bndc/p.aspx?l=en</w:t>
        </w:r>
      </w:hyperlink>
    </w:p>
  </w:comment>
  <w:comment w:id="51" w:author="Brice Kuimi" w:date="2023-08-18T09:34:00Z" w:initials="BK">
    <w:p w14:paraId="6DC694A0" w14:textId="77777777" w:rsidR="00D333D9" w:rsidRDefault="00D333D9" w:rsidP="00D2469A">
      <w:pPr>
        <w:pStyle w:val="CommentText"/>
      </w:pPr>
      <w:r>
        <w:rPr>
          <w:rStyle w:val="CommentReference"/>
        </w:rPr>
        <w:annotationRef/>
      </w:r>
      <w:r>
        <w:t>I agree</w:t>
      </w:r>
    </w:p>
  </w:comment>
  <w:comment w:id="52" w:author="Richard Wen" w:date="2024-05-26T03:51:00Z" w:initials="MOU">
    <w:p w14:paraId="49D371D5" w14:textId="77777777" w:rsidR="00F10F73" w:rsidRDefault="00F10F73" w:rsidP="00F10F73">
      <w:r>
        <w:rPr>
          <w:rStyle w:val="CommentReference"/>
        </w:rPr>
        <w:annotationRef/>
      </w:r>
      <w:r>
        <w:rPr>
          <w:sz w:val="20"/>
          <w:szCs w:val="20"/>
        </w:rPr>
        <w:t>Added numbers in Toronto as example</w:t>
      </w:r>
    </w:p>
  </w:comment>
  <w:comment w:id="85" w:author="Brice Kuimi" w:date="2023-08-17T11:34:00Z" w:initials="BK">
    <w:p w14:paraId="4F995E53" w14:textId="3D84267A" w:rsidR="00F419F2" w:rsidRDefault="00F419F2">
      <w:pPr>
        <w:pStyle w:val="CommentText"/>
      </w:pPr>
      <w:r>
        <w:rPr>
          <w:rStyle w:val="CommentReference"/>
        </w:rPr>
        <w:annotationRef/>
      </w:r>
      <w:r>
        <w:t>Reference needed.</w:t>
      </w:r>
    </w:p>
    <w:p w14:paraId="49C47563" w14:textId="77777777" w:rsidR="00F419F2" w:rsidRDefault="00F419F2">
      <w:pPr>
        <w:pStyle w:val="CommentText"/>
      </w:pPr>
    </w:p>
    <w:p w14:paraId="6ABD1C0E" w14:textId="77777777" w:rsidR="00F419F2" w:rsidRDefault="00F419F2" w:rsidP="00E2232A">
      <w:pPr>
        <w:pStyle w:val="CommentText"/>
      </w:pPr>
      <w:r>
        <w:t xml:space="preserve">Not that I want you to cite my work, but you can use this:  </w:t>
      </w:r>
      <w:r>
        <w:rPr>
          <w:color w:val="000000"/>
        </w:rPr>
        <w:t>Batomen, B., Cloutier, M. S., Palm, M., Widener, M., Farber, S., Bondy, S. J., &amp; Di Ruggiero, E.(2022). Frequent public transit users views and attitudes toward cycling in CANADA in the context of the COVID-19 pandemic. Multimodal Transportation, 100067</w:t>
      </w:r>
    </w:p>
  </w:comment>
  <w:comment w:id="86" w:author="Linda Rothman" w:date="2023-08-17T21:27:00Z" w:initials="LR">
    <w:p w14:paraId="54D08478" w14:textId="77777777" w:rsidR="001B0E12" w:rsidRDefault="001B0E12" w:rsidP="007451AD">
      <w:pPr>
        <w:pStyle w:val="CommentText"/>
      </w:pPr>
      <w:r>
        <w:rPr>
          <w:rStyle w:val="CommentReference"/>
        </w:rPr>
        <w:annotationRef/>
      </w:r>
      <w:r>
        <w:t>But we didn't look at this, in this study re:  diverse communities</w:t>
      </w:r>
    </w:p>
  </w:comment>
  <w:comment w:id="87" w:author="Brice Kuimi" w:date="2023-08-18T09:42:00Z" w:initials="BK">
    <w:p w14:paraId="0458526A" w14:textId="77777777" w:rsidR="00D333D9" w:rsidRDefault="00D333D9" w:rsidP="00AF2BEE">
      <w:pPr>
        <w:pStyle w:val="CommentText"/>
      </w:pPr>
      <w:r>
        <w:rPr>
          <w:rStyle w:val="CommentReference"/>
        </w:rPr>
        <w:annotationRef/>
      </w:r>
      <w:r>
        <w:t>I think it remains important to highlight some peoples cite safety and comfort as reason for not biking</w:t>
      </w:r>
    </w:p>
  </w:comment>
  <w:comment w:id="88" w:author="Richard Wen" w:date="2024-05-26T03:53:00Z" w:initials="MOU">
    <w:p w14:paraId="0616AEA7" w14:textId="77777777" w:rsidR="00F10F73" w:rsidRDefault="00F10F73" w:rsidP="00F10F73">
      <w:r>
        <w:rPr>
          <w:rStyle w:val="CommentReference"/>
        </w:rPr>
        <w:annotationRef/>
      </w:r>
      <w:r>
        <w:rPr>
          <w:sz w:val="20"/>
          <w:szCs w:val="20"/>
        </w:rPr>
        <w:t>Added citation</w:t>
      </w:r>
    </w:p>
    <w:p w14:paraId="060A9C54" w14:textId="77777777" w:rsidR="00F10F73" w:rsidRDefault="00F10F73" w:rsidP="00F10F73"/>
  </w:comment>
  <w:comment w:id="99" w:author="Brice Kuimi" w:date="2023-08-17T11:40:00Z" w:initials="BK">
    <w:p w14:paraId="0519BEC7" w14:textId="6906945A" w:rsidR="001A127F" w:rsidRDefault="001A127F" w:rsidP="00797473">
      <w:pPr>
        <w:pStyle w:val="CommentText"/>
      </w:pPr>
      <w:r>
        <w:rPr>
          <w:rStyle w:val="CommentReference"/>
        </w:rPr>
        <w:annotationRef/>
      </w:r>
      <w:r>
        <w:t>This seems to come from nowhere. Deleted this or move this to the discussion saying that this work is crucial in the context of...</w:t>
      </w:r>
    </w:p>
  </w:comment>
  <w:comment w:id="100" w:author="Linda Rothman" w:date="2023-08-17T21:28:00Z" w:initials="LR">
    <w:p w14:paraId="077AE821" w14:textId="77777777" w:rsidR="003A29B5" w:rsidRDefault="003A29B5">
      <w:pPr>
        <w:pStyle w:val="CommentText"/>
      </w:pPr>
      <w:r>
        <w:rPr>
          <w:rStyle w:val="CommentReference"/>
        </w:rPr>
        <w:annotationRef/>
      </w:r>
      <w:r>
        <w:t>I actually think its okay…. It puts forth a good argument re: the need for this study.</w:t>
      </w:r>
    </w:p>
    <w:p w14:paraId="4E69478E" w14:textId="77777777" w:rsidR="003A29B5" w:rsidRDefault="003A29B5" w:rsidP="00D42D6A">
      <w:pPr>
        <w:pStyle w:val="CommentText"/>
      </w:pPr>
      <w:r>
        <w:t>And again, RECOVR is a covid focused grant.</w:t>
      </w:r>
    </w:p>
  </w:comment>
  <w:comment w:id="101" w:author="Brice Kuimi" w:date="2023-08-18T09:42:00Z" w:initials="BK">
    <w:p w14:paraId="412F6FD9" w14:textId="77777777" w:rsidR="00D333D9" w:rsidRDefault="00D333D9" w:rsidP="00C327F5">
      <w:pPr>
        <w:pStyle w:val="CommentText"/>
      </w:pPr>
      <w:r>
        <w:rPr>
          <w:rStyle w:val="CommentReference"/>
        </w:rPr>
        <w:annotationRef/>
      </w:r>
      <w:r>
        <w:t>ok</w:t>
      </w:r>
    </w:p>
  </w:comment>
  <w:comment w:id="106" w:author="Brice Kuimi" w:date="2023-08-17T11:41:00Z" w:initials="BK">
    <w:p w14:paraId="3C9CB1DA" w14:textId="76DD0771" w:rsidR="001A127F" w:rsidRDefault="001A127F" w:rsidP="00A46D96">
      <w:pPr>
        <w:pStyle w:val="CommentText"/>
      </w:pPr>
      <w:r>
        <w:rPr>
          <w:rStyle w:val="CommentReference"/>
        </w:rPr>
        <w:annotationRef/>
      </w:r>
      <w:r>
        <w:t>Seems better suited in the second paragraph</w:t>
      </w:r>
    </w:p>
  </w:comment>
  <w:comment w:id="125" w:author="Linda Rothman" w:date="2023-08-17T21:48:00Z" w:initials="LR">
    <w:p w14:paraId="633C083F" w14:textId="77777777" w:rsidR="00E23948" w:rsidRDefault="00E23948" w:rsidP="00F971D9">
      <w:pPr>
        <w:pStyle w:val="CommentText"/>
      </w:pPr>
      <w:r>
        <w:rPr>
          <w:rStyle w:val="CommentReference"/>
        </w:rPr>
        <w:annotationRef/>
      </w:r>
      <w:r>
        <w:t>We need study objectives</w:t>
      </w:r>
    </w:p>
  </w:comment>
  <w:comment w:id="126" w:author="Brice Kuimi" w:date="2023-08-18T09:43:00Z" w:initials="BK">
    <w:p w14:paraId="691D4F81" w14:textId="77777777" w:rsidR="00D333D9" w:rsidRDefault="00D333D9" w:rsidP="00895F2D">
      <w:pPr>
        <w:pStyle w:val="CommentText"/>
      </w:pPr>
      <w:r>
        <w:rPr>
          <w:rStyle w:val="CommentReference"/>
        </w:rPr>
        <w:annotationRef/>
      </w:r>
      <w:r>
        <w:t>I though the first sentence of this paragraph was the objective</w:t>
      </w:r>
    </w:p>
  </w:comment>
  <w:comment w:id="127" w:author="Richard Wen" w:date="2024-05-26T03:55:00Z" w:initials="MOU">
    <w:p w14:paraId="34054623" w14:textId="77777777" w:rsidR="007A749A" w:rsidRDefault="007A749A" w:rsidP="007A749A">
      <w:r>
        <w:rPr>
          <w:rStyle w:val="CommentReference"/>
        </w:rPr>
        <w:annotationRef/>
      </w:r>
      <w:r>
        <w:rPr>
          <w:sz w:val="20"/>
          <w:szCs w:val="20"/>
        </w:rPr>
        <w:t>Added research contributions - yes I believe the first sentence is the objective, changed wording for clarity</w:t>
      </w:r>
    </w:p>
  </w:comment>
  <w:comment w:id="164" w:author="Brice Kuimi" w:date="2023-08-14T16:02:00Z" w:initials="BK">
    <w:p w14:paraId="47CA57FE" w14:textId="2BABFB85" w:rsidR="001627BD" w:rsidRDefault="001627BD" w:rsidP="001627BD">
      <w:pPr>
        <w:pStyle w:val="CommentText"/>
      </w:pPr>
      <w:r>
        <w:rPr>
          <w:rStyle w:val="CommentReference"/>
        </w:rPr>
        <w:annotationRef/>
      </w:r>
      <w:r>
        <w:t>Installations or routes?</w:t>
      </w:r>
    </w:p>
  </w:comment>
  <w:comment w:id="165"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166" w:author="Brice Kuimi" w:date="2023-08-17T11:49:00Z" w:initials="BK">
    <w:p w14:paraId="33F8C629" w14:textId="77777777" w:rsidR="001A127F" w:rsidRDefault="001A127F" w:rsidP="00557437">
      <w:pPr>
        <w:pStyle w:val="CommentText"/>
      </w:pPr>
      <w:r>
        <w:rPr>
          <w:rStyle w:val="CommentReference"/>
        </w:rPr>
        <w:annotationRef/>
      </w:r>
      <w:r>
        <w:t>Discuss the potential of selection bias this could induced in the discussion</w:t>
      </w:r>
    </w:p>
  </w:comment>
  <w:comment w:id="167" w:author="Linda Rothman" w:date="2023-08-17T21:29:00Z" w:initials="LR">
    <w:p w14:paraId="64ED5401" w14:textId="77777777" w:rsidR="003A29B5" w:rsidRDefault="003A29B5" w:rsidP="00F109C9">
      <w:pPr>
        <w:pStyle w:val="CommentText"/>
      </w:pPr>
      <w:r>
        <w:rPr>
          <w:rStyle w:val="CommentReference"/>
        </w:rPr>
        <w:annotationRef/>
      </w:r>
      <w:r>
        <w:t>Agree</w:t>
      </w:r>
    </w:p>
  </w:comment>
  <w:comment w:id="183" w:author="Linda Rothman" w:date="2023-08-17T21:32:00Z" w:initials="LR">
    <w:p w14:paraId="346BDFE6" w14:textId="208E3EBF" w:rsidR="003A29B5" w:rsidRDefault="003A29B5" w:rsidP="00DE5E2C">
      <w:pPr>
        <w:pStyle w:val="CommentText"/>
      </w:pPr>
      <w:r>
        <w:rPr>
          <w:rStyle w:val="CommentReference"/>
        </w:rPr>
        <w:annotationRef/>
      </w:r>
      <w:r>
        <w:t>Satellite imagery scan?  Please state</w:t>
      </w:r>
    </w:p>
  </w:comment>
  <w:comment w:id="213" w:author="Brice Kuimi" w:date="2023-08-17T12:06:00Z" w:initials="BK">
    <w:p w14:paraId="6150DE5D" w14:textId="266B4633" w:rsidR="00F60C7F" w:rsidRDefault="00F60C7F" w:rsidP="00DF5964">
      <w:pPr>
        <w:pStyle w:val="CommentText"/>
      </w:pPr>
      <w:r>
        <w:rPr>
          <w:rStyle w:val="CommentReference"/>
        </w:rPr>
        <w:annotationRef/>
      </w:r>
      <w:r>
        <w:t>Be consistent throughout the text. Cycling Infrastructure or Bikeways?</w:t>
      </w:r>
    </w:p>
  </w:comment>
  <w:comment w:id="216" w:author="Brice Kuimi" w:date="2023-08-17T12:08:00Z" w:initials="BK">
    <w:p w14:paraId="313FB1C4" w14:textId="77777777" w:rsidR="00F60C7F" w:rsidRDefault="00F60C7F" w:rsidP="00873B7D">
      <w:pPr>
        <w:pStyle w:val="CommentText"/>
      </w:pPr>
      <w:r>
        <w:rPr>
          <w:rStyle w:val="CommentReference"/>
        </w:rPr>
        <w:annotationRef/>
      </w:r>
      <w:r>
        <w:t>Same comment</w:t>
      </w:r>
    </w:p>
  </w:comment>
  <w:comment w:id="238" w:author="Linda Rothman" w:date="2023-08-14T15:20:00Z" w:initials="LR">
    <w:p w14:paraId="113E6F3C" w14:textId="79DE0010" w:rsidR="001E0E1C" w:rsidRDefault="001E0E1C" w:rsidP="001E0E1C">
      <w:pPr>
        <w:pStyle w:val="CommentText"/>
      </w:pPr>
      <w:r>
        <w:rPr>
          <w:rStyle w:val="CommentReference"/>
        </w:rPr>
        <w:annotationRef/>
      </w:r>
      <w:r>
        <w:t>I would put Toronto 2nd in the table and text as it is the next population dense</w:t>
      </w:r>
    </w:p>
  </w:comment>
  <w:comment w:id="239"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240"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241" w:author="Linda Rothman" w:date="2023-08-17T21:34:00Z" w:initials="LR">
    <w:p w14:paraId="3B0C16B7" w14:textId="77777777" w:rsidR="0019715A" w:rsidRDefault="0019715A" w:rsidP="00045C6D">
      <w:pPr>
        <w:pStyle w:val="CommentText"/>
      </w:pPr>
      <w:r>
        <w:rPr>
          <w:rStyle w:val="CommentReference"/>
        </w:rPr>
        <w:annotationRef/>
      </w:r>
      <w:r>
        <w:t>Geographic is fine - doesn’t matter which direction</w:t>
      </w:r>
    </w:p>
  </w:comment>
  <w:comment w:id="242" w:author="Richard Wen" w:date="2024-05-26T03:57:00Z" w:initials="MOU">
    <w:p w14:paraId="06C7B781" w14:textId="77777777" w:rsidR="001C3F69" w:rsidRDefault="001C3F69" w:rsidP="001C3F69">
      <w:r>
        <w:rPr>
          <w:rStyle w:val="CommentReference"/>
        </w:rPr>
        <w:annotationRef/>
      </w:r>
      <w:r>
        <w:rPr>
          <w:sz w:val="20"/>
          <w:szCs w:val="20"/>
        </w:rPr>
        <w:t>Left as Vancouver, Calgary and Toronto - should be consistent throughout paper</w:t>
      </w:r>
    </w:p>
  </w:comment>
  <w:comment w:id="251" w:author="Brice Kuimi" w:date="2023-08-17T12:40:00Z" w:initials="BK">
    <w:p w14:paraId="599CB60A" w14:textId="15757670" w:rsidR="00877BB3" w:rsidRDefault="00877BB3" w:rsidP="003C6184">
      <w:pPr>
        <w:pStyle w:val="CommentText"/>
      </w:pPr>
      <w:r>
        <w:rPr>
          <w:rStyle w:val="CommentReference"/>
        </w:rPr>
        <w:annotationRef/>
      </w:r>
      <w:r>
        <w:t>Ay be add a row for the population in 2009 or 2011</w:t>
      </w:r>
    </w:p>
  </w:comment>
  <w:comment w:id="244" w:author="Linda Rothman" w:date="2023-08-17T21:35:00Z" w:initials="LR">
    <w:p w14:paraId="3A638740" w14:textId="77777777" w:rsidR="0019715A" w:rsidRDefault="0019715A" w:rsidP="00487D18">
      <w:pPr>
        <w:pStyle w:val="CommentText"/>
      </w:pPr>
      <w:r>
        <w:rPr>
          <w:rStyle w:val="CommentReference"/>
        </w:rPr>
        <w:annotationRef/>
      </w:r>
      <w:r>
        <w:t xml:space="preserve">Why those years in particular? </w:t>
      </w:r>
    </w:p>
  </w:comment>
  <w:comment w:id="245" w:author="Brice Kuimi" w:date="2023-08-18T09:46:00Z" w:initials="BK">
    <w:p w14:paraId="7D899DC4" w14:textId="77777777" w:rsidR="007724D2" w:rsidRDefault="007724D2" w:rsidP="00D6156A">
      <w:pPr>
        <w:pStyle w:val="CommentText"/>
      </w:pPr>
      <w:r>
        <w:rPr>
          <w:rStyle w:val="CommentReference"/>
        </w:rPr>
        <w:annotationRef/>
      </w:r>
      <w:r>
        <w:t>My point is to be able to see if the increase in Pop is similar in all cities. This might partly explain why the trend in CI is different!</w:t>
      </w:r>
    </w:p>
  </w:comment>
  <w:comment w:id="253" w:author="Brice Kuimi" w:date="2023-08-14T17:40:00Z" w:initials="BK">
    <w:p w14:paraId="652A8286" w14:textId="4ABC9884" w:rsidR="000D00EC" w:rsidRDefault="000D00EC" w:rsidP="000D00EC">
      <w:pPr>
        <w:pStyle w:val="CommentText"/>
      </w:pPr>
      <w:r>
        <w:rPr>
          <w:rStyle w:val="CommentReference"/>
        </w:rPr>
        <w:annotationRef/>
      </w:r>
      <w:r>
        <w:t>Are you counting UBC territory?</w:t>
      </w:r>
    </w:p>
  </w:comment>
  <w:comment w:id="254"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255" w:author="Brice Kuimi" w:date="2023-08-17T12:39:00Z" w:initials="BK">
    <w:p w14:paraId="64A31F9B" w14:textId="77777777" w:rsidR="006A1A62" w:rsidRDefault="006A1A62" w:rsidP="00AF702E">
      <w:pPr>
        <w:pStyle w:val="CommentText"/>
      </w:pPr>
      <w:r>
        <w:rPr>
          <w:rStyle w:val="CommentReference"/>
        </w:rPr>
        <w:annotationRef/>
      </w:r>
      <w:r>
        <w:t>Be consistent Km2 or sq km</w:t>
      </w:r>
    </w:p>
  </w:comment>
  <w:comment w:id="257" w:author="Brice Kuimi" w:date="2023-08-14T17:46:00Z" w:initials="BK">
    <w:p w14:paraId="5E9A3D0B" w14:textId="4EC8A191" w:rsidR="001E0E1C" w:rsidRDefault="001E0E1C" w:rsidP="001E0E1C">
      <w:pPr>
        <w:pStyle w:val="CommentText"/>
      </w:pPr>
      <w:r>
        <w:rPr>
          <w:rStyle w:val="CommentReference"/>
        </w:rPr>
        <w:annotationRef/>
      </w:r>
      <w:r>
        <w:t>What's the specificity of centreline km?</w:t>
      </w:r>
    </w:p>
  </w:comment>
  <w:comment w:id="258"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265" w:author="Brice Kuimi" w:date="2023-08-17T12:49:00Z" w:initials="BK">
    <w:p w14:paraId="30352C75" w14:textId="77777777" w:rsidR="008C4DE9" w:rsidRDefault="008C4DE9" w:rsidP="000B507D">
      <w:pPr>
        <w:pStyle w:val="CommentText"/>
      </w:pPr>
      <w:r>
        <w:rPr>
          <w:rStyle w:val="CommentReference"/>
        </w:rPr>
        <w:annotationRef/>
      </w:r>
      <w:r>
        <w:t>Not defined until here</w:t>
      </w:r>
    </w:p>
  </w:comment>
  <w:comment w:id="284" w:author="Brice Kuimi" w:date="2023-08-17T12:46:00Z" w:initials="BK">
    <w:p w14:paraId="14BB4EC7" w14:textId="1D8348E8" w:rsidR="008C4DE9" w:rsidRDefault="008C4DE9" w:rsidP="00FB64E1">
      <w:pPr>
        <w:pStyle w:val="CommentText"/>
      </w:pPr>
      <w:r>
        <w:rPr>
          <w:rStyle w:val="CommentReference"/>
        </w:rPr>
        <w:annotationRef/>
      </w:r>
      <w:r>
        <w:t>Pay attention to the rounding</w:t>
      </w:r>
    </w:p>
  </w:comment>
  <w:comment w:id="289" w:author="Brice Kuimi" w:date="2023-08-17T12:46:00Z" w:initials="BK">
    <w:p w14:paraId="6EF2FEE3" w14:textId="77777777" w:rsidR="008C4DE9" w:rsidRDefault="008C4DE9" w:rsidP="001D1636">
      <w:pPr>
        <w:pStyle w:val="CommentText"/>
      </w:pPr>
      <w:r>
        <w:rPr>
          <w:rStyle w:val="CommentReference"/>
        </w:rPr>
        <w:annotationRef/>
      </w:r>
      <w:r>
        <w:t>Check rounding</w:t>
      </w:r>
    </w:p>
  </w:comment>
  <w:comment w:id="315" w:author="Brice Kuimi" w:date="2023-08-17T12:51:00Z" w:initials="BK">
    <w:p w14:paraId="6F2338FC" w14:textId="77777777" w:rsidR="00D45E5D" w:rsidRDefault="008C4DE9" w:rsidP="00A51718">
      <w:pPr>
        <w:pStyle w:val="CommentText"/>
      </w:pPr>
      <w:r>
        <w:rPr>
          <w:rStyle w:val="CommentReference"/>
        </w:rPr>
        <w:annotationRef/>
      </w:r>
      <w:r w:rsidR="00D45E5D">
        <w:t>Add this to the text too!</w:t>
      </w:r>
    </w:p>
  </w:comment>
  <w:comment w:id="316" w:author="Linda Rothman" w:date="2023-08-17T21:40:00Z" w:initials="LR">
    <w:p w14:paraId="508C3957" w14:textId="77777777" w:rsidR="00E23948" w:rsidRDefault="00E23948" w:rsidP="00DA1AB2">
      <w:pPr>
        <w:pStyle w:val="CommentText"/>
      </w:pPr>
      <w:r>
        <w:rPr>
          <w:rStyle w:val="CommentReference"/>
        </w:rPr>
        <w:annotationRef/>
      </w:r>
      <w:r>
        <w:t>Agreed</w:t>
      </w:r>
    </w:p>
  </w:comment>
  <w:comment w:id="317" w:author="Richard Wen" w:date="2024-05-26T04:03:00Z" w:initials="MOU">
    <w:p w14:paraId="6C8C4134" w14:textId="77777777" w:rsidR="00255D63" w:rsidRDefault="00255D63" w:rsidP="00255D63">
      <w:r>
        <w:rPr>
          <w:rStyle w:val="CommentReference"/>
        </w:rPr>
        <w:annotationRef/>
      </w:r>
      <w:r>
        <w:rPr>
          <w:sz w:val="20"/>
          <w:szCs w:val="20"/>
        </w:rPr>
        <w:t>Added to text and clarified with wording</w:t>
      </w:r>
    </w:p>
  </w:comment>
  <w:comment w:id="344" w:author="Brice Kuimi" w:date="2023-08-17T12:54:00Z" w:initials="BK">
    <w:p w14:paraId="2B824A6B" w14:textId="569079CF" w:rsidR="008C4DE9" w:rsidRDefault="008C4DE9" w:rsidP="00E10AAA">
      <w:pPr>
        <w:pStyle w:val="CommentText"/>
      </w:pPr>
      <w:r>
        <w:rPr>
          <w:rStyle w:val="CommentReference"/>
        </w:rPr>
        <w:annotationRef/>
      </w:r>
      <w:r>
        <w:t>What about the remaining 20%</w:t>
      </w:r>
    </w:p>
  </w:comment>
  <w:comment w:id="345" w:author="Richard Wen" w:date="2024-05-26T04:04:00Z" w:initials="MOU">
    <w:p w14:paraId="1DECD483" w14:textId="77777777" w:rsidR="001D702B" w:rsidRDefault="001D702B" w:rsidP="001D702B">
      <w:r>
        <w:rPr>
          <w:rStyle w:val="CommentReference"/>
        </w:rPr>
        <w:annotationRef/>
      </w:r>
      <w:r>
        <w:rPr>
          <w:sz w:val="20"/>
          <w:szCs w:val="20"/>
        </w:rPr>
        <w:t>Included remaining 20%</w:t>
      </w:r>
    </w:p>
  </w:comment>
  <w:comment w:id="347" w:author="Brice Kuimi" w:date="2023-08-14T17:48:00Z" w:initials="BK">
    <w:p w14:paraId="068BADAE" w14:textId="329D7B15" w:rsidR="001E0E1C" w:rsidRDefault="001E0E1C" w:rsidP="001E0E1C">
      <w:pPr>
        <w:pStyle w:val="CommentText"/>
      </w:pPr>
      <w:r>
        <w:rPr>
          <w:rStyle w:val="CommentReference"/>
        </w:rPr>
        <w:annotationRef/>
      </w:r>
      <w:r>
        <w:t>Table 1 was computed before or after this exclusion?</w:t>
      </w:r>
    </w:p>
  </w:comment>
  <w:comment w:id="348"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349" w:author="Linda Rothman" w:date="2023-08-17T21:40:00Z" w:initials="LR">
    <w:p w14:paraId="2CFE63A0" w14:textId="77777777" w:rsidR="00E23948" w:rsidRDefault="00E23948" w:rsidP="000C79D2">
      <w:pPr>
        <w:pStyle w:val="CommentText"/>
      </w:pPr>
      <w:r>
        <w:rPr>
          <w:rStyle w:val="CommentReference"/>
        </w:rPr>
        <w:annotationRef/>
      </w:r>
      <w:r>
        <w:t>I think this sounds fine - Brice?</w:t>
      </w:r>
    </w:p>
  </w:comment>
  <w:comment w:id="350" w:author="Brice Kuimi" w:date="2023-08-18T09:47:00Z" w:initials="BK">
    <w:p w14:paraId="06095640" w14:textId="77777777" w:rsidR="007724D2" w:rsidRDefault="007724D2" w:rsidP="00175DD6">
      <w:pPr>
        <w:pStyle w:val="CommentText"/>
      </w:pPr>
      <w:r>
        <w:rPr>
          <w:rStyle w:val="CommentReference"/>
        </w:rPr>
        <w:annotationRef/>
      </w:r>
      <w:r>
        <w:t>Yes, it's fine</w:t>
      </w:r>
    </w:p>
  </w:comment>
  <w:comment w:id="374" w:author="Brice Kuimi" w:date="2023-08-17T13:00:00Z" w:initials="BK">
    <w:p w14:paraId="2527CEFC" w14:textId="35031C00" w:rsidR="00D45E5D" w:rsidRDefault="00D45E5D">
      <w:pPr>
        <w:pStyle w:val="CommentText"/>
      </w:pPr>
      <w:r>
        <w:rPr>
          <w:rStyle w:val="CommentReference"/>
        </w:rPr>
        <w:annotationRef/>
      </w:r>
      <w:r>
        <w:t>Please review your definition of misclassified.</w:t>
      </w:r>
    </w:p>
    <w:p w14:paraId="033C6DC5" w14:textId="77777777" w:rsidR="00D45E5D" w:rsidRDefault="00D45E5D">
      <w:pPr>
        <w:pStyle w:val="CommentText"/>
      </w:pPr>
      <w:r>
        <w:t>You mean the contrary I guess.</w:t>
      </w:r>
    </w:p>
    <w:p w14:paraId="506A7431" w14:textId="77777777" w:rsidR="00D45E5D" w:rsidRDefault="00D45E5D" w:rsidP="006B4D07">
      <w:pPr>
        <w:pStyle w:val="CommentText"/>
      </w:pPr>
      <w:r>
        <w:t>In Vancouver 34 among the 780 originally considers eligibles were in fact ineligibles right?</w:t>
      </w:r>
    </w:p>
  </w:comment>
  <w:comment w:id="372" w:author="Linda Rothman" w:date="2023-08-17T21:41:00Z" w:initials="LR">
    <w:p w14:paraId="79C29A89" w14:textId="77777777" w:rsidR="00E23948" w:rsidRDefault="00E23948" w:rsidP="00C21B48">
      <w:pPr>
        <w:pStyle w:val="CommentText"/>
      </w:pPr>
      <w:r>
        <w:rPr>
          <w:rStyle w:val="CommentReference"/>
        </w:rPr>
        <w:annotationRef/>
      </w:r>
      <w:r>
        <w:t>Sorry, not sure I understand this comment?</w:t>
      </w:r>
    </w:p>
  </w:comment>
  <w:comment w:id="373" w:author="Brice Kuimi" w:date="2023-08-18T09:49:00Z" w:initials="BK">
    <w:p w14:paraId="2A4F16CB" w14:textId="77777777" w:rsidR="007724D2" w:rsidRDefault="007724D2">
      <w:pPr>
        <w:pStyle w:val="CommentText"/>
      </w:pPr>
      <w:r>
        <w:rPr>
          <w:rStyle w:val="CommentReference"/>
        </w:rPr>
        <w:annotationRef/>
      </w:r>
      <w:r>
        <w:t xml:space="preserve">The definition of "*" in this figure is not clear for me. At he filtering stage, all ineligible are supposed to be removed. </w:t>
      </w:r>
    </w:p>
    <w:p w14:paraId="354919EE" w14:textId="77777777" w:rsidR="007724D2" w:rsidRDefault="007724D2" w:rsidP="00E968A1">
      <w:pPr>
        <w:pStyle w:val="CommentText"/>
      </w:pPr>
      <w:r>
        <w:t>So the 34 misclassified in Vancouver at the screening are those previously considers eligible which were in fact ineligible.</w:t>
      </w:r>
    </w:p>
  </w:comment>
  <w:comment w:id="393" w:author="Brice Kuimi" w:date="2023-08-17T13:06:00Z" w:initials="BK">
    <w:p w14:paraId="7543AF51" w14:textId="6A644F30" w:rsidR="00B67C5E" w:rsidRDefault="00B67C5E" w:rsidP="003266D2">
      <w:pPr>
        <w:pStyle w:val="CommentText"/>
      </w:pPr>
      <w:r>
        <w:rPr>
          <w:rStyle w:val="CommentReference"/>
        </w:rPr>
        <w:annotationRef/>
      </w:r>
      <w:r>
        <w:t>I hope this what you was trying to say</w:t>
      </w:r>
    </w:p>
  </w:comment>
  <w:comment w:id="444" w:author="Brice Kuimi" w:date="2023-08-17T13:12:00Z" w:initials="BK">
    <w:p w14:paraId="2219F8BE" w14:textId="6B371D05" w:rsidR="00B67C5E" w:rsidRDefault="00B67C5E" w:rsidP="005041C0">
      <w:pPr>
        <w:pStyle w:val="CommentText"/>
      </w:pPr>
      <w:r>
        <w:rPr>
          <w:rStyle w:val="CommentReference"/>
        </w:rPr>
        <w:annotationRef/>
      </w:r>
      <w:r>
        <w:t>Not sure if we should keep this. What do you think Linda?</w:t>
      </w:r>
    </w:p>
  </w:comment>
  <w:comment w:id="445" w:author="Linda Rothman" w:date="2023-08-17T21:43:00Z" w:initials="LR">
    <w:p w14:paraId="5EEB27CC" w14:textId="77777777" w:rsidR="00E23948" w:rsidRDefault="00E23948" w:rsidP="00DC69A4">
      <w:pPr>
        <w:pStyle w:val="CommentText"/>
      </w:pPr>
      <w:r>
        <w:rPr>
          <w:rStyle w:val="CommentReference"/>
        </w:rPr>
        <w:annotationRef/>
      </w:r>
      <w:r>
        <w:t xml:space="preserve">I think this belongs in the disccussion  </w:t>
      </w:r>
    </w:p>
  </w:comment>
  <w:comment w:id="449" w:author="Brice Kuimi" w:date="2023-08-17T13:13:00Z" w:initials="BK">
    <w:p w14:paraId="797C1856" w14:textId="32C0FEF1" w:rsidR="00B67C5E" w:rsidRDefault="00B67C5E" w:rsidP="00CF3652">
      <w:pPr>
        <w:pStyle w:val="CommentText"/>
      </w:pPr>
      <w:r>
        <w:rPr>
          <w:rStyle w:val="CommentReference"/>
        </w:rPr>
        <w:annotationRef/>
      </w:r>
      <w:r>
        <w:t>I generally tried to avoid this word</w:t>
      </w:r>
    </w:p>
  </w:comment>
  <w:comment w:id="452" w:author="Brice Kuimi" w:date="2023-08-17T13:15:00Z" w:initials="BK">
    <w:p w14:paraId="6A95D54A" w14:textId="77777777" w:rsidR="00FC1B67" w:rsidRDefault="00FC1B67" w:rsidP="00C770D5">
      <w:pPr>
        <w:pStyle w:val="CommentText"/>
      </w:pPr>
      <w:r>
        <w:rPr>
          <w:rStyle w:val="CommentReference"/>
        </w:rPr>
        <w:annotationRef/>
      </w:r>
      <w:r>
        <w:t>Hard to interpret. Just say 10 fold). Same for Toronto (twice)</w:t>
      </w:r>
    </w:p>
  </w:comment>
  <w:comment w:id="463" w:author="Linda Rothman" w:date="2023-08-17T21:44:00Z" w:initials="LR">
    <w:p w14:paraId="62118288" w14:textId="77777777" w:rsidR="00E23948" w:rsidRDefault="00E23948" w:rsidP="00A6133E">
      <w:pPr>
        <w:pStyle w:val="CommentText"/>
      </w:pPr>
      <w:r>
        <w:rPr>
          <w:rStyle w:val="CommentReference"/>
        </w:rPr>
        <w:annotationRef/>
      </w:r>
      <w:r>
        <w:t>These types of sentences belong in discussions</w:t>
      </w:r>
    </w:p>
  </w:comment>
  <w:comment w:id="471" w:author="Brice Kuimi" w:date="2023-08-17T13:18:00Z" w:initials="BK">
    <w:p w14:paraId="345F9B2B" w14:textId="3633A596" w:rsidR="0065611C" w:rsidRDefault="0065611C" w:rsidP="00DD23B0">
      <w:pPr>
        <w:pStyle w:val="CommentText"/>
      </w:pPr>
      <w:r>
        <w:rPr>
          <w:rStyle w:val="CommentReference"/>
        </w:rPr>
        <w:annotationRef/>
      </w:r>
      <w:r>
        <w:t>I still think this c-km will confuse people. Just use km</w:t>
      </w:r>
    </w:p>
  </w:comment>
  <w:comment w:id="483" w:author="Brice Kuimi" w:date="2023-08-17T13:18:00Z" w:initials="BK">
    <w:p w14:paraId="2A369982" w14:textId="77777777" w:rsidR="0065611C" w:rsidRDefault="0065611C" w:rsidP="00B35FC3">
      <w:pPr>
        <w:pStyle w:val="CommentText"/>
      </w:pPr>
      <w:r>
        <w:rPr>
          <w:rStyle w:val="CommentReference"/>
        </w:rPr>
        <w:annotationRef/>
      </w:r>
      <w:r>
        <w:t>Being consistent</w:t>
      </w:r>
    </w:p>
  </w:comment>
  <w:comment w:id="484" w:author="Richard Wen" w:date="2024-05-26T04:05:00Z" w:initials="MOU">
    <w:p w14:paraId="2EE42247" w14:textId="77777777" w:rsidR="00F152D3" w:rsidRDefault="00F152D3" w:rsidP="00F152D3">
      <w:r>
        <w:rPr>
          <w:rStyle w:val="CommentReference"/>
        </w:rPr>
        <w:annotationRef/>
      </w:r>
      <w:r>
        <w:rPr>
          <w:sz w:val="20"/>
          <w:szCs w:val="20"/>
        </w:rPr>
        <w:t>Used bikeways for consistency</w:t>
      </w:r>
    </w:p>
  </w:comment>
  <w:comment w:id="493" w:author="Brice Kuimi" w:date="2023-08-17T13:24:00Z" w:initials="BK">
    <w:p w14:paraId="77B71CCF" w14:textId="0BC4057F" w:rsidR="0065611C" w:rsidRDefault="0065611C" w:rsidP="003306D7">
      <w:pPr>
        <w:pStyle w:val="CommentText"/>
      </w:pPr>
      <w:r>
        <w:rPr>
          <w:rStyle w:val="CommentReference"/>
        </w:rPr>
        <w:annotationRef/>
      </w:r>
      <w:r>
        <w:t>Applied the same changes</w:t>
      </w:r>
    </w:p>
  </w:comment>
  <w:comment w:id="494" w:author="Linda Rothman" w:date="2023-08-17T21:45:00Z" w:initials="LR">
    <w:p w14:paraId="0536B4F0" w14:textId="77777777" w:rsidR="00E23948" w:rsidRDefault="00E23948" w:rsidP="00B123E8">
      <w:pPr>
        <w:pStyle w:val="CommentText"/>
      </w:pPr>
      <w:r>
        <w:rPr>
          <w:rStyle w:val="CommentReference"/>
        </w:rPr>
        <w:annotationRef/>
      </w:r>
      <w:r>
        <w:t>E.g. "almost a quarter"</w:t>
      </w:r>
    </w:p>
  </w:comment>
  <w:comment w:id="495" w:author="Linda Rothman" w:date="2023-08-17T21:47:00Z" w:initials="LR">
    <w:p w14:paraId="068E25BF" w14:textId="77777777" w:rsidR="00E23948" w:rsidRDefault="00E23948" w:rsidP="00B60FDB">
      <w:pPr>
        <w:pStyle w:val="CommentText"/>
      </w:pPr>
      <w:r>
        <w:rPr>
          <w:rStyle w:val="CommentReference"/>
        </w:rPr>
        <w:annotationRef/>
      </w:r>
      <w:r>
        <w:t>Konrad, I thought you had wanted to describe each of the city's separately as they were so different with respect to this</w:t>
      </w:r>
    </w:p>
  </w:comment>
  <w:comment w:id="496" w:author="Brice Kuimi" w:date="2023-08-17T13:26:00Z" w:initials="BK">
    <w:p w14:paraId="37A06371" w14:textId="67B836EB" w:rsidR="0040190F" w:rsidRDefault="0040190F" w:rsidP="001A6ADE">
      <w:pPr>
        <w:pStyle w:val="CommentText"/>
      </w:pPr>
      <w:r>
        <w:rPr>
          <w:rStyle w:val="CommentReference"/>
        </w:rPr>
        <w:annotationRef/>
      </w:r>
      <w:r>
        <w:t>Move to the discussion</w:t>
      </w:r>
    </w:p>
  </w:comment>
  <w:comment w:id="497" w:author="Linda Rothman" w:date="2023-08-17T21:46:00Z" w:initials="LR">
    <w:p w14:paraId="5EDCA969" w14:textId="77777777" w:rsidR="00E23948" w:rsidRDefault="00E23948" w:rsidP="0081093D">
      <w:pPr>
        <w:pStyle w:val="CommentText"/>
      </w:pPr>
      <w:r>
        <w:rPr>
          <w:rStyle w:val="CommentReference"/>
        </w:rPr>
        <w:annotationRef/>
      </w:r>
      <w:r>
        <w:t>Not sure what is meant by a "more inclusive" - when it is moved to the discussion</w:t>
      </w:r>
    </w:p>
  </w:comment>
  <w:comment w:id="501" w:author="Konrad Samsel" w:date="2023-08-16T12:26:00Z" w:initials="KS">
    <w:p w14:paraId="06532596" w14:textId="14B393A8" w:rsidR="00057E77" w:rsidRDefault="00057E77" w:rsidP="00980FC1">
      <w:pPr>
        <w:pStyle w:val="CommentText"/>
      </w:pPr>
      <w:r>
        <w:rPr>
          <w:rStyle w:val="CommentReference"/>
        </w:rPr>
        <w:annotationRef/>
      </w:r>
      <w:r>
        <w:t>Revised to include Dec. in front of each year in the x-axis</w:t>
      </w:r>
    </w:p>
  </w:comment>
  <w:comment w:id="502" w:author="Brice Kuimi" w:date="2023-08-17T13:20:00Z" w:initials="BK">
    <w:p w14:paraId="0A2CE785" w14:textId="77777777" w:rsidR="0065611C" w:rsidRDefault="0065611C" w:rsidP="00803CA2">
      <w:pPr>
        <w:pStyle w:val="CommentText"/>
      </w:pPr>
      <w:r>
        <w:rPr>
          <w:rStyle w:val="CommentReference"/>
        </w:rPr>
        <w:annotationRef/>
      </w:r>
      <w:r>
        <w:t>Good. Please place each figure directly after the paragraph they're first mentioned.</w:t>
      </w:r>
    </w:p>
  </w:comment>
  <w:comment w:id="504" w:author="Konrad Samsel" w:date="2023-08-17T08:02:00Z" w:initials="KS">
    <w:p w14:paraId="338E6D25" w14:textId="3C0D4474" w:rsidR="00FC26E2" w:rsidRDefault="00FC26E2" w:rsidP="007F625E">
      <w:pPr>
        <w:pStyle w:val="CommentText"/>
      </w:pPr>
      <w:r>
        <w:rPr>
          <w:rStyle w:val="CommentReference"/>
        </w:rPr>
        <w:annotationRef/>
      </w:r>
      <w:r>
        <w:t>Unsure of whether to call this a rate or net change</w:t>
      </w:r>
    </w:p>
  </w:comment>
  <w:comment w:id="505" w:author="Brice Kuimi" w:date="2023-08-17T13:22:00Z" w:initials="BK">
    <w:p w14:paraId="6378C2C9" w14:textId="77777777" w:rsidR="0065611C" w:rsidRDefault="0065611C" w:rsidP="00AD33DC">
      <w:pPr>
        <w:pStyle w:val="CommentText"/>
      </w:pPr>
      <w:r>
        <w:rPr>
          <w:rStyle w:val="CommentReference"/>
        </w:rPr>
        <w:annotationRef/>
      </w:r>
      <w:r>
        <w:t>You can keep net change. Use the same x-axis (Dec-) for all figures</w:t>
      </w:r>
    </w:p>
  </w:comment>
  <w:comment w:id="514" w:author="Linda Rothman" w:date="2023-08-17T21:50:00Z" w:initials="LR">
    <w:p w14:paraId="152D17F5" w14:textId="77777777" w:rsidR="00E86B10" w:rsidRDefault="00E86B10" w:rsidP="00D35D2C">
      <w:pPr>
        <w:pStyle w:val="CommentText"/>
      </w:pPr>
      <w:r>
        <w:rPr>
          <w:rStyle w:val="CommentReference"/>
        </w:rPr>
        <w:annotationRef/>
      </w:r>
      <w:r>
        <w:t xml:space="preserve">How did you define downtown for each of these cities? </w:t>
      </w:r>
    </w:p>
  </w:comment>
  <w:comment w:id="517" w:author="Linda Rothman" w:date="2023-08-17T21:54:00Z" w:initials="LR">
    <w:p w14:paraId="465D8A4B" w14:textId="77777777" w:rsidR="00E86B10" w:rsidRDefault="00E86B10" w:rsidP="00F300F4">
      <w:pPr>
        <w:pStyle w:val="CommentText"/>
      </w:pPr>
      <w:r>
        <w:rPr>
          <w:rStyle w:val="CommentReference"/>
        </w:rPr>
        <w:annotationRef/>
      </w:r>
      <w:r>
        <w:t xml:space="preserve">You haven't talked about the road types? </w:t>
      </w:r>
    </w:p>
  </w:comment>
  <w:comment w:id="518" w:author="Brice Kuimi" w:date="2023-08-18T09:54:00Z" w:initials="BK">
    <w:p w14:paraId="13B8F02A" w14:textId="77777777" w:rsidR="00D63A8B" w:rsidRDefault="00D63A8B">
      <w:pPr>
        <w:pStyle w:val="CommentText"/>
      </w:pPr>
      <w:r>
        <w:rPr>
          <w:rStyle w:val="CommentReference"/>
        </w:rPr>
        <w:annotationRef/>
      </w:r>
      <w:r>
        <w:t>Not enough time for the report.</w:t>
      </w:r>
    </w:p>
    <w:p w14:paraId="19533ED2" w14:textId="77777777" w:rsidR="00D63A8B" w:rsidRDefault="00D63A8B" w:rsidP="00416478">
      <w:pPr>
        <w:pStyle w:val="CommentText"/>
      </w:pPr>
      <w:r>
        <w:t>But for the paper , we should</w:t>
      </w:r>
    </w:p>
  </w:comment>
  <w:comment w:id="520" w:author="Linda Rothman" w:date="2023-08-17T21:50:00Z" w:initials="LR">
    <w:p w14:paraId="23E000FF" w14:textId="595E2600" w:rsidR="00E86B10" w:rsidRDefault="00E86B10" w:rsidP="00070269">
      <w:pPr>
        <w:pStyle w:val="CommentText"/>
      </w:pPr>
      <w:r>
        <w:rPr>
          <w:rStyle w:val="CommentReference"/>
        </w:rPr>
        <w:annotationRef/>
      </w:r>
      <w:r>
        <w:t>Please make sure there are study objectives at the end of the intro and address the first few sentences in the discussion to the objectives</w:t>
      </w:r>
    </w:p>
  </w:comment>
  <w:comment w:id="521" w:author="Richard Wen" w:date="2024-05-26T04:08:00Z" w:initials="MOU">
    <w:p w14:paraId="1DF5B0A6" w14:textId="77777777" w:rsidR="00C57222" w:rsidRDefault="00C57222" w:rsidP="00C57222">
      <w:r>
        <w:rPr>
          <w:rStyle w:val="CommentReference"/>
        </w:rPr>
        <w:annotationRef/>
      </w:r>
      <w:r>
        <w:rPr>
          <w:sz w:val="20"/>
          <w:szCs w:val="20"/>
        </w:rPr>
        <w:t>Added more clear wording to objectives</w:t>
      </w:r>
    </w:p>
  </w:comment>
  <w:comment w:id="533" w:author="Linda Rothman" w:date="2023-08-17T21:51:00Z" w:initials="LR">
    <w:p w14:paraId="6AC5CC84" w14:textId="4AB5CBB5" w:rsidR="00E86B10" w:rsidRDefault="00E86B10" w:rsidP="00E25648">
      <w:pPr>
        <w:pStyle w:val="CommentText"/>
      </w:pPr>
      <w:r>
        <w:rPr>
          <w:rStyle w:val="CommentReference"/>
        </w:rPr>
        <w:annotationRef/>
      </w:r>
      <w:r>
        <w:t>Reference</w:t>
      </w:r>
    </w:p>
  </w:comment>
  <w:comment w:id="534" w:author="Linda Rothman" w:date="2023-08-17T21:53:00Z" w:initials="LR">
    <w:p w14:paraId="3A1CAAB9" w14:textId="77777777" w:rsidR="00E86B10" w:rsidRDefault="00E86B10" w:rsidP="00E14B7D">
      <w:pPr>
        <w:pStyle w:val="CommentText"/>
      </w:pPr>
      <w:r>
        <w:rPr>
          <w:rStyle w:val="CommentReference"/>
        </w:rPr>
        <w:annotationRef/>
      </w:r>
      <w:r>
        <w:t xml:space="preserve">So these differences between cities- what does this mean?   You said there are differences, but the next paragraph should be directed to this. Why do you think there are differences?   </w:t>
      </w:r>
    </w:p>
  </w:comment>
  <w:comment w:id="553" w:author="Linda Rothman" w:date="2023-08-17T21:55:00Z" w:initials="LR">
    <w:p w14:paraId="6D731CAC" w14:textId="77777777" w:rsidR="00E86B10" w:rsidRDefault="00E86B10" w:rsidP="004F400F">
      <w:pPr>
        <w:pStyle w:val="CommentText"/>
      </w:pPr>
      <w:r>
        <w:rPr>
          <w:rStyle w:val="CommentReference"/>
        </w:rPr>
        <w:annotationRef/>
      </w:r>
      <w:r>
        <w:t xml:space="preserve">This seems to need to be in another paragraph- it is not related to the first few sentences.  </w:t>
      </w:r>
    </w:p>
  </w:comment>
  <w:comment w:id="554" w:author="Richard Wen" w:date="2024-05-26T04:09:00Z" w:initials="MOU">
    <w:p w14:paraId="1B6D2F82" w14:textId="77777777" w:rsidR="00B4124E" w:rsidRDefault="00B4124E" w:rsidP="00B4124E">
      <w:r>
        <w:rPr>
          <w:rStyle w:val="CommentReference"/>
        </w:rPr>
        <w:annotationRef/>
      </w:r>
      <w:r>
        <w:rPr>
          <w:sz w:val="20"/>
          <w:szCs w:val="20"/>
        </w:rPr>
        <w:t>Moved to new paragraph</w:t>
      </w:r>
    </w:p>
  </w:comment>
  <w:comment w:id="555" w:author="Linda Rothman" w:date="2023-08-17T21:56:00Z" w:initials="LR">
    <w:p w14:paraId="39BEEBCB" w14:textId="495C3A24" w:rsidR="00E86B10" w:rsidRDefault="00E86B10">
      <w:pPr>
        <w:pStyle w:val="CommentText"/>
      </w:pPr>
      <w:r>
        <w:rPr>
          <w:rStyle w:val="CommentReference"/>
        </w:rPr>
        <w:annotationRef/>
      </w:r>
      <w:r>
        <w:t>Again, these sentences don't seem to belong in the same paragraphs.</w:t>
      </w:r>
    </w:p>
    <w:p w14:paraId="6C688C62" w14:textId="77777777" w:rsidR="00E86B10" w:rsidRDefault="00E86B10">
      <w:pPr>
        <w:pStyle w:val="CommentText"/>
      </w:pPr>
    </w:p>
    <w:p w14:paraId="456C4AE0" w14:textId="77777777" w:rsidR="00E86B10" w:rsidRDefault="00E86B10" w:rsidP="00725169">
      <w:pPr>
        <w:pStyle w:val="CommentText"/>
      </w:pPr>
      <w:r>
        <w:t>Need to figure out what this paragraph is trying to say</w:t>
      </w:r>
    </w:p>
  </w:comment>
  <w:comment w:id="566" w:author="Brice Kuimi" w:date="2023-08-17T13:12:00Z" w:initials="BK">
    <w:p w14:paraId="47C32ECE" w14:textId="77777777" w:rsidR="003B2ABB" w:rsidRDefault="003B2ABB" w:rsidP="003B2ABB">
      <w:pPr>
        <w:pStyle w:val="CommentText"/>
      </w:pPr>
      <w:r>
        <w:rPr>
          <w:rStyle w:val="CommentReference"/>
        </w:rPr>
        <w:annotationRef/>
      </w:r>
      <w:r>
        <w:t>Not sure if we should keep this. What do you think Linda?</w:t>
      </w:r>
    </w:p>
  </w:comment>
  <w:comment w:id="567" w:author="Linda Rothman" w:date="2023-08-17T21:43:00Z" w:initials="LR">
    <w:p w14:paraId="25E77139" w14:textId="77777777" w:rsidR="003B2ABB" w:rsidRDefault="003B2ABB" w:rsidP="003B2ABB">
      <w:pPr>
        <w:pStyle w:val="CommentText"/>
      </w:pPr>
      <w:r>
        <w:rPr>
          <w:rStyle w:val="CommentReference"/>
        </w:rPr>
        <w:annotationRef/>
      </w:r>
      <w:r>
        <w:t xml:space="preserve">I think this belongs in the disccussion  </w:t>
      </w:r>
    </w:p>
  </w:comment>
  <w:comment w:id="590" w:author="Linda Rothman" w:date="2023-08-17T22:00:00Z" w:initials="LR">
    <w:p w14:paraId="10DE8AA4" w14:textId="77777777" w:rsidR="0006611F" w:rsidRDefault="0006611F">
      <w:pPr>
        <w:pStyle w:val="CommentText"/>
      </w:pPr>
      <w:r>
        <w:rPr>
          <w:rStyle w:val="CommentReference"/>
        </w:rPr>
        <w:annotationRef/>
      </w:r>
      <w:r>
        <w:t>I don't think we know from this study, how municipalities have priortised active transportation options.   That would require a policy analysis or a qualitative study.</w:t>
      </w:r>
    </w:p>
    <w:p w14:paraId="44797DF5" w14:textId="77777777" w:rsidR="0006611F" w:rsidRDefault="0006611F">
      <w:pPr>
        <w:pStyle w:val="CommentText"/>
      </w:pPr>
    </w:p>
    <w:p w14:paraId="313675DB" w14:textId="77777777" w:rsidR="0006611F" w:rsidRDefault="0006611F" w:rsidP="000F321E">
      <w:pPr>
        <w:pStyle w:val="CommentText"/>
      </w:pPr>
      <w:r>
        <w:t xml:space="preserve">Also, this is only one active transportation options.  I would stick to being specific. </w:t>
      </w:r>
    </w:p>
  </w:comment>
  <w:comment w:id="595" w:author="Linda Rothman" w:date="2023-08-17T22:00:00Z" w:initials="LR">
    <w:p w14:paraId="5790CFB7" w14:textId="77777777" w:rsidR="0006611F" w:rsidRDefault="0006611F" w:rsidP="00E3040E">
      <w:pPr>
        <w:pStyle w:val="CommentText"/>
      </w:pPr>
      <w:r>
        <w:rPr>
          <w:rStyle w:val="CommentReference"/>
        </w:rPr>
        <w:annotationRef/>
      </w:r>
      <w:r>
        <w:t xml:space="preserve">But again, need to say something about the difdferences between cities. </w:t>
      </w:r>
    </w:p>
  </w:comment>
  <w:comment w:id="596" w:author="Richard Wen" w:date="2024-05-26T04:20:00Z" w:initials="MOU">
    <w:p w14:paraId="55808BAD" w14:textId="77777777" w:rsidR="00F0253C" w:rsidRDefault="00F0253C" w:rsidP="00F0253C">
      <w:r>
        <w:rPr>
          <w:rStyle w:val="CommentReference"/>
        </w:rPr>
        <w:annotationRef/>
      </w:r>
      <w:r>
        <w:rPr>
          <w:sz w:val="20"/>
          <w:szCs w:val="20"/>
        </w:rPr>
        <w:t>Added major diff between cities with emphasis on Toronto</w:t>
      </w:r>
    </w:p>
  </w:comment>
  <w:comment w:id="608" w:author="Linda Rothman" w:date="2023-08-17T22:03:00Z" w:initials="LR">
    <w:p w14:paraId="293B58F1" w14:textId="546164BE" w:rsidR="005B4186" w:rsidRDefault="0006611F" w:rsidP="00F4264C">
      <w:pPr>
        <w:pStyle w:val="CommentText"/>
      </w:pPr>
      <w:r>
        <w:rPr>
          <w:rStyle w:val="CommentReference"/>
        </w:rPr>
        <w:annotationRef/>
      </w:r>
      <w:r w:rsidR="005B4186">
        <w:t>You didn't talk about this anywhere before this (ie how the maps look so unconnected).   It would be good to put a sentence or two related to this in the results.</w:t>
      </w:r>
    </w:p>
  </w:comment>
  <w:comment w:id="609" w:author="Richard Wen" w:date="2024-05-26T04:17:00Z" w:initials="MOU">
    <w:p w14:paraId="5500550D" w14:textId="77777777" w:rsidR="006A3F6C" w:rsidRDefault="006A3F6C" w:rsidP="006A3F6C">
      <w:r>
        <w:rPr>
          <w:rStyle w:val="CommentReference"/>
        </w:rPr>
        <w:annotationRef/>
      </w:r>
      <w:r>
        <w:rPr>
          <w:sz w:val="20"/>
          <w:szCs w:val="20"/>
        </w:rPr>
        <w:t>We did not do a connectivity analyses so there is not much to say about this yet, so I only included a sentence a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C64D6" w15:done="1"/>
  <w15:commentEx w15:paraId="1AFCA6F8" w15:done="0"/>
  <w15:commentEx w15:paraId="3BEFED90" w15:paraIdParent="1AFCA6F8" w15:done="0"/>
  <w15:commentEx w15:paraId="1FDE9C3E" w15:done="0"/>
  <w15:commentEx w15:paraId="2E7D539D" w15:paraIdParent="1FDE9C3E" w15:done="0"/>
  <w15:commentEx w15:paraId="0138BA52" w15:done="0"/>
  <w15:commentEx w15:paraId="0D22DE8A" w15:paraIdParent="0138BA52" w15:done="0"/>
  <w15:commentEx w15:paraId="6DC694A0" w15:paraIdParent="0138BA52" w15:done="0"/>
  <w15:commentEx w15:paraId="49D371D5" w15:paraIdParent="0138BA52" w15:done="0"/>
  <w15:commentEx w15:paraId="6ABD1C0E" w15:done="0"/>
  <w15:commentEx w15:paraId="54D08478" w15:paraIdParent="6ABD1C0E" w15:done="0"/>
  <w15:commentEx w15:paraId="0458526A" w15:paraIdParent="6ABD1C0E" w15:done="0"/>
  <w15:commentEx w15:paraId="060A9C54" w15:paraIdParent="6ABD1C0E" w15:done="0"/>
  <w15:commentEx w15:paraId="0519BEC7" w15:done="0"/>
  <w15:commentEx w15:paraId="4E69478E" w15:paraIdParent="0519BEC7" w15:done="0"/>
  <w15:commentEx w15:paraId="412F6FD9" w15:paraIdParent="0519BEC7" w15:done="0"/>
  <w15:commentEx w15:paraId="3C9CB1DA" w15:done="0"/>
  <w15:commentEx w15:paraId="633C083F" w15:done="0"/>
  <w15:commentEx w15:paraId="691D4F81" w15:paraIdParent="633C083F" w15:done="0"/>
  <w15:commentEx w15:paraId="34054623" w15:paraIdParent="633C083F" w15:done="0"/>
  <w15:commentEx w15:paraId="47CA57FE" w15:done="0"/>
  <w15:commentEx w15:paraId="6D97C431" w15:paraIdParent="47CA57FE" w15:done="0"/>
  <w15:commentEx w15:paraId="33F8C629" w15:done="0"/>
  <w15:commentEx w15:paraId="64ED5401" w15:paraIdParent="33F8C629" w15:done="0"/>
  <w15:commentEx w15:paraId="346BDFE6" w15:done="0"/>
  <w15:commentEx w15:paraId="6150DE5D" w15:done="0"/>
  <w15:commentEx w15:paraId="313FB1C4" w15:done="0"/>
  <w15:commentEx w15:paraId="113E6F3C" w15:done="0"/>
  <w15:commentEx w15:paraId="233E180E" w15:paraIdParent="113E6F3C" w15:done="0"/>
  <w15:commentEx w15:paraId="7ADECBEB" w15:paraIdParent="113E6F3C" w15:done="0"/>
  <w15:commentEx w15:paraId="3B0C16B7" w15:paraIdParent="113E6F3C" w15:done="0"/>
  <w15:commentEx w15:paraId="06C7B781" w15:paraIdParent="113E6F3C" w15:done="0"/>
  <w15:commentEx w15:paraId="599CB60A" w15:done="0"/>
  <w15:commentEx w15:paraId="3A638740" w15:paraIdParent="599CB60A" w15:done="0"/>
  <w15:commentEx w15:paraId="7D899DC4" w15:paraIdParent="599CB60A" w15:done="0"/>
  <w15:commentEx w15:paraId="652A8286" w15:done="0"/>
  <w15:commentEx w15:paraId="3817B021" w15:paraIdParent="652A8286" w15:done="0"/>
  <w15:commentEx w15:paraId="64A31F9B" w15:paraIdParent="652A8286" w15:done="0"/>
  <w15:commentEx w15:paraId="5E9A3D0B" w15:done="0"/>
  <w15:commentEx w15:paraId="67ACEE39" w15:paraIdParent="5E9A3D0B" w15:done="0"/>
  <w15:commentEx w15:paraId="30352C75" w15:done="0"/>
  <w15:commentEx w15:paraId="14BB4EC7" w15:done="0"/>
  <w15:commentEx w15:paraId="6EF2FEE3" w15:done="0"/>
  <w15:commentEx w15:paraId="6F2338FC" w15:done="0"/>
  <w15:commentEx w15:paraId="508C3957" w15:paraIdParent="6F2338FC" w15:done="0"/>
  <w15:commentEx w15:paraId="6C8C4134" w15:paraIdParent="6F2338FC" w15:done="0"/>
  <w15:commentEx w15:paraId="2B824A6B" w15:done="0"/>
  <w15:commentEx w15:paraId="1DECD483" w15:paraIdParent="2B824A6B" w15:done="0"/>
  <w15:commentEx w15:paraId="068BADAE" w15:done="0"/>
  <w15:commentEx w15:paraId="703579E3" w15:paraIdParent="068BADAE" w15:done="0"/>
  <w15:commentEx w15:paraId="2CFE63A0" w15:paraIdParent="068BADAE" w15:done="0"/>
  <w15:commentEx w15:paraId="06095640" w15:paraIdParent="068BADAE" w15:done="0"/>
  <w15:commentEx w15:paraId="506A7431" w15:done="0"/>
  <w15:commentEx w15:paraId="79C29A89" w15:paraIdParent="506A7431" w15:done="0"/>
  <w15:commentEx w15:paraId="354919EE" w15:paraIdParent="506A7431" w15:done="0"/>
  <w15:commentEx w15:paraId="7543AF51" w15:done="0"/>
  <w15:commentEx w15:paraId="2219F8BE" w15:done="0"/>
  <w15:commentEx w15:paraId="5EEB27CC" w15:paraIdParent="2219F8BE" w15:done="0"/>
  <w15:commentEx w15:paraId="797C1856" w15:done="0"/>
  <w15:commentEx w15:paraId="6A95D54A" w15:done="0"/>
  <w15:commentEx w15:paraId="62118288" w15:done="0"/>
  <w15:commentEx w15:paraId="345F9B2B" w15:done="0"/>
  <w15:commentEx w15:paraId="2A369982" w15:done="0"/>
  <w15:commentEx w15:paraId="2EE42247" w15:paraIdParent="2A369982" w15:done="0"/>
  <w15:commentEx w15:paraId="77B71CCF" w15:done="0"/>
  <w15:commentEx w15:paraId="0536B4F0" w15:paraIdParent="77B71CCF" w15:done="0"/>
  <w15:commentEx w15:paraId="068E25BF" w15:done="0"/>
  <w15:commentEx w15:paraId="37A06371" w15:done="0"/>
  <w15:commentEx w15:paraId="5EDCA969" w15:paraIdParent="37A06371" w15:done="0"/>
  <w15:commentEx w15:paraId="06532596" w15:done="0"/>
  <w15:commentEx w15:paraId="0A2CE785" w15:paraIdParent="06532596" w15:done="0"/>
  <w15:commentEx w15:paraId="338E6D25" w15:done="0"/>
  <w15:commentEx w15:paraId="6378C2C9" w15:paraIdParent="338E6D25" w15:done="0"/>
  <w15:commentEx w15:paraId="152D17F5" w15:done="0"/>
  <w15:commentEx w15:paraId="465D8A4B" w15:done="0"/>
  <w15:commentEx w15:paraId="19533ED2" w15:paraIdParent="465D8A4B" w15:done="0"/>
  <w15:commentEx w15:paraId="23E000FF" w15:done="0"/>
  <w15:commentEx w15:paraId="1DF5B0A6" w15:paraIdParent="23E000FF" w15:done="0"/>
  <w15:commentEx w15:paraId="6AC5CC84" w15:done="0"/>
  <w15:commentEx w15:paraId="3A1CAAB9" w15:done="0"/>
  <w15:commentEx w15:paraId="6D731CAC" w15:done="0"/>
  <w15:commentEx w15:paraId="1B6D2F82" w15:paraIdParent="6D731CAC" w15:done="0"/>
  <w15:commentEx w15:paraId="456C4AE0" w15:done="0"/>
  <w15:commentEx w15:paraId="47C32ECE" w15:done="0"/>
  <w15:commentEx w15:paraId="25E77139" w15:paraIdParent="47C32ECE" w15:done="0"/>
  <w15:commentEx w15:paraId="313675DB" w15:done="0"/>
  <w15:commentEx w15:paraId="5790CFB7" w15:done="0"/>
  <w15:commentEx w15:paraId="55808BAD" w15:paraIdParent="5790CFB7" w15:done="0"/>
  <w15:commentEx w15:paraId="293B58F1" w15:done="0"/>
  <w15:commentEx w15:paraId="5500550D" w15:paraIdParent="293B58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8092" w16cex:dateUtc="2023-08-17T15:18:00Z"/>
  <w16cex:commentExtensible w16cex:durableId="288882FA" w16cex:dateUtc="2023-08-17T15:28:00Z"/>
  <w16cex:commentExtensible w16cex:durableId="2DEEDDF6" w16cex:dateUtc="2024-05-26T07:18:00Z"/>
  <w16cex:commentExtensible w16cex:durableId="2888839A" w16cex:dateUtc="2023-08-17T15:31:00Z"/>
  <w16cex:commentExtensible w16cex:durableId="421222A6" w16cex:dateUtc="2024-05-26T07:29:00Z"/>
  <w16cex:commentExtensible w16cex:durableId="288883EE" w16cex:dateUtc="2023-08-17T15:33:00Z"/>
  <w16cex:commentExtensible w16cex:durableId="28890EF4" w16cex:dateUtc="2023-08-18T01:26:00Z"/>
  <w16cex:commentExtensible w16cex:durableId="2889B9DB" w16cex:dateUtc="2023-08-18T13:34:00Z"/>
  <w16cex:commentExtensible w16cex:durableId="5ED2F261" w16cex:dateUtc="2024-05-26T07:51:00Z"/>
  <w16cex:commentExtensible w16cex:durableId="28888447" w16cex:dateUtc="2023-08-17T15:34:00Z"/>
  <w16cex:commentExtensible w16cex:durableId="28890F2E" w16cex:dateUtc="2023-08-18T01:27:00Z"/>
  <w16cex:commentExtensible w16cex:durableId="2889BB89" w16cex:dateUtc="2023-08-18T13:42:00Z"/>
  <w16cex:commentExtensible w16cex:durableId="74930918" w16cex:dateUtc="2024-05-26T07:53:00Z"/>
  <w16cex:commentExtensible w16cex:durableId="288885B2" w16cex:dateUtc="2023-08-17T15:40:00Z"/>
  <w16cex:commentExtensible w16cex:durableId="28890F8A" w16cex:dateUtc="2023-08-18T01:28:00Z"/>
  <w16cex:commentExtensible w16cex:durableId="2889BBA2" w16cex:dateUtc="2023-08-18T13:42:00Z"/>
  <w16cex:commentExtensible w16cex:durableId="28888607" w16cex:dateUtc="2023-08-17T15:41:00Z"/>
  <w16cex:commentExtensible w16cex:durableId="28891410" w16cex:dateUtc="2023-08-18T01:48:00Z"/>
  <w16cex:commentExtensible w16cex:durableId="2889BBD2" w16cex:dateUtc="2023-08-18T13:43:00Z"/>
  <w16cex:commentExtensible w16cex:durableId="69025468" w16cex:dateUtc="2024-05-26T07:55:00Z"/>
  <w16cex:commentExtensible w16cex:durableId="2884CEB1" w16cex:dateUtc="2023-08-14T20:02:00Z">
    <w16cex:extLst>
      <w16:ext w16:uri="{CE6994B0-6A32-4C9F-8C6B-6E91EDA988CE}">
        <cr:reactions xmlns:cr="http://schemas.microsoft.com/office/comments/2020/reactions">
          <cr:reaction reactionType="1">
            <cr:reactionInfo dateUtc="2023-08-17T16:49:54Z">
              <cr:user userId="S::brice.kuimi@utoronto.ca::5574aa5c-354e-4e7e-8e1a-c7f1fe9405d5" userProvider="AD" userName="Brice Kuimi"/>
            </cr:reactionInfo>
          </cr:reaction>
        </cr:reactions>
      </w16:ext>
    </w16cex:extLst>
  </w16cex:commentExtensible>
  <w16cex:commentExtensible w16cex:durableId="28869314" w16cex:dateUtc="2023-08-16T04:13:00Z"/>
  <w16cex:commentExtensible w16cex:durableId="288887D9" w16cex:dateUtc="2023-08-17T15:49:00Z"/>
  <w16cex:commentExtensible w16cex:durableId="28890FC5" w16cex:dateUtc="2023-08-18T01:29:00Z"/>
  <w16cex:commentExtensible w16cex:durableId="28891071" w16cex:dateUtc="2023-08-18T01:32:00Z"/>
  <w16cex:commentExtensible w16cex:durableId="28888BE3" w16cex:dateUtc="2023-08-17T16:06:00Z"/>
  <w16cex:commentExtensible w16cex:durableId="28888C32" w16cex:dateUtc="2023-08-17T16:08: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910EE" w16cex:dateUtc="2023-08-18T01:34:00Z"/>
  <w16cex:commentExtensible w16cex:durableId="138FDE6D" w16cex:dateUtc="2024-05-26T07:57:00Z"/>
  <w16cex:commentExtensible w16cex:durableId="288893D0" w16cex:dateUtc="2023-08-17T16:40:00Z"/>
  <w16cex:commentExtensible w16cex:durableId="28891136" w16cex:dateUtc="2023-08-18T01:35:00Z"/>
  <w16cex:commentExtensible w16cex:durableId="2889BC6F" w16cex:dateUtc="2023-08-18T13:46:00Z"/>
  <w16cex:commentExtensible w16cex:durableId="2884E578" w16cex:dateUtc="2023-08-14T21:40:00Z"/>
  <w16cex:commentExtensible w16cex:durableId="28872BB8" w16cex:dateUtc="2023-08-16T15:04:00Z"/>
  <w16cex:commentExtensible w16cex:durableId="2888939C" w16cex:dateUtc="2023-08-17T16:39:00Z"/>
  <w16cex:commentExtensible w16cex:durableId="2884E6FC" w16cex:dateUtc="2023-08-14T21:46:00Z"/>
  <w16cex:commentExtensible w16cex:durableId="28873023" w16cex:dateUtc="2023-08-16T15:23:00Z"/>
  <w16cex:commentExtensible w16cex:durableId="288895E2" w16cex:dateUtc="2023-08-17T16:49:00Z"/>
  <w16cex:commentExtensible w16cex:durableId="2888950F" w16cex:dateUtc="2023-08-17T16:46:00Z"/>
  <w16cex:commentExtensible w16cex:durableId="28889526" w16cex:dateUtc="2023-08-17T16:46:00Z"/>
  <w16cex:commentExtensible w16cex:durableId="28889636" w16cex:dateUtc="2023-08-17T16:51:00Z"/>
  <w16cex:commentExtensible w16cex:durableId="2889123E" w16cex:dateUtc="2023-08-18T01:40:00Z"/>
  <w16cex:commentExtensible w16cex:durableId="1DCFE498" w16cex:dateUtc="2024-05-26T08:03:00Z"/>
  <w16cex:commentExtensible w16cex:durableId="28889713" w16cex:dateUtc="2023-08-17T16:54:00Z"/>
  <w16cex:commentExtensible w16cex:durableId="349EA66F" w16cex:dateUtc="2024-05-26T08:04:00Z"/>
  <w16cex:commentExtensible w16cex:durableId="2884E775" w16cex:dateUtc="2023-08-14T21:48:00Z"/>
  <w16cex:commentExtensible w16cex:durableId="28873122" w16cex:dateUtc="2023-08-16T15:27:00Z"/>
  <w16cex:commentExtensible w16cex:durableId="2889124F" w16cex:dateUtc="2023-08-18T01:40:00Z"/>
  <w16cex:commentExtensible w16cex:durableId="2889BC94" w16cex:dateUtc="2023-08-18T13:47:00Z"/>
  <w16cex:commentExtensible w16cex:durableId="28889867" w16cex:dateUtc="2023-08-17T17:00:00Z"/>
  <w16cex:commentExtensible w16cex:durableId="2889127A" w16cex:dateUtc="2023-08-18T01:41:00Z"/>
  <w16cex:commentExtensible w16cex:durableId="2889BD28" w16cex:dateUtc="2023-08-18T13:49:00Z"/>
  <w16cex:commentExtensible w16cex:durableId="288899CE" w16cex:dateUtc="2023-08-17T17:06:00Z"/>
  <w16cex:commentExtensible w16cex:durableId="28889B2F" w16cex:dateUtc="2023-08-17T17:12:00Z"/>
  <w16cex:commentExtensible w16cex:durableId="28891310" w16cex:dateUtc="2023-08-18T01:43:00Z"/>
  <w16cex:commentExtensible w16cex:durableId="28889B71" w16cex:dateUtc="2023-08-17T17:13:00Z"/>
  <w16cex:commentExtensible w16cex:durableId="28889BEB" w16cex:dateUtc="2023-08-17T17:15:00Z"/>
  <w16cex:commentExtensible w16cex:durableId="28891342" w16cex:dateUtc="2023-08-18T01:44:00Z"/>
  <w16cex:commentExtensible w16cex:durableId="28889CA5" w16cex:dateUtc="2023-08-17T17:18:00Z"/>
  <w16cex:commentExtensible w16cex:durableId="28889CC1" w16cex:dateUtc="2023-08-17T17:18:00Z"/>
  <w16cex:commentExtensible w16cex:durableId="7A311912" w16cex:dateUtc="2024-05-26T08:05:00Z"/>
  <w16cex:commentExtensible w16cex:durableId="28889DF5" w16cex:dateUtc="2023-08-17T17:24:00Z"/>
  <w16cex:commentExtensible w16cex:durableId="28891378" w16cex:dateUtc="2023-08-18T01:45:00Z"/>
  <w16cex:commentExtensible w16cex:durableId="288913DF" w16cex:dateUtc="2023-08-18T01:47:00Z"/>
  <w16cex:commentExtensible w16cex:durableId="28889E8B" w16cex:dateUtc="2023-08-17T17:26:00Z"/>
  <w16cex:commentExtensible w16cex:durableId="288913CF" w16cex:dateUtc="2023-08-18T01:46:00Z"/>
  <w16cex:commentExtensible w16cex:durableId="28873EDE" w16cex:dateUtc="2023-08-16T16:26:00Z"/>
  <w16cex:commentExtensible w16cex:durableId="28889D12" w16cex:dateUtc="2023-08-17T17:20:00Z"/>
  <w16cex:commentExtensible w16cex:durableId="28885279" w16cex:dateUtc="2023-08-17T12:02:00Z"/>
  <w16cex:commentExtensible w16cex:durableId="28889D7D" w16cex:dateUtc="2023-08-17T17:22:00Z"/>
  <w16cex:commentExtensible w16cex:durableId="2889148E" w16cex:dateUtc="2023-08-18T01:50:00Z"/>
  <w16cex:commentExtensible w16cex:durableId="288915A4" w16cex:dateUtc="2023-08-18T01:54:00Z"/>
  <w16cex:commentExtensible w16cex:durableId="2889BE5B" w16cex:dateUtc="2023-08-18T13:54:00Z"/>
  <w16cex:commentExtensible w16cex:durableId="288914B3" w16cex:dateUtc="2023-08-18T01:50:00Z"/>
  <w16cex:commentExtensible w16cex:durableId="1559D51E" w16cex:dateUtc="2024-05-26T08:08:00Z"/>
  <w16cex:commentExtensible w16cex:durableId="288914EB" w16cex:dateUtc="2023-08-18T01:51:00Z"/>
  <w16cex:commentExtensible w16cex:durableId="2889153D" w16cex:dateUtc="2023-08-18T01:53:00Z"/>
  <w16cex:commentExtensible w16cex:durableId="288915EA" w16cex:dateUtc="2023-08-18T01:55:00Z"/>
  <w16cex:commentExtensible w16cex:durableId="147B049D" w16cex:dateUtc="2024-05-26T08:09:00Z"/>
  <w16cex:commentExtensible w16cex:durableId="28891626" w16cex:dateUtc="2023-08-18T01:56:00Z"/>
  <w16cex:commentExtensible w16cex:durableId="134BE3A9" w16cex:dateUtc="2023-08-17T17:12:00Z"/>
  <w16cex:commentExtensible w16cex:durableId="1E715E27" w16cex:dateUtc="2023-08-18T01:43:00Z"/>
  <w16cex:commentExtensible w16cex:durableId="288916EF" w16cex:dateUtc="2023-08-18T02:00:00Z"/>
  <w16cex:commentExtensible w16cex:durableId="2889170F" w16cex:dateUtc="2023-08-18T02:00:00Z"/>
  <w16cex:commentExtensible w16cex:durableId="272C7F63" w16cex:dateUtc="2024-05-26T08:20:00Z"/>
  <w16cex:commentExtensible w16cex:durableId="288917AA" w16cex:dateUtc="2023-08-18T02:03:00Z"/>
  <w16cex:commentExtensible w16cex:durableId="52B014E7" w16cex:dateUtc="2024-05-26T0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C64D6" w16cid:durableId="28888092"/>
  <w16cid:commentId w16cid:paraId="1AFCA6F8" w16cid:durableId="288882FA"/>
  <w16cid:commentId w16cid:paraId="3BEFED90" w16cid:durableId="2DEEDDF6"/>
  <w16cid:commentId w16cid:paraId="1FDE9C3E" w16cid:durableId="2888839A"/>
  <w16cid:commentId w16cid:paraId="2E7D539D" w16cid:durableId="421222A6"/>
  <w16cid:commentId w16cid:paraId="0138BA52" w16cid:durableId="288883EE"/>
  <w16cid:commentId w16cid:paraId="0D22DE8A" w16cid:durableId="28890EF4"/>
  <w16cid:commentId w16cid:paraId="6DC694A0" w16cid:durableId="2889B9DB"/>
  <w16cid:commentId w16cid:paraId="49D371D5" w16cid:durableId="5ED2F261"/>
  <w16cid:commentId w16cid:paraId="6ABD1C0E" w16cid:durableId="28888447"/>
  <w16cid:commentId w16cid:paraId="54D08478" w16cid:durableId="28890F2E"/>
  <w16cid:commentId w16cid:paraId="0458526A" w16cid:durableId="2889BB89"/>
  <w16cid:commentId w16cid:paraId="060A9C54" w16cid:durableId="74930918"/>
  <w16cid:commentId w16cid:paraId="0519BEC7" w16cid:durableId="288885B2"/>
  <w16cid:commentId w16cid:paraId="4E69478E" w16cid:durableId="28890F8A"/>
  <w16cid:commentId w16cid:paraId="412F6FD9" w16cid:durableId="2889BBA2"/>
  <w16cid:commentId w16cid:paraId="3C9CB1DA" w16cid:durableId="28888607"/>
  <w16cid:commentId w16cid:paraId="633C083F" w16cid:durableId="28891410"/>
  <w16cid:commentId w16cid:paraId="691D4F81" w16cid:durableId="2889BBD2"/>
  <w16cid:commentId w16cid:paraId="34054623" w16cid:durableId="69025468"/>
  <w16cid:commentId w16cid:paraId="47CA57FE" w16cid:durableId="2884CEB1"/>
  <w16cid:commentId w16cid:paraId="6D97C431" w16cid:durableId="28869314"/>
  <w16cid:commentId w16cid:paraId="33F8C629" w16cid:durableId="288887D9"/>
  <w16cid:commentId w16cid:paraId="64ED5401" w16cid:durableId="28890FC5"/>
  <w16cid:commentId w16cid:paraId="346BDFE6" w16cid:durableId="28891071"/>
  <w16cid:commentId w16cid:paraId="6150DE5D" w16cid:durableId="28888BE3"/>
  <w16cid:commentId w16cid:paraId="313FB1C4" w16cid:durableId="28888C32"/>
  <w16cid:commentId w16cid:paraId="113E6F3C" w16cid:durableId="2884C4B5"/>
  <w16cid:commentId w16cid:paraId="233E180E" w16cid:durableId="2884E490"/>
  <w16cid:commentId w16cid:paraId="7ADECBEB" w16cid:durableId="28872F5D"/>
  <w16cid:commentId w16cid:paraId="3B0C16B7" w16cid:durableId="288910EE"/>
  <w16cid:commentId w16cid:paraId="06C7B781" w16cid:durableId="138FDE6D"/>
  <w16cid:commentId w16cid:paraId="599CB60A" w16cid:durableId="288893D0"/>
  <w16cid:commentId w16cid:paraId="3A638740" w16cid:durableId="28891136"/>
  <w16cid:commentId w16cid:paraId="7D899DC4" w16cid:durableId="2889BC6F"/>
  <w16cid:commentId w16cid:paraId="652A8286" w16cid:durableId="2884E578"/>
  <w16cid:commentId w16cid:paraId="3817B021" w16cid:durableId="28872BB8"/>
  <w16cid:commentId w16cid:paraId="64A31F9B" w16cid:durableId="2888939C"/>
  <w16cid:commentId w16cid:paraId="5E9A3D0B" w16cid:durableId="2884E6FC"/>
  <w16cid:commentId w16cid:paraId="67ACEE39" w16cid:durableId="28873023"/>
  <w16cid:commentId w16cid:paraId="30352C75" w16cid:durableId="288895E2"/>
  <w16cid:commentId w16cid:paraId="14BB4EC7" w16cid:durableId="2888950F"/>
  <w16cid:commentId w16cid:paraId="6EF2FEE3" w16cid:durableId="28889526"/>
  <w16cid:commentId w16cid:paraId="6F2338FC" w16cid:durableId="28889636"/>
  <w16cid:commentId w16cid:paraId="508C3957" w16cid:durableId="2889123E"/>
  <w16cid:commentId w16cid:paraId="6C8C4134" w16cid:durableId="1DCFE498"/>
  <w16cid:commentId w16cid:paraId="2B824A6B" w16cid:durableId="28889713"/>
  <w16cid:commentId w16cid:paraId="1DECD483" w16cid:durableId="349EA66F"/>
  <w16cid:commentId w16cid:paraId="068BADAE" w16cid:durableId="2884E775"/>
  <w16cid:commentId w16cid:paraId="703579E3" w16cid:durableId="28873122"/>
  <w16cid:commentId w16cid:paraId="2CFE63A0" w16cid:durableId="2889124F"/>
  <w16cid:commentId w16cid:paraId="06095640" w16cid:durableId="2889BC94"/>
  <w16cid:commentId w16cid:paraId="506A7431" w16cid:durableId="28889867"/>
  <w16cid:commentId w16cid:paraId="79C29A89" w16cid:durableId="2889127A"/>
  <w16cid:commentId w16cid:paraId="354919EE" w16cid:durableId="2889BD28"/>
  <w16cid:commentId w16cid:paraId="7543AF51" w16cid:durableId="288899CE"/>
  <w16cid:commentId w16cid:paraId="2219F8BE" w16cid:durableId="28889B2F"/>
  <w16cid:commentId w16cid:paraId="5EEB27CC" w16cid:durableId="28891310"/>
  <w16cid:commentId w16cid:paraId="797C1856" w16cid:durableId="28889B71"/>
  <w16cid:commentId w16cid:paraId="6A95D54A" w16cid:durableId="28889BEB"/>
  <w16cid:commentId w16cid:paraId="62118288" w16cid:durableId="28891342"/>
  <w16cid:commentId w16cid:paraId="345F9B2B" w16cid:durableId="28889CA5"/>
  <w16cid:commentId w16cid:paraId="2A369982" w16cid:durableId="28889CC1"/>
  <w16cid:commentId w16cid:paraId="2EE42247" w16cid:durableId="7A311912"/>
  <w16cid:commentId w16cid:paraId="77B71CCF" w16cid:durableId="28889DF5"/>
  <w16cid:commentId w16cid:paraId="0536B4F0" w16cid:durableId="28891378"/>
  <w16cid:commentId w16cid:paraId="068E25BF" w16cid:durableId="288913DF"/>
  <w16cid:commentId w16cid:paraId="37A06371" w16cid:durableId="28889E8B"/>
  <w16cid:commentId w16cid:paraId="5EDCA969" w16cid:durableId="288913CF"/>
  <w16cid:commentId w16cid:paraId="06532596" w16cid:durableId="28873EDE"/>
  <w16cid:commentId w16cid:paraId="0A2CE785" w16cid:durableId="28889D12"/>
  <w16cid:commentId w16cid:paraId="338E6D25" w16cid:durableId="28885279"/>
  <w16cid:commentId w16cid:paraId="6378C2C9" w16cid:durableId="28889D7D"/>
  <w16cid:commentId w16cid:paraId="152D17F5" w16cid:durableId="2889148E"/>
  <w16cid:commentId w16cid:paraId="465D8A4B" w16cid:durableId="288915A4"/>
  <w16cid:commentId w16cid:paraId="19533ED2" w16cid:durableId="2889BE5B"/>
  <w16cid:commentId w16cid:paraId="23E000FF" w16cid:durableId="288914B3"/>
  <w16cid:commentId w16cid:paraId="1DF5B0A6" w16cid:durableId="1559D51E"/>
  <w16cid:commentId w16cid:paraId="6AC5CC84" w16cid:durableId="288914EB"/>
  <w16cid:commentId w16cid:paraId="3A1CAAB9" w16cid:durableId="2889153D"/>
  <w16cid:commentId w16cid:paraId="6D731CAC" w16cid:durableId="288915EA"/>
  <w16cid:commentId w16cid:paraId="1B6D2F82" w16cid:durableId="147B049D"/>
  <w16cid:commentId w16cid:paraId="456C4AE0" w16cid:durableId="28891626"/>
  <w16cid:commentId w16cid:paraId="47C32ECE" w16cid:durableId="134BE3A9"/>
  <w16cid:commentId w16cid:paraId="25E77139" w16cid:durableId="1E715E27"/>
  <w16cid:commentId w16cid:paraId="313675DB" w16cid:durableId="288916EF"/>
  <w16cid:commentId w16cid:paraId="5790CFB7" w16cid:durableId="2889170F"/>
  <w16cid:commentId w16cid:paraId="55808BAD" w16cid:durableId="272C7F63"/>
  <w16cid:commentId w16cid:paraId="293B58F1" w16cid:durableId="288917AA"/>
  <w16cid:commentId w16cid:paraId="5500550D" w16cid:durableId="52B014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EBE18" w14:textId="77777777" w:rsidR="00F94E1E" w:rsidRDefault="00F94E1E" w:rsidP="00494FFE">
      <w:pPr>
        <w:spacing w:after="0" w:line="240" w:lineRule="auto"/>
      </w:pPr>
      <w:r>
        <w:separator/>
      </w:r>
    </w:p>
  </w:endnote>
  <w:endnote w:type="continuationSeparator" w:id="0">
    <w:p w14:paraId="183C0016" w14:textId="77777777" w:rsidR="00F94E1E" w:rsidRDefault="00F94E1E"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72808" w14:textId="77777777" w:rsidR="00F94E1E" w:rsidRDefault="00F94E1E" w:rsidP="00494FFE">
      <w:pPr>
        <w:spacing w:after="0" w:line="240" w:lineRule="auto"/>
      </w:pPr>
      <w:r>
        <w:separator/>
      </w:r>
    </w:p>
  </w:footnote>
  <w:footnote w:type="continuationSeparator" w:id="0">
    <w:p w14:paraId="11EE1C1E" w14:textId="77777777" w:rsidR="00F94E1E" w:rsidRDefault="00F94E1E"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AD" w15:userId="S::richard.wen@utoronto.ca::2565ef9e-1751-42dd-941c-107eaeb23d3d"/>
  </w15:person>
  <w15:person w15:author="Brice Kuimi">
    <w15:presenceInfo w15:providerId="AD" w15:userId="S::brice.kuimi@utoronto.ca::5574aa5c-354e-4e7e-8e1a-c7f1fe9405d5"/>
  </w15:person>
  <w15:person w15:author="Linda Rothman">
    <w15:presenceInfo w15:providerId="None" w15:userId="Linda Rothman"/>
  </w15:person>
  <w15:person w15:author="Richard Wen [2]">
    <w15:presenceInfo w15:providerId="None" w15:userId="Richard Wen"/>
  </w15:person>
  <w15:person w15:author="Konrad Samsel">
    <w15:presenceInfo w15:providerId="AD" w15:userId="S::konrad.samsel@mail.utoronto.ca::6af2ae05-8f0a-4125-82fc-0f1892a71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35C"/>
    <w:rsid w:val="000177A4"/>
    <w:rsid w:val="00017D70"/>
    <w:rsid w:val="00020065"/>
    <w:rsid w:val="00021249"/>
    <w:rsid w:val="00030063"/>
    <w:rsid w:val="00032B7F"/>
    <w:rsid w:val="00043D33"/>
    <w:rsid w:val="000522F2"/>
    <w:rsid w:val="00053803"/>
    <w:rsid w:val="00055CD0"/>
    <w:rsid w:val="00055FC2"/>
    <w:rsid w:val="00057E77"/>
    <w:rsid w:val="00063564"/>
    <w:rsid w:val="0006611F"/>
    <w:rsid w:val="00066C8F"/>
    <w:rsid w:val="000670AD"/>
    <w:rsid w:val="00067A63"/>
    <w:rsid w:val="00072EC5"/>
    <w:rsid w:val="00075EF5"/>
    <w:rsid w:val="000761EE"/>
    <w:rsid w:val="000765E0"/>
    <w:rsid w:val="000777B8"/>
    <w:rsid w:val="00081E5A"/>
    <w:rsid w:val="00083777"/>
    <w:rsid w:val="0008425E"/>
    <w:rsid w:val="0009568A"/>
    <w:rsid w:val="000969A5"/>
    <w:rsid w:val="000A1CC3"/>
    <w:rsid w:val="000A60F6"/>
    <w:rsid w:val="000A7152"/>
    <w:rsid w:val="000B325E"/>
    <w:rsid w:val="000B4866"/>
    <w:rsid w:val="000B4FCC"/>
    <w:rsid w:val="000B529D"/>
    <w:rsid w:val="000B6B28"/>
    <w:rsid w:val="000D00EC"/>
    <w:rsid w:val="000D2EE5"/>
    <w:rsid w:val="000D4E3E"/>
    <w:rsid w:val="000D6326"/>
    <w:rsid w:val="000E1F4A"/>
    <w:rsid w:val="000F154A"/>
    <w:rsid w:val="000F2050"/>
    <w:rsid w:val="000F427D"/>
    <w:rsid w:val="00103922"/>
    <w:rsid w:val="00106F65"/>
    <w:rsid w:val="00122008"/>
    <w:rsid w:val="00123041"/>
    <w:rsid w:val="00123877"/>
    <w:rsid w:val="00123896"/>
    <w:rsid w:val="001241AF"/>
    <w:rsid w:val="00127D8C"/>
    <w:rsid w:val="00130073"/>
    <w:rsid w:val="001403A0"/>
    <w:rsid w:val="00142C3F"/>
    <w:rsid w:val="00144E2C"/>
    <w:rsid w:val="00145D40"/>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218F"/>
    <w:rsid w:val="00184F2D"/>
    <w:rsid w:val="00187AFA"/>
    <w:rsid w:val="001960E8"/>
    <w:rsid w:val="0019715A"/>
    <w:rsid w:val="001A127F"/>
    <w:rsid w:val="001A15D6"/>
    <w:rsid w:val="001A2ADC"/>
    <w:rsid w:val="001A2AFB"/>
    <w:rsid w:val="001B0E12"/>
    <w:rsid w:val="001B1DDB"/>
    <w:rsid w:val="001B2482"/>
    <w:rsid w:val="001B5FC8"/>
    <w:rsid w:val="001C139E"/>
    <w:rsid w:val="001C1A7E"/>
    <w:rsid w:val="001C3F69"/>
    <w:rsid w:val="001C5BEE"/>
    <w:rsid w:val="001D0DF9"/>
    <w:rsid w:val="001D281E"/>
    <w:rsid w:val="001D40DD"/>
    <w:rsid w:val="001D702B"/>
    <w:rsid w:val="001E0CB8"/>
    <w:rsid w:val="001E0E1C"/>
    <w:rsid w:val="001F3096"/>
    <w:rsid w:val="001F4DA2"/>
    <w:rsid w:val="00200465"/>
    <w:rsid w:val="00204326"/>
    <w:rsid w:val="0020528B"/>
    <w:rsid w:val="0021309E"/>
    <w:rsid w:val="002153CD"/>
    <w:rsid w:val="002208D2"/>
    <w:rsid w:val="0022137E"/>
    <w:rsid w:val="00226F87"/>
    <w:rsid w:val="00227E15"/>
    <w:rsid w:val="002431A8"/>
    <w:rsid w:val="00244ED7"/>
    <w:rsid w:val="00245D9F"/>
    <w:rsid w:val="0025028A"/>
    <w:rsid w:val="00250867"/>
    <w:rsid w:val="0025106E"/>
    <w:rsid w:val="00255D63"/>
    <w:rsid w:val="00266F7C"/>
    <w:rsid w:val="00271F48"/>
    <w:rsid w:val="002729B3"/>
    <w:rsid w:val="00276DFC"/>
    <w:rsid w:val="00280D84"/>
    <w:rsid w:val="00284B08"/>
    <w:rsid w:val="0028692D"/>
    <w:rsid w:val="00287288"/>
    <w:rsid w:val="002A0104"/>
    <w:rsid w:val="002A69F1"/>
    <w:rsid w:val="002B11EE"/>
    <w:rsid w:val="002B4375"/>
    <w:rsid w:val="002B6398"/>
    <w:rsid w:val="002C3A41"/>
    <w:rsid w:val="002D01E0"/>
    <w:rsid w:val="002D0ED4"/>
    <w:rsid w:val="002D70E8"/>
    <w:rsid w:val="002E0E13"/>
    <w:rsid w:val="002E2127"/>
    <w:rsid w:val="002E21F8"/>
    <w:rsid w:val="002E2D72"/>
    <w:rsid w:val="002F0A5E"/>
    <w:rsid w:val="002F46F1"/>
    <w:rsid w:val="00300F76"/>
    <w:rsid w:val="003075CE"/>
    <w:rsid w:val="003107BA"/>
    <w:rsid w:val="003163FC"/>
    <w:rsid w:val="0031779F"/>
    <w:rsid w:val="00321FBF"/>
    <w:rsid w:val="00322002"/>
    <w:rsid w:val="0032303E"/>
    <w:rsid w:val="003232BB"/>
    <w:rsid w:val="003246AA"/>
    <w:rsid w:val="003306E6"/>
    <w:rsid w:val="003323B0"/>
    <w:rsid w:val="00334F8E"/>
    <w:rsid w:val="0033769C"/>
    <w:rsid w:val="00341111"/>
    <w:rsid w:val="003413B6"/>
    <w:rsid w:val="00342FAD"/>
    <w:rsid w:val="00344582"/>
    <w:rsid w:val="00344B3E"/>
    <w:rsid w:val="00347698"/>
    <w:rsid w:val="0035236D"/>
    <w:rsid w:val="0035307F"/>
    <w:rsid w:val="00355AD2"/>
    <w:rsid w:val="0036168C"/>
    <w:rsid w:val="00362920"/>
    <w:rsid w:val="0036576A"/>
    <w:rsid w:val="00366A83"/>
    <w:rsid w:val="0037053D"/>
    <w:rsid w:val="00373EAB"/>
    <w:rsid w:val="0037722E"/>
    <w:rsid w:val="0038374D"/>
    <w:rsid w:val="003860FB"/>
    <w:rsid w:val="00392593"/>
    <w:rsid w:val="003A0AF1"/>
    <w:rsid w:val="003A29B5"/>
    <w:rsid w:val="003A3F47"/>
    <w:rsid w:val="003A767A"/>
    <w:rsid w:val="003B2ABB"/>
    <w:rsid w:val="003B4700"/>
    <w:rsid w:val="003B50BA"/>
    <w:rsid w:val="003B7553"/>
    <w:rsid w:val="003C0BC0"/>
    <w:rsid w:val="003D00AA"/>
    <w:rsid w:val="003D185A"/>
    <w:rsid w:val="003D24A1"/>
    <w:rsid w:val="003D24F4"/>
    <w:rsid w:val="003E00D5"/>
    <w:rsid w:val="003E4D7E"/>
    <w:rsid w:val="003E7A1A"/>
    <w:rsid w:val="003F2B1F"/>
    <w:rsid w:val="003F3013"/>
    <w:rsid w:val="003F649A"/>
    <w:rsid w:val="003F6910"/>
    <w:rsid w:val="00400B55"/>
    <w:rsid w:val="0040190F"/>
    <w:rsid w:val="00406D16"/>
    <w:rsid w:val="00407813"/>
    <w:rsid w:val="00410B35"/>
    <w:rsid w:val="00411C3D"/>
    <w:rsid w:val="00432CD8"/>
    <w:rsid w:val="00435460"/>
    <w:rsid w:val="00440B18"/>
    <w:rsid w:val="0044380F"/>
    <w:rsid w:val="00444679"/>
    <w:rsid w:val="00444EB1"/>
    <w:rsid w:val="00446FF8"/>
    <w:rsid w:val="00450B7C"/>
    <w:rsid w:val="00460AF7"/>
    <w:rsid w:val="00462810"/>
    <w:rsid w:val="00462FB9"/>
    <w:rsid w:val="00466278"/>
    <w:rsid w:val="00470D0E"/>
    <w:rsid w:val="00471017"/>
    <w:rsid w:val="00473921"/>
    <w:rsid w:val="004754DA"/>
    <w:rsid w:val="0047768F"/>
    <w:rsid w:val="0048632E"/>
    <w:rsid w:val="0049326F"/>
    <w:rsid w:val="00494FFE"/>
    <w:rsid w:val="00497FB8"/>
    <w:rsid w:val="004A2E35"/>
    <w:rsid w:val="004A57C7"/>
    <w:rsid w:val="004B132B"/>
    <w:rsid w:val="004C3A9E"/>
    <w:rsid w:val="004D087A"/>
    <w:rsid w:val="004D1925"/>
    <w:rsid w:val="004D3010"/>
    <w:rsid w:val="004D3BEA"/>
    <w:rsid w:val="004D41D7"/>
    <w:rsid w:val="004D7D26"/>
    <w:rsid w:val="004E00F7"/>
    <w:rsid w:val="004F04BD"/>
    <w:rsid w:val="004F30A8"/>
    <w:rsid w:val="004F3DD7"/>
    <w:rsid w:val="00502E39"/>
    <w:rsid w:val="00503E32"/>
    <w:rsid w:val="00517E6D"/>
    <w:rsid w:val="005207D9"/>
    <w:rsid w:val="005245FD"/>
    <w:rsid w:val="00527627"/>
    <w:rsid w:val="005305E1"/>
    <w:rsid w:val="00533BEE"/>
    <w:rsid w:val="00537788"/>
    <w:rsid w:val="005406E1"/>
    <w:rsid w:val="00542F66"/>
    <w:rsid w:val="005435A4"/>
    <w:rsid w:val="00550609"/>
    <w:rsid w:val="00551982"/>
    <w:rsid w:val="00551E28"/>
    <w:rsid w:val="005542ED"/>
    <w:rsid w:val="00563D6A"/>
    <w:rsid w:val="0056480E"/>
    <w:rsid w:val="00566BFB"/>
    <w:rsid w:val="00570C48"/>
    <w:rsid w:val="00571CA4"/>
    <w:rsid w:val="005752D9"/>
    <w:rsid w:val="00575598"/>
    <w:rsid w:val="00576038"/>
    <w:rsid w:val="005902B3"/>
    <w:rsid w:val="00590CD6"/>
    <w:rsid w:val="00591BD9"/>
    <w:rsid w:val="0059236C"/>
    <w:rsid w:val="00593059"/>
    <w:rsid w:val="005950BE"/>
    <w:rsid w:val="005A0D16"/>
    <w:rsid w:val="005B196B"/>
    <w:rsid w:val="005B4186"/>
    <w:rsid w:val="005B5B7A"/>
    <w:rsid w:val="005C25B1"/>
    <w:rsid w:val="005C3854"/>
    <w:rsid w:val="005C69F2"/>
    <w:rsid w:val="005D33C5"/>
    <w:rsid w:val="005D5372"/>
    <w:rsid w:val="005E1779"/>
    <w:rsid w:val="005E5E19"/>
    <w:rsid w:val="005F03B2"/>
    <w:rsid w:val="005F084D"/>
    <w:rsid w:val="005F0E39"/>
    <w:rsid w:val="005F3321"/>
    <w:rsid w:val="00603531"/>
    <w:rsid w:val="00603F53"/>
    <w:rsid w:val="00607F69"/>
    <w:rsid w:val="006173DF"/>
    <w:rsid w:val="00620E79"/>
    <w:rsid w:val="00623F8C"/>
    <w:rsid w:val="006275C0"/>
    <w:rsid w:val="006278F8"/>
    <w:rsid w:val="00627FEE"/>
    <w:rsid w:val="006320A4"/>
    <w:rsid w:val="00632A75"/>
    <w:rsid w:val="00633050"/>
    <w:rsid w:val="00634DB9"/>
    <w:rsid w:val="006361AC"/>
    <w:rsid w:val="00637684"/>
    <w:rsid w:val="00644782"/>
    <w:rsid w:val="00644A3E"/>
    <w:rsid w:val="006458E8"/>
    <w:rsid w:val="00645EF1"/>
    <w:rsid w:val="00652F78"/>
    <w:rsid w:val="00654A47"/>
    <w:rsid w:val="006559E1"/>
    <w:rsid w:val="00655A71"/>
    <w:rsid w:val="0065611C"/>
    <w:rsid w:val="006611A1"/>
    <w:rsid w:val="00662E61"/>
    <w:rsid w:val="0067330B"/>
    <w:rsid w:val="00676DAF"/>
    <w:rsid w:val="0069099B"/>
    <w:rsid w:val="00691972"/>
    <w:rsid w:val="00691BB2"/>
    <w:rsid w:val="006929EB"/>
    <w:rsid w:val="00693C69"/>
    <w:rsid w:val="00693CDF"/>
    <w:rsid w:val="00693CF2"/>
    <w:rsid w:val="00693E09"/>
    <w:rsid w:val="00697CB4"/>
    <w:rsid w:val="006A1A62"/>
    <w:rsid w:val="006A3F6C"/>
    <w:rsid w:val="006A447D"/>
    <w:rsid w:val="006A5E83"/>
    <w:rsid w:val="006B1711"/>
    <w:rsid w:val="006B2D5A"/>
    <w:rsid w:val="006B66D4"/>
    <w:rsid w:val="006C37EC"/>
    <w:rsid w:val="006C4208"/>
    <w:rsid w:val="006C5A0E"/>
    <w:rsid w:val="006C7A7E"/>
    <w:rsid w:val="006D1698"/>
    <w:rsid w:val="006D1BC0"/>
    <w:rsid w:val="006D2D74"/>
    <w:rsid w:val="006D5B82"/>
    <w:rsid w:val="006D6AED"/>
    <w:rsid w:val="006D6C27"/>
    <w:rsid w:val="006E3F1B"/>
    <w:rsid w:val="006E5CF0"/>
    <w:rsid w:val="006F13FA"/>
    <w:rsid w:val="00701965"/>
    <w:rsid w:val="00701C54"/>
    <w:rsid w:val="0070271C"/>
    <w:rsid w:val="007033C9"/>
    <w:rsid w:val="00711B42"/>
    <w:rsid w:val="00716B29"/>
    <w:rsid w:val="00731C77"/>
    <w:rsid w:val="0073342F"/>
    <w:rsid w:val="007341DB"/>
    <w:rsid w:val="0073778E"/>
    <w:rsid w:val="00741AA5"/>
    <w:rsid w:val="00742656"/>
    <w:rsid w:val="007431D8"/>
    <w:rsid w:val="007449A2"/>
    <w:rsid w:val="0075223A"/>
    <w:rsid w:val="00764804"/>
    <w:rsid w:val="00764960"/>
    <w:rsid w:val="007671A3"/>
    <w:rsid w:val="007724D2"/>
    <w:rsid w:val="00774853"/>
    <w:rsid w:val="007814A9"/>
    <w:rsid w:val="007838C1"/>
    <w:rsid w:val="007849A5"/>
    <w:rsid w:val="00785579"/>
    <w:rsid w:val="00785653"/>
    <w:rsid w:val="00786274"/>
    <w:rsid w:val="00790E51"/>
    <w:rsid w:val="007943A0"/>
    <w:rsid w:val="007947B0"/>
    <w:rsid w:val="0079558F"/>
    <w:rsid w:val="00796CE6"/>
    <w:rsid w:val="007A749A"/>
    <w:rsid w:val="007B4906"/>
    <w:rsid w:val="007B668D"/>
    <w:rsid w:val="007C0912"/>
    <w:rsid w:val="007C4A95"/>
    <w:rsid w:val="007C5514"/>
    <w:rsid w:val="007C5C78"/>
    <w:rsid w:val="007C656C"/>
    <w:rsid w:val="007D1ADB"/>
    <w:rsid w:val="007D5E7E"/>
    <w:rsid w:val="007E0666"/>
    <w:rsid w:val="007E1DEB"/>
    <w:rsid w:val="007E7A9D"/>
    <w:rsid w:val="007F0EB3"/>
    <w:rsid w:val="007F19ED"/>
    <w:rsid w:val="007F3864"/>
    <w:rsid w:val="007F47A1"/>
    <w:rsid w:val="007F7E17"/>
    <w:rsid w:val="00803B19"/>
    <w:rsid w:val="00806D3D"/>
    <w:rsid w:val="00807DAC"/>
    <w:rsid w:val="00812AE9"/>
    <w:rsid w:val="00813952"/>
    <w:rsid w:val="00816518"/>
    <w:rsid w:val="00817978"/>
    <w:rsid w:val="0082099F"/>
    <w:rsid w:val="00822226"/>
    <w:rsid w:val="00822A1B"/>
    <w:rsid w:val="008239C3"/>
    <w:rsid w:val="00824D0F"/>
    <w:rsid w:val="0083267B"/>
    <w:rsid w:val="00832E7B"/>
    <w:rsid w:val="00834E04"/>
    <w:rsid w:val="00837A26"/>
    <w:rsid w:val="008429FB"/>
    <w:rsid w:val="00845CE0"/>
    <w:rsid w:val="00851957"/>
    <w:rsid w:val="0086479E"/>
    <w:rsid w:val="00865D63"/>
    <w:rsid w:val="0086680C"/>
    <w:rsid w:val="00870B9C"/>
    <w:rsid w:val="00872F1D"/>
    <w:rsid w:val="00873E74"/>
    <w:rsid w:val="00877BB3"/>
    <w:rsid w:val="00881355"/>
    <w:rsid w:val="00891F4C"/>
    <w:rsid w:val="00892E59"/>
    <w:rsid w:val="00894B6B"/>
    <w:rsid w:val="00897425"/>
    <w:rsid w:val="008A042E"/>
    <w:rsid w:val="008A162A"/>
    <w:rsid w:val="008A45C2"/>
    <w:rsid w:val="008B0358"/>
    <w:rsid w:val="008B7CB8"/>
    <w:rsid w:val="008C02D8"/>
    <w:rsid w:val="008C21B1"/>
    <w:rsid w:val="008C3CB7"/>
    <w:rsid w:val="008C4DE9"/>
    <w:rsid w:val="008C610B"/>
    <w:rsid w:val="008E2E61"/>
    <w:rsid w:val="008E311E"/>
    <w:rsid w:val="008E7098"/>
    <w:rsid w:val="008F1259"/>
    <w:rsid w:val="008F4DEE"/>
    <w:rsid w:val="008F732D"/>
    <w:rsid w:val="00901BF8"/>
    <w:rsid w:val="009061EB"/>
    <w:rsid w:val="00907DA5"/>
    <w:rsid w:val="009128C2"/>
    <w:rsid w:val="00917E0C"/>
    <w:rsid w:val="009269F9"/>
    <w:rsid w:val="0093251A"/>
    <w:rsid w:val="00932D0B"/>
    <w:rsid w:val="009364D7"/>
    <w:rsid w:val="00940FF9"/>
    <w:rsid w:val="0094273D"/>
    <w:rsid w:val="00942928"/>
    <w:rsid w:val="009539CE"/>
    <w:rsid w:val="00954767"/>
    <w:rsid w:val="009576C8"/>
    <w:rsid w:val="00960343"/>
    <w:rsid w:val="009634BC"/>
    <w:rsid w:val="009672D4"/>
    <w:rsid w:val="009712CB"/>
    <w:rsid w:val="00974364"/>
    <w:rsid w:val="00977A98"/>
    <w:rsid w:val="00980D66"/>
    <w:rsid w:val="009858E7"/>
    <w:rsid w:val="009872CD"/>
    <w:rsid w:val="009914C7"/>
    <w:rsid w:val="00992CD9"/>
    <w:rsid w:val="0099481D"/>
    <w:rsid w:val="00994A3F"/>
    <w:rsid w:val="009A333F"/>
    <w:rsid w:val="009A3EF4"/>
    <w:rsid w:val="009B16ED"/>
    <w:rsid w:val="009B1F27"/>
    <w:rsid w:val="009B5712"/>
    <w:rsid w:val="009B61E6"/>
    <w:rsid w:val="009D7278"/>
    <w:rsid w:val="009D7C3C"/>
    <w:rsid w:val="009E2747"/>
    <w:rsid w:val="009E3E4F"/>
    <w:rsid w:val="009E3E65"/>
    <w:rsid w:val="009E4506"/>
    <w:rsid w:val="009F36C2"/>
    <w:rsid w:val="009F4164"/>
    <w:rsid w:val="00A018D5"/>
    <w:rsid w:val="00A05335"/>
    <w:rsid w:val="00A10B68"/>
    <w:rsid w:val="00A1186F"/>
    <w:rsid w:val="00A12C85"/>
    <w:rsid w:val="00A17D3A"/>
    <w:rsid w:val="00A21DD1"/>
    <w:rsid w:val="00A2377F"/>
    <w:rsid w:val="00A27B5C"/>
    <w:rsid w:val="00A30006"/>
    <w:rsid w:val="00A36BA2"/>
    <w:rsid w:val="00A4248F"/>
    <w:rsid w:val="00A460BE"/>
    <w:rsid w:val="00A476ED"/>
    <w:rsid w:val="00A47898"/>
    <w:rsid w:val="00A50AD2"/>
    <w:rsid w:val="00A57504"/>
    <w:rsid w:val="00A5754B"/>
    <w:rsid w:val="00A60B62"/>
    <w:rsid w:val="00A64727"/>
    <w:rsid w:val="00A649A1"/>
    <w:rsid w:val="00A71604"/>
    <w:rsid w:val="00A72426"/>
    <w:rsid w:val="00A735D1"/>
    <w:rsid w:val="00A73B7F"/>
    <w:rsid w:val="00A73C60"/>
    <w:rsid w:val="00A8021D"/>
    <w:rsid w:val="00A829CF"/>
    <w:rsid w:val="00A8462B"/>
    <w:rsid w:val="00A87FDB"/>
    <w:rsid w:val="00A91478"/>
    <w:rsid w:val="00A946D1"/>
    <w:rsid w:val="00AA018B"/>
    <w:rsid w:val="00AB257F"/>
    <w:rsid w:val="00AB2F3D"/>
    <w:rsid w:val="00AB5A4E"/>
    <w:rsid w:val="00AC0880"/>
    <w:rsid w:val="00AC375B"/>
    <w:rsid w:val="00AD00FB"/>
    <w:rsid w:val="00AD3356"/>
    <w:rsid w:val="00AD5B1E"/>
    <w:rsid w:val="00AE00A3"/>
    <w:rsid w:val="00AF415E"/>
    <w:rsid w:val="00AF51F3"/>
    <w:rsid w:val="00B06AE8"/>
    <w:rsid w:val="00B1094D"/>
    <w:rsid w:val="00B10E54"/>
    <w:rsid w:val="00B11B89"/>
    <w:rsid w:val="00B13F2E"/>
    <w:rsid w:val="00B21EDC"/>
    <w:rsid w:val="00B3290D"/>
    <w:rsid w:val="00B3631D"/>
    <w:rsid w:val="00B4124E"/>
    <w:rsid w:val="00B418AB"/>
    <w:rsid w:val="00B46970"/>
    <w:rsid w:val="00B53E75"/>
    <w:rsid w:val="00B54189"/>
    <w:rsid w:val="00B546C4"/>
    <w:rsid w:val="00B61215"/>
    <w:rsid w:val="00B67C5E"/>
    <w:rsid w:val="00B700E3"/>
    <w:rsid w:val="00B72E50"/>
    <w:rsid w:val="00B77743"/>
    <w:rsid w:val="00B83B6B"/>
    <w:rsid w:val="00B83DE4"/>
    <w:rsid w:val="00B84AB9"/>
    <w:rsid w:val="00B84DAD"/>
    <w:rsid w:val="00B84F3E"/>
    <w:rsid w:val="00B8606F"/>
    <w:rsid w:val="00B9361D"/>
    <w:rsid w:val="00BA1D99"/>
    <w:rsid w:val="00BA3AA4"/>
    <w:rsid w:val="00BA4735"/>
    <w:rsid w:val="00BA7528"/>
    <w:rsid w:val="00BB0E89"/>
    <w:rsid w:val="00BB1AFE"/>
    <w:rsid w:val="00BB2107"/>
    <w:rsid w:val="00BB442D"/>
    <w:rsid w:val="00BC2218"/>
    <w:rsid w:val="00BD488E"/>
    <w:rsid w:val="00BD7302"/>
    <w:rsid w:val="00BE2446"/>
    <w:rsid w:val="00BE2490"/>
    <w:rsid w:val="00BE3D16"/>
    <w:rsid w:val="00BE776E"/>
    <w:rsid w:val="00BF02E8"/>
    <w:rsid w:val="00BF0FEC"/>
    <w:rsid w:val="00BF15FF"/>
    <w:rsid w:val="00BF21B9"/>
    <w:rsid w:val="00C07B2A"/>
    <w:rsid w:val="00C13AD1"/>
    <w:rsid w:val="00C15032"/>
    <w:rsid w:val="00C16700"/>
    <w:rsid w:val="00C270B3"/>
    <w:rsid w:val="00C27D86"/>
    <w:rsid w:val="00C41F5F"/>
    <w:rsid w:val="00C4450D"/>
    <w:rsid w:val="00C50957"/>
    <w:rsid w:val="00C54240"/>
    <w:rsid w:val="00C54629"/>
    <w:rsid w:val="00C567BA"/>
    <w:rsid w:val="00C56AF6"/>
    <w:rsid w:val="00C56C8A"/>
    <w:rsid w:val="00C57222"/>
    <w:rsid w:val="00C57EDC"/>
    <w:rsid w:val="00C61B1F"/>
    <w:rsid w:val="00C632CC"/>
    <w:rsid w:val="00C712AC"/>
    <w:rsid w:val="00C71480"/>
    <w:rsid w:val="00C737ED"/>
    <w:rsid w:val="00C744FC"/>
    <w:rsid w:val="00C82702"/>
    <w:rsid w:val="00C867EF"/>
    <w:rsid w:val="00C872B1"/>
    <w:rsid w:val="00C96387"/>
    <w:rsid w:val="00CA5A4D"/>
    <w:rsid w:val="00CA628A"/>
    <w:rsid w:val="00CA783C"/>
    <w:rsid w:val="00CB0843"/>
    <w:rsid w:val="00CB4076"/>
    <w:rsid w:val="00CB593A"/>
    <w:rsid w:val="00CB7805"/>
    <w:rsid w:val="00CC00B5"/>
    <w:rsid w:val="00CC0F9F"/>
    <w:rsid w:val="00CC75A3"/>
    <w:rsid w:val="00CD1549"/>
    <w:rsid w:val="00CD2F06"/>
    <w:rsid w:val="00CD402B"/>
    <w:rsid w:val="00CE0588"/>
    <w:rsid w:val="00CE19F5"/>
    <w:rsid w:val="00CE3A2B"/>
    <w:rsid w:val="00CE5144"/>
    <w:rsid w:val="00CE653C"/>
    <w:rsid w:val="00CF47DC"/>
    <w:rsid w:val="00CF4B2F"/>
    <w:rsid w:val="00D008DF"/>
    <w:rsid w:val="00D00D72"/>
    <w:rsid w:val="00D01835"/>
    <w:rsid w:val="00D11085"/>
    <w:rsid w:val="00D1627B"/>
    <w:rsid w:val="00D1648A"/>
    <w:rsid w:val="00D2447A"/>
    <w:rsid w:val="00D2496A"/>
    <w:rsid w:val="00D2660C"/>
    <w:rsid w:val="00D31F46"/>
    <w:rsid w:val="00D333D9"/>
    <w:rsid w:val="00D3759A"/>
    <w:rsid w:val="00D37FB4"/>
    <w:rsid w:val="00D406AB"/>
    <w:rsid w:val="00D41909"/>
    <w:rsid w:val="00D44FFA"/>
    <w:rsid w:val="00D45E5D"/>
    <w:rsid w:val="00D53A86"/>
    <w:rsid w:val="00D5635F"/>
    <w:rsid w:val="00D617A5"/>
    <w:rsid w:val="00D625EA"/>
    <w:rsid w:val="00D62886"/>
    <w:rsid w:val="00D62D17"/>
    <w:rsid w:val="00D63A8B"/>
    <w:rsid w:val="00D64727"/>
    <w:rsid w:val="00D67819"/>
    <w:rsid w:val="00D7037C"/>
    <w:rsid w:val="00D72DAB"/>
    <w:rsid w:val="00D74295"/>
    <w:rsid w:val="00D76C39"/>
    <w:rsid w:val="00D77B7F"/>
    <w:rsid w:val="00D83475"/>
    <w:rsid w:val="00D97588"/>
    <w:rsid w:val="00DB0345"/>
    <w:rsid w:val="00DB283D"/>
    <w:rsid w:val="00DB49A8"/>
    <w:rsid w:val="00DC08F8"/>
    <w:rsid w:val="00DC1013"/>
    <w:rsid w:val="00DC3825"/>
    <w:rsid w:val="00DD01DB"/>
    <w:rsid w:val="00DD25F1"/>
    <w:rsid w:val="00DD4C6A"/>
    <w:rsid w:val="00DF1BFD"/>
    <w:rsid w:val="00DF2F94"/>
    <w:rsid w:val="00DF47D5"/>
    <w:rsid w:val="00DF4DE1"/>
    <w:rsid w:val="00E0003F"/>
    <w:rsid w:val="00E01C0D"/>
    <w:rsid w:val="00E0298F"/>
    <w:rsid w:val="00E02E3F"/>
    <w:rsid w:val="00E0540D"/>
    <w:rsid w:val="00E15D9A"/>
    <w:rsid w:val="00E16343"/>
    <w:rsid w:val="00E21DF1"/>
    <w:rsid w:val="00E23948"/>
    <w:rsid w:val="00E27FAA"/>
    <w:rsid w:val="00E37BE6"/>
    <w:rsid w:val="00E40527"/>
    <w:rsid w:val="00E43A36"/>
    <w:rsid w:val="00E43FF7"/>
    <w:rsid w:val="00E47BB7"/>
    <w:rsid w:val="00E506BD"/>
    <w:rsid w:val="00E517CF"/>
    <w:rsid w:val="00E52370"/>
    <w:rsid w:val="00E56F6A"/>
    <w:rsid w:val="00E60509"/>
    <w:rsid w:val="00E61B6C"/>
    <w:rsid w:val="00E7277C"/>
    <w:rsid w:val="00E74588"/>
    <w:rsid w:val="00E77FB4"/>
    <w:rsid w:val="00E836A3"/>
    <w:rsid w:val="00E83B7B"/>
    <w:rsid w:val="00E85656"/>
    <w:rsid w:val="00E86B10"/>
    <w:rsid w:val="00E93485"/>
    <w:rsid w:val="00E94936"/>
    <w:rsid w:val="00E94BA7"/>
    <w:rsid w:val="00E97B59"/>
    <w:rsid w:val="00EB4838"/>
    <w:rsid w:val="00EB794A"/>
    <w:rsid w:val="00EB7C78"/>
    <w:rsid w:val="00EC0E6F"/>
    <w:rsid w:val="00EC43D0"/>
    <w:rsid w:val="00EC4689"/>
    <w:rsid w:val="00EC7AD0"/>
    <w:rsid w:val="00ED1ACE"/>
    <w:rsid w:val="00ED57B4"/>
    <w:rsid w:val="00EE2133"/>
    <w:rsid w:val="00EE6539"/>
    <w:rsid w:val="00F017BC"/>
    <w:rsid w:val="00F0253C"/>
    <w:rsid w:val="00F05283"/>
    <w:rsid w:val="00F10F73"/>
    <w:rsid w:val="00F14B43"/>
    <w:rsid w:val="00F152D3"/>
    <w:rsid w:val="00F20CCF"/>
    <w:rsid w:val="00F21B2E"/>
    <w:rsid w:val="00F258CD"/>
    <w:rsid w:val="00F31D10"/>
    <w:rsid w:val="00F3308F"/>
    <w:rsid w:val="00F419F2"/>
    <w:rsid w:val="00F42148"/>
    <w:rsid w:val="00F4634D"/>
    <w:rsid w:val="00F4667E"/>
    <w:rsid w:val="00F47097"/>
    <w:rsid w:val="00F50FAC"/>
    <w:rsid w:val="00F52143"/>
    <w:rsid w:val="00F558B6"/>
    <w:rsid w:val="00F60C7F"/>
    <w:rsid w:val="00F61217"/>
    <w:rsid w:val="00F61750"/>
    <w:rsid w:val="00F6185F"/>
    <w:rsid w:val="00F62400"/>
    <w:rsid w:val="00F62850"/>
    <w:rsid w:val="00F638E1"/>
    <w:rsid w:val="00F64F53"/>
    <w:rsid w:val="00F73628"/>
    <w:rsid w:val="00F737BB"/>
    <w:rsid w:val="00F7675C"/>
    <w:rsid w:val="00F80F0E"/>
    <w:rsid w:val="00F8306D"/>
    <w:rsid w:val="00F83333"/>
    <w:rsid w:val="00F84698"/>
    <w:rsid w:val="00F87182"/>
    <w:rsid w:val="00F87D6F"/>
    <w:rsid w:val="00F927DB"/>
    <w:rsid w:val="00F93D94"/>
    <w:rsid w:val="00F94E1E"/>
    <w:rsid w:val="00F94EF5"/>
    <w:rsid w:val="00F97254"/>
    <w:rsid w:val="00FA2130"/>
    <w:rsid w:val="00FA5F06"/>
    <w:rsid w:val="00FB491A"/>
    <w:rsid w:val="00FC1B67"/>
    <w:rsid w:val="00FC26E2"/>
    <w:rsid w:val="00FC4A6A"/>
    <w:rsid w:val="00FD750D"/>
    <w:rsid w:val="00FD7870"/>
    <w:rsid w:val="00FE0D1E"/>
    <w:rsid w:val="00FE0FBB"/>
    <w:rsid w:val="00FE3E5B"/>
    <w:rsid w:val="00FE65C1"/>
    <w:rsid w:val="00FE7CDD"/>
    <w:rsid w:val="00FF0EAC"/>
    <w:rsid w:val="00FF14D4"/>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pps2.tc.gc.ca/saf-sec-sur/7/ncdb-bndc/p.aspx?l=en" TargetMode="External"/><Relationship Id="rId1" Type="http://schemas.openxmlformats.org/officeDocument/2006/relationships/hyperlink" Target="https://data.torontopolice.on.ca/pages/cyclist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6</Pages>
  <Words>40685</Words>
  <Characters>231909</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207</cp:revision>
  <cp:lastPrinted>2023-08-14T18:22:00Z</cp:lastPrinted>
  <dcterms:created xsi:type="dcterms:W3CDTF">2024-05-21T19:08:00Z</dcterms:created>
  <dcterms:modified xsi:type="dcterms:W3CDTF">2024-05-26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KTIxR4"/&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